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4C542DF1" w14:textId="0C1AE251" w:rsidR="00E90FC8" w:rsidRDefault="00E90FC8" w:rsidP="005F3ABC">
      <w:pPr>
        <w:spacing w:line="480" w:lineRule="auto"/>
        <w:jc w:val="center"/>
        <w:rPr>
          <w:sz w:val="36"/>
          <w:szCs w:val="40"/>
        </w:rPr>
      </w:pPr>
    </w:p>
    <w:p w14:paraId="74C59C65" w14:textId="6151DC38" w:rsidR="005F3ABC" w:rsidRPr="00444509" w:rsidRDefault="00E435CC" w:rsidP="00E435CC">
      <w:pPr>
        <w:spacing w:line="480" w:lineRule="auto"/>
        <w:jc w:val="center"/>
        <w:rPr>
          <w:sz w:val="32"/>
          <w:szCs w:val="40"/>
        </w:rPr>
      </w:pPr>
      <w:r>
        <w:rPr>
          <w:sz w:val="32"/>
          <w:szCs w:val="40"/>
        </w:rPr>
        <w:t xml:space="preserve">Dynamic interplay between reward and voluntary attention determines </w:t>
      </w:r>
      <w:r w:rsidR="00A908B1" w:rsidRPr="00444509">
        <w:rPr>
          <w:sz w:val="32"/>
          <w:szCs w:val="40"/>
        </w:rPr>
        <w:t xml:space="preserve">stimulus processing </w:t>
      </w:r>
      <w:r w:rsidR="007946E2">
        <w:rPr>
          <w:sz w:val="32"/>
          <w:szCs w:val="40"/>
        </w:rPr>
        <w:t xml:space="preserve">in </w:t>
      </w:r>
      <w:r w:rsidR="00FF554D">
        <w:rPr>
          <w:sz w:val="32"/>
          <w:szCs w:val="40"/>
        </w:rPr>
        <w:t xml:space="preserve">the </w:t>
      </w:r>
      <w:r w:rsidR="007946E2">
        <w:rPr>
          <w:sz w:val="32"/>
          <w:szCs w:val="40"/>
        </w:rPr>
        <w:t>visual cortex</w:t>
      </w:r>
    </w:p>
    <w:p w14:paraId="455F6015" w14:textId="33064626" w:rsidR="00234B2A" w:rsidRDefault="00234B2A" w:rsidP="005F3ABC">
      <w:pPr>
        <w:spacing w:line="480" w:lineRule="auto"/>
        <w:jc w:val="center"/>
      </w:pPr>
    </w:p>
    <w:p w14:paraId="12BDF2D4" w14:textId="77777777" w:rsidR="00E435CC" w:rsidRDefault="00E435CC" w:rsidP="005F3ABC">
      <w:pPr>
        <w:spacing w:line="480" w:lineRule="auto"/>
        <w:jc w:val="center"/>
      </w:pPr>
    </w:p>
    <w:p w14:paraId="18625D64" w14:textId="59F53306" w:rsidR="005F3ABC" w:rsidRPr="00014B1F" w:rsidRDefault="005F3ABC" w:rsidP="00901CEF">
      <w:pPr>
        <w:spacing w:line="480" w:lineRule="auto"/>
        <w:jc w:val="center"/>
        <w:rPr>
          <w:vertAlign w:val="superscript"/>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Ernst H.W. Koster</w:t>
      </w:r>
      <w:r w:rsidRPr="00014B1F">
        <w:rPr>
          <w:vertAlign w:val="superscript"/>
          <w:lang w:val="nl-BE"/>
        </w:rPr>
        <w:t>1</w:t>
      </w:r>
      <w:r w:rsidR="0047282E" w:rsidRPr="00014B1F">
        <w:rPr>
          <w:lang w:val="nl-BE"/>
        </w:rPr>
        <w:t>,</w:t>
      </w:r>
      <w:r w:rsidR="00901CEF">
        <w:rPr>
          <w:lang w:val="nl-BE"/>
        </w:rPr>
        <w:t xml:space="preserve"> </w:t>
      </w:r>
      <w:r w:rsidR="0047282E"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D91023">
      <w:pPr>
        <w:pStyle w:val="ListParagraph"/>
        <w:numPr>
          <w:ilvl w:val="0"/>
          <w:numId w:val="1"/>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D91023">
      <w:pPr>
        <w:pStyle w:val="ListParagraph"/>
        <w:numPr>
          <w:ilvl w:val="0"/>
          <w:numId w:val="1"/>
        </w:numPr>
        <w:spacing w:after="0" w:line="480" w:lineRule="auto"/>
        <w:rPr>
          <w:i/>
        </w:rPr>
      </w:pPr>
      <w:r w:rsidRPr="0057658E">
        <w:rPr>
          <w:i/>
        </w:rPr>
        <w:t>Institute for Globally Distributed Open Research and Education (IGDORE)</w:t>
      </w:r>
    </w:p>
    <w:p w14:paraId="4E30E46A" w14:textId="0D499833" w:rsidR="00DF50EC" w:rsidRPr="00FE6752" w:rsidRDefault="009508C9" w:rsidP="00FE6752">
      <w:pPr>
        <w:pStyle w:val="ListParagraph"/>
        <w:numPr>
          <w:ilvl w:val="0"/>
          <w:numId w:val="1"/>
        </w:numPr>
        <w:spacing w:after="0" w:line="480" w:lineRule="auto"/>
        <w:rPr>
          <w:i/>
        </w:rPr>
      </w:pPr>
      <w:r w:rsidRPr="009508C9">
        <w:rPr>
          <w:i/>
        </w:rPr>
        <w:t>School of Psychology, University of Aberdeen, William Guild Building, Aberdeen, AB24 3FX, United Kingdom</w:t>
      </w:r>
      <w:r w:rsidR="00DF50EC" w:rsidRPr="00FE6752">
        <w:rPr>
          <w:i/>
        </w:rPr>
        <w:br w:type="page"/>
      </w:r>
    </w:p>
    <w:p w14:paraId="657B2CD9" w14:textId="7FCFF56C" w:rsidR="00DF50EC" w:rsidRPr="00DF50EC" w:rsidRDefault="00DF50EC" w:rsidP="00DF50EC">
      <w:pPr>
        <w:pStyle w:val="Heading1"/>
        <w:spacing w:after="240"/>
        <w:rPr>
          <w:rStyle w:val="Heading1Char"/>
          <w:b/>
        </w:rPr>
      </w:pPr>
      <w:r w:rsidRPr="00DF50EC">
        <w:rPr>
          <w:rStyle w:val="Heading1Char"/>
          <w:b/>
        </w:rPr>
        <w:lastRenderedPageBreak/>
        <w:t>Abstract</w:t>
      </w:r>
    </w:p>
    <w:p w14:paraId="166C6749" w14:textId="716FBC04" w:rsidR="00B15867" w:rsidRDefault="00E435CC" w:rsidP="00B15867">
      <w:pPr>
        <w:spacing w:line="480" w:lineRule="auto"/>
      </w:pPr>
      <w:r>
        <w:t>Reward</w:t>
      </w:r>
      <w:r w:rsidR="00652779">
        <w:t xml:space="preserve"> </w:t>
      </w:r>
      <w:r w:rsidR="00B15867">
        <w:t>enhances</w:t>
      </w:r>
      <w:r>
        <w:t xml:space="preserve"> stimulus processing</w:t>
      </w:r>
      <w:r w:rsidR="00652779">
        <w:t xml:space="preserve"> in the visual cortex, but the mechanisms through which this effect occurs remain unclear. </w:t>
      </w:r>
      <w:r w:rsidR="00B15867">
        <w:t xml:space="preserve">Reward prospect can both increase the deployment of voluntary attention, and increase the salience of previously neutral stimuli. </w:t>
      </w:r>
      <w:r w:rsidR="00C57677">
        <w:t>In this study w</w:t>
      </w:r>
      <w:r w:rsidR="00B15867">
        <w:t>e orthogonally manipulated these two factors</w:t>
      </w:r>
      <w:r w:rsidR="00C57677">
        <w:t xml:space="preserve"> while human subjects performed a global motion detection task. We recorded steady-state visual evoked potentials (SSVEPs) to simultaneously measure </w:t>
      </w:r>
      <w:r w:rsidR="00011CD6">
        <w:t xml:space="preserve">the </w:t>
      </w:r>
      <w:r w:rsidR="00C57677">
        <w:t>processing of attended and unattended stimuli linked to different reward probabilities</w:t>
      </w:r>
      <w:r w:rsidR="00EA04D0">
        <w:t>, as they compete for attentional resources</w:t>
      </w:r>
      <w:r w:rsidR="00C57677">
        <w:t xml:space="preserve">. </w:t>
      </w:r>
      <w:r w:rsidR="00B15867">
        <w:t xml:space="preserve">The processing of the high rewarded feature was enhanced independently of voluntary attention, but this gain </w:t>
      </w:r>
      <w:r w:rsidR="00C57677">
        <w:t xml:space="preserve">diminished </w:t>
      </w:r>
      <w:r w:rsidR="00011CD6">
        <w:t>once</w:t>
      </w:r>
      <w:r w:rsidR="00C57677">
        <w:t xml:space="preserve"> rewards were no longer available. </w:t>
      </w:r>
      <w:r w:rsidR="00B15867">
        <w:t xml:space="preserve">Neither the voluntary attention, nor the salience account </w:t>
      </w:r>
      <w:r w:rsidR="00011CD6">
        <w:t>alone can</w:t>
      </w:r>
      <w:r w:rsidR="00B15867">
        <w:t xml:space="preserve"> fully explain these results. Instead, we </w:t>
      </w:r>
      <w:r w:rsidR="00E260CB">
        <w:t>propose how</w:t>
      </w:r>
      <w:r w:rsidR="00B15867">
        <w:t xml:space="preserve"> these two accounts </w:t>
      </w:r>
      <w:r w:rsidR="00E260CB">
        <w:t>can</w:t>
      </w:r>
      <w:r w:rsidR="00B15867">
        <w:t xml:space="preserve"> to be integrated to allow for the flexible balance between reward-driven increase in salience and v</w:t>
      </w:r>
      <w:bookmarkStart w:id="0" w:name="_GoBack"/>
      <w:bookmarkEnd w:id="0"/>
      <w:r w:rsidR="00B15867">
        <w:t>oluntary attention.</w:t>
      </w:r>
    </w:p>
    <w:p w14:paraId="5107C508" w14:textId="77777777" w:rsidR="00E4130A" w:rsidRPr="00E4130A" w:rsidRDefault="00E4130A" w:rsidP="00E4130A"/>
    <w:p w14:paraId="2A9768B3" w14:textId="40A2EB32" w:rsidR="00DF50EC" w:rsidRDefault="00EE20A8" w:rsidP="00DF50EC">
      <w:pPr>
        <w:spacing w:line="480" w:lineRule="auto"/>
      </w:pPr>
      <w:r>
        <w:t xml:space="preserve">Keywords: </w:t>
      </w:r>
      <w:r w:rsidR="00CE7814">
        <w:t xml:space="preserve">voluntary </w:t>
      </w:r>
      <w:r>
        <w:t xml:space="preserve">attention; </w:t>
      </w:r>
      <w:r w:rsidR="001B5936">
        <w:t>attention</w:t>
      </w:r>
      <w:r w:rsidR="00CE7814">
        <w:t>al</w:t>
      </w:r>
      <w:r w:rsidR="00377320">
        <w:t xml:space="preserve"> control; </w:t>
      </w:r>
      <w:r w:rsidR="00CE7814">
        <w:t xml:space="preserve">reward; motivation; </w:t>
      </w:r>
      <w:r>
        <w:t xml:space="preserve">EEG; feature-based attention; steady-state visual evoked potentials; frequency tagging  </w:t>
      </w:r>
      <w:r w:rsidR="00DF50EC">
        <w:br w:type="page"/>
      </w:r>
    </w:p>
    <w:p w14:paraId="19006139" w14:textId="15AAB567" w:rsidR="0054295E" w:rsidRDefault="0054295E" w:rsidP="00CC580C">
      <w:pPr>
        <w:pStyle w:val="Heading1"/>
        <w:spacing w:before="0" w:after="240"/>
      </w:pPr>
      <w:r>
        <w:lastRenderedPageBreak/>
        <w:t>Introduction</w:t>
      </w:r>
    </w:p>
    <w:p w14:paraId="2B6C7F65" w14:textId="166F781A" w:rsidR="005C4136" w:rsidRDefault="00937B7E" w:rsidP="005C4136">
      <w:pPr>
        <w:spacing w:line="480" w:lineRule="auto"/>
        <w:ind w:firstLine="720"/>
        <w:jc w:val="both"/>
      </w:pPr>
      <w:r>
        <w:t xml:space="preserve">Maximizing rewards and avoiding punishments is one of the main determinants of human behavior. In order to increase </w:t>
      </w:r>
      <w:r w:rsidR="00DC3180">
        <w:t>reward</w:t>
      </w:r>
      <w:r>
        <w:t xml:space="preserve"> probability</w:t>
      </w:r>
      <w:r w:rsidR="00DC3180">
        <w:t xml:space="preserve">, reward-related information needs to be prioritized. </w:t>
      </w:r>
      <w:r w:rsidR="005C4136">
        <w:t xml:space="preserve">Selective attention is crucial for adaptive behavior as it facilitates processing of relevant and suppression of irrelevant </w:t>
      </w:r>
      <w:r>
        <w:t>information</w:t>
      </w:r>
      <w:r w:rsidR="005C4136">
        <w:t xml:space="preserve"> in our environment </w:t>
      </w:r>
      <w:r w:rsidR="005C4136">
        <w:fldChar w:fldCharType="begin" w:fldLock="1"/>
      </w:r>
      <w:r w:rsidR="007D6479">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M. I. Posner, 1980)","manualFormatting":"(Chun, Golomb, &amp; Turk-Browne, 2011; Desimone &amp; Duncan, 1995)","plainTextFormattedCitation":"(Chun, Golomb, &amp; Turk-Browne, 2011; Desimone &amp; Duncan, 1995; M. I. Posner, 1980)","previouslyFormattedCitation":"(Chun, Golomb, &amp; Turk-Browne, 2011; Desimone &amp; Duncan, 1995; M. I. Posner, 1980)"},"properties":{"noteIndex":0},"schema":"https://github.com/citation-style-language/schema/raw/master/csl-citation.json"}</w:instrText>
      </w:r>
      <w:r w:rsidR="005C4136">
        <w:fldChar w:fldCharType="separate"/>
      </w:r>
      <w:r w:rsidR="005C4136" w:rsidRPr="006A3657">
        <w:rPr>
          <w:noProof/>
        </w:rPr>
        <w:t>(Chun, Golomb, &amp; Turk-Browne, 2011; Desimone &amp; Duncan, 1995)</w:t>
      </w:r>
      <w:r w:rsidR="005C4136">
        <w:fldChar w:fldCharType="end"/>
      </w:r>
      <w:r w:rsidR="005C4136">
        <w:t xml:space="preserve">. This process depends on </w:t>
      </w:r>
      <w:r w:rsidR="00444509">
        <w:t xml:space="preserve">our current goals </w:t>
      </w:r>
      <w:r w:rsidR="00444509">
        <w:fldChar w:fldCharType="begin" w:fldLock="1"/>
      </w:r>
      <w:r w:rsidR="007D6479">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M. I. Posner, 1980; Theeuwes, 2010)","manualFormatting":"(e.g., searching for our keys)","plainTextFormattedCitation":"(Corbetta &amp; Shulman, 2002; M. I. Posner, 1980; Theeuwes, 2010)","previouslyFormattedCitation":"(Corbetta &amp; Shulman, 2002; M. I. Posner, 1980; Theeuwes, 2010)"},"properties":{"noteIndex":0},"schema":"https://github.com/citation-style-language/schema/raw/master/csl-citation.json"}</w:instrText>
      </w:r>
      <w:r w:rsidR="00444509">
        <w:fldChar w:fldCharType="separate"/>
      </w:r>
      <w:r w:rsidR="00444509" w:rsidRPr="006A3657">
        <w:rPr>
          <w:noProof/>
        </w:rPr>
        <w:t>(</w:t>
      </w:r>
      <w:r w:rsidR="00444509">
        <w:rPr>
          <w:noProof/>
        </w:rPr>
        <w:t>e.g., searching for our keys</w:t>
      </w:r>
      <w:r w:rsidR="00444509" w:rsidRPr="006A3657">
        <w:rPr>
          <w:noProof/>
        </w:rPr>
        <w:t>)</w:t>
      </w:r>
      <w:r w:rsidR="00444509">
        <w:fldChar w:fldCharType="end"/>
      </w:r>
      <w:r w:rsidR="00444509">
        <w:t xml:space="preserve"> and </w:t>
      </w:r>
      <w:r w:rsidR="005C4136">
        <w:t xml:space="preserve">the physical salience of stimuli </w:t>
      </w:r>
      <w:r w:rsidR="00444509">
        <w:fldChar w:fldCharType="begin" w:fldLock="1"/>
      </w:r>
      <w:r w:rsidR="007D6479">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r0033-555X (Linking)","ISSN":"0033-555X","PMID":"7367577","author":[{"dropping-particle":"","family":"Posner","given":"MI I","non-dropping-particle":"","parse-names":false,"suffix":""}],"container-title":"Quarterly journal of experimental psychology","id":"ITEM-2","issue":"1","issued":{"date-parts":[["1980"]]},"page":"3-25","title":"Orienting of attention","type":"article-journal","volume":"32"},"uris":["http://www.mendeley.com/documents/?uuid=a8ca0425-378b-49d0-9ea3-bb0205978363"]},{"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MI I Posner, 1980; Theeuwes, 2010)","manualFormatting":"(e.g., a loud noise; Corbetta &amp; Shulman, 2002; Posner, 1980; Theeuwes, 2010)","plainTextFormattedCitation":"(Corbetta &amp; Shulman, 2002; MI I Posner, 1980; Theeuwes, 2010)","previouslyFormattedCitation":"(Corbetta &amp; Shulman, 2002; MI I Posner, 1980; Theeuwes, 2010)"},"properties":{"noteIndex":0},"schema":"https://github.com/citation-style-language/schema/raw/master/csl-citation.json"}</w:instrText>
      </w:r>
      <w:r w:rsidR="00444509">
        <w:fldChar w:fldCharType="separate"/>
      </w:r>
      <w:r w:rsidR="00444509">
        <w:rPr>
          <w:noProof/>
        </w:rPr>
        <w:t xml:space="preserve">(e.g., a loud noise; Corbetta &amp; Shulman, 2002; </w:t>
      </w:r>
      <w:r w:rsidR="00444509" w:rsidRPr="00444509">
        <w:rPr>
          <w:noProof/>
        </w:rPr>
        <w:t>Posner, 1980; Theeuwes, 2010)</w:t>
      </w:r>
      <w:r w:rsidR="00444509">
        <w:fldChar w:fldCharType="end"/>
      </w:r>
      <w:r w:rsidR="00444509">
        <w:t>.</w:t>
      </w:r>
      <w:r w:rsidR="005C4136">
        <w:t xml:space="preserve"> Recent research has </w:t>
      </w:r>
      <w:r w:rsidR="00B762D6">
        <w:t>indicated</w:t>
      </w:r>
      <w:r w:rsidR="005C4136">
        <w:t xml:space="preserve"> that motivation can influence selective attention by impacting both of these factors. Reward expectation can enhance voluntary selective attention, and reward associations can increase the </w:t>
      </w:r>
      <w:r w:rsidR="009C3BFA">
        <w:t>salience</w:t>
      </w:r>
      <w:r w:rsidR="005C4136">
        <w:t xml:space="preserve"> of previously neutral stimuli. In most situations attention </w:t>
      </w:r>
      <w:r w:rsidR="00A9219A">
        <w:t>is guided</w:t>
      </w:r>
      <w:r w:rsidR="005C4136">
        <w:t xml:space="preserve"> by the combination of </w:t>
      </w:r>
      <w:r w:rsidR="00A9219A">
        <w:t xml:space="preserve">both </w:t>
      </w:r>
      <w:r w:rsidR="005C4136">
        <w:t xml:space="preserve">voluntary allocation of attention and reward history of stimuli </w:t>
      </w:r>
      <w:r w:rsidR="005C4136">
        <w:fldChar w:fldCharType="begin" w:fldLock="1"/>
      </w:r>
      <w:r w:rsidR="005C4136">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mendeley":{"formattedCitation":"(Awh, Belopolsky, &amp; Theeuwes, 2012)","plainTextFormattedCitation":"(Awh, Belopolsky, &amp; Theeuwes, 2012)","previouslyFormattedCitation":"(Awh, Belopolsky, &amp; Theeuwes, 2012)"},"properties":{"noteIndex":0},"schema":"https://github.com/citation-style-language/schema/raw/master/csl-citation.json"}</w:instrText>
      </w:r>
      <w:r w:rsidR="005C4136">
        <w:fldChar w:fldCharType="separate"/>
      </w:r>
      <w:r w:rsidR="005C4136" w:rsidRPr="001D387B">
        <w:rPr>
          <w:noProof/>
        </w:rPr>
        <w:t>(Awh, Belopolsky, &amp; Theeuwes, 2012)</w:t>
      </w:r>
      <w:r w:rsidR="005C4136">
        <w:fldChar w:fldCharType="end"/>
      </w:r>
      <w:r w:rsidR="005C4136">
        <w:t xml:space="preserve">. For example, while we are searching for keys (goal-relevant target) our attention can be captured by a cake (goal-irrelevant distractor). These two </w:t>
      </w:r>
      <w:r w:rsidR="00A9219A">
        <w:t>ways in which rewards influence selective</w:t>
      </w:r>
      <w:r w:rsidR="005C4136">
        <w:t xml:space="preserve"> attention have been commonly studied in isolation and the neural mechanisms through which they jointly guide attention remain unclear. Specifically, it remains unclear how voluntary selective attention and reward history interact to determine the processing of </w:t>
      </w:r>
      <w:r w:rsidR="00F73BBF">
        <w:t>goal-relevant and irrelevant stimuli</w:t>
      </w:r>
      <w:r w:rsidR="005C4136">
        <w:t xml:space="preserve"> </w:t>
      </w:r>
      <w:r w:rsidR="00F73BBF">
        <w:t xml:space="preserve">in the visual cortex. </w:t>
      </w:r>
    </w:p>
    <w:p w14:paraId="7C600AFF" w14:textId="24CAF355" w:rsidR="005C4136" w:rsidRDefault="005C4136" w:rsidP="005C4136">
      <w:pPr>
        <w:spacing w:line="480" w:lineRule="auto"/>
        <w:ind w:firstLine="720"/>
        <w:jc w:val="both"/>
      </w:pPr>
      <w:r>
        <w:t xml:space="preserve">Voluntary selective attention is </w:t>
      </w:r>
      <w:r w:rsidR="00937B7E">
        <w:t xml:space="preserve">proposed to be </w:t>
      </w:r>
      <w:r>
        <w:t xml:space="preserve">enhanced when individuals anticipate that they can earn rewards for good task-performance </w:t>
      </w:r>
      <w:r>
        <w:fldChar w:fldCharType="begin" w:fldLock="1"/>
      </w:r>
      <w:r>
        <w:instrText>ADDIN CSL_CITATION {"citationItems":[{"id":"ITEM-1","itemData":{"DOI":"10.1080/13506285.2014.974729","ISBN":"0000000000000","ISSN":"0036-8075","PMID":"25792328","author":[{"dropping-particle":"","family":"Pessoa","given":"Luiz","non-dropping-particle":"","parse-names":false,"suffix":""}],"container-title":"Visual Cognition","id":"ITEM-1","issue":"1-2","issued":{"date-parts":[["2015"]]},"page":"272-290","title":"Multiple influences of reward on perception and attention","type":"article-journal","volume":"23"},"uris":["http://www.mendeley.com/documents/?uuid=f187d3d7-7d05-43c5-b97c-c7222b06f027"]},{"id":"ITEM-2","itemData":{"DOI":"10.1146/annurev-psych-010814-015044","author":[{"dropping-particle":"","family":"Botvinick","given":"M M","non-dropping-particle":"","parse-names":false,"suffix":""},{"dropping-particle":"","family":"Braver","given":"T S","non-dropping-particle":"","parse-names":false,"suffix":""}],"container-title":"Annual review of psychology","id":"ITEM-2","issue":"September 2014","issued":{"date-parts":[["2015"]]},"page":"1-31","title":"Motivation and Cognitive Control : From Behavior to Neural Mechanism","type":"article-journal"},"uris":["http://www.mendeley.com/documents/?uuid=17dbfb36-66c0-4176-a38c-3843f7ae5648"]},{"id":"ITEM-3","itemData":{"author":[{"dropping-particle":"","family":"Krebs","given":"R M","non-dropping-particle":"","parse-names":false,"suffix":""},{"dropping-particle":"","family":"Woldorff","given":"M G","non-dropping-particle":"","parse-names":false,"suffix":""}],"container-title":"Wiley Handbook of Cognitive Control","editor":[{"dropping-particle":"","family":"Egner","given":"Tobias","non-dropping-particle":"","parse-names":false,"suffix":""}],"id":"ITEM-3","issued":{"date-parts":[["2017"]]},"page":"422-439","publisher":"Wiley-Blackwell","title":"Cognitive control and reward.","type":"chapter"},"uris":["http://www.mendeley.com/documents/?uuid=f8a958f5-32c6-429d-9fe3-45b822c380d0"]}],"mendeley":{"formattedCitation":"(Botvinick &amp; Braver, 2015; R M Krebs &amp; Woldorff, 2017; Pessoa, 2015)","manualFormatting":"(Botvinick &amp; Braver, 2015; Krebs &amp; Woldorff, 2017; Pessoa, 2015)","plainTextFormattedCitation":"(Botvinick &amp; Braver, 2015; R M Krebs &amp; Woldorff, 2017; Pessoa, 2015)","previouslyFormattedCitation":"(Botvinick &amp; Braver, 2015; R M Krebs &amp; Woldorff, 2017; Pessoa, 2015)"},"properties":{"noteIndex":0},"schema":"https://github.com/citation-style-language/schema/raw/master/csl-citation.json"}</w:instrText>
      </w:r>
      <w:r>
        <w:fldChar w:fldCharType="separate"/>
      </w:r>
      <w:r>
        <w:rPr>
          <w:noProof/>
        </w:rPr>
        <w:t>(Botvinick &amp; Braver, 2015; K</w:t>
      </w:r>
      <w:r w:rsidRPr="002B152E">
        <w:rPr>
          <w:noProof/>
        </w:rPr>
        <w:t>rebs &amp; Woldorff, 2017; Pessoa, 2015)</w:t>
      </w:r>
      <w:r>
        <w:fldChar w:fldCharType="end"/>
      </w:r>
      <w:r>
        <w:t>. A number of fMRI and EEG</w:t>
      </w:r>
      <w:r w:rsidR="001A770F">
        <w:t xml:space="preserve"> studies </w:t>
      </w:r>
      <w:r w:rsidR="00B84D87">
        <w:t>found</w:t>
      </w:r>
      <w:r w:rsidR="001A770F">
        <w:t xml:space="preserve"> </w:t>
      </w:r>
      <w:r>
        <w:t xml:space="preserve">reward-based enhancements in preparation for upcoming </w:t>
      </w:r>
      <w:r w:rsidR="00B762D6">
        <w:t>target stimuli</w:t>
      </w:r>
      <w:r>
        <w:t xml:space="preserve"> driven by enhanced activity in frontoparietal regions involved in attentional control </w:t>
      </w:r>
      <w:r>
        <w:fldChar w:fldCharType="begin" w:fldLock="1"/>
      </w:r>
      <w:r>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Ruth M. Krebs, Boehler, Roberts, Song, &amp; Woldorff, 2012; Pessoa &amp; Engelmann, 2010; Schevernels, Krebs, Santens, Woldorff, &amp; Boehler, 2014)","manualFormatting":"(Krebs, Boehler, Roberts, Song, &amp; Woldorff, 2012; Pessoa &amp; Engelmann, 2010; Schevernels, Krebs, Santens, Woldorff, &amp; Boehler, 2014)","plainTextFormattedCitation":"(Ruth M. Krebs, Boehler, Roberts, Song, &amp; Woldorff, 2012; Pessoa &amp; Engelmann, 2010; Schevernels, Krebs, Santens, Woldorff, &amp; Boehler, 2014)","previouslyFormattedCitation":"(Ruth M. Krebs, Boehler, Roberts, Song, &amp; Woldorff, 2012; Pessoa &amp; Engelmann, 2010; Schevernels, Krebs, Santens, Woldorff, &amp; Boehler, 2014)"},"properties":{"noteIndex":0},"schema":"https://github.com/citation-style-language/schema/raw/master/csl-citation.json"}</w:instrText>
      </w:r>
      <w:r>
        <w:fldChar w:fldCharType="separate"/>
      </w:r>
      <w:r>
        <w:rPr>
          <w:noProof/>
        </w:rPr>
        <w:t>(</w:t>
      </w:r>
      <w:r w:rsidRPr="002B152E">
        <w:rPr>
          <w:noProof/>
        </w:rPr>
        <w:t>Krebs, Boehler, Roberts, Song, &amp; Woldorff, 2012; Pessoa &amp; Engelmann, 2010; Schevernels, Krebs, Santens, Woldorff, &amp; Boehler, 2014)</w:t>
      </w:r>
      <w:r>
        <w:fldChar w:fldCharType="end"/>
      </w:r>
      <w:r>
        <w:t xml:space="preserve"> and by enhanced task-</w:t>
      </w:r>
      <w:r>
        <w:lastRenderedPageBreak/>
        <w:t xml:space="preserve">set representations in these regions </w:t>
      </w:r>
      <w:r w:rsidRPr="00CE7814">
        <w:fldChar w:fldCharType="begin" w:fldLock="1"/>
      </w:r>
      <w:r w:rsidRPr="00CE7814">
        <w:instrText>ADDIN CSL_CITATION {"citationItems":[{"id":"ITEM-1","itemData":{"DOI":"10.1093/cercor/bhu327","ISSN":"14602199","abstract":"? 2015 The Author 2015. Published by Oxford University Press. All rights reserved. For Permissions, please e-mail: journals.permissions@oup.com.Reward motivation often enhances task performance, but the neural mechanisms underlying such cognitive enhancement remain unclear. Here, we used a multivariate pattern analysis (MVPA) approach to test the hypothesis that motivation-related enhancement of cognitive control results from improved encoding and representation of task set information. Participants underwent two fMRI sessions of cued task switching, the first under baseline conditions, and the second with randomly intermixed reward incentive and no-incentive trials. Information about the upcoming task could be successfully decoded from cue-related activation patterns in a set of frontoparietal regions typically associated with task control. More critically, MVPA classifiers trained on the baseline session had significantly higher decoding accuracy on incentive than non-incentive trials, with decoding improvement mediating reward-related enhancement of behavioral performance. These results strongly support the hypothesis that reward motivation enhances cognitive control, by improving the discriminability of task-relevant information coded and maintained in frontoparietal brain regions.","author":[{"dropping-particle":"","family":"Etzel","given":"Joset A.","non-dropping-particle":"","parse-names":false,"suffix":""},{"dropping-particle":"","family":"Cole","given":"Michael W.","non-dropping-particle":"","parse-names":false,"suffix":""},{"dropping-particle":"","family":"Zacks","given":"Jeffrey M.","non-dropping-particle":"","parse-names":false,"suffix":""},{"dropping-particle":"","family":"Kay","given":"Kendrick N.","non-dropping-particle":"","parse-names":false,"suffix":""},{"dropping-particle":"","family":"Braver","given":"Todd S.","non-dropping-particle":"","parse-names":false,"suffix":""}],"container-title":"Cerebral Cortex","id":"ITEM-1","issue":"4","issued":{"date-parts":[["2016"]]},"page":"1647-1659","title":"Reward Motivation Enhances Task Coding in Frontoparietal Cortex","type":"article-journal","volume":"26"},"uris":["http://www.mendeley.com/documents/?uuid=25c93d73-8f72-4755-85f7-aba2ca2fc351"]},{"id":"ITEM-2","itemData":{"DOI":"10.1523/jneurosci.4882-14.2015","ISSN":"0270-6474","abstract":"Rewards obtained from specific behaviors can and do change across time. To adapt to such conditions, humans need to represent and update associations between behaviors and their outcomes. Much previous work focused on how rewards affect the processing of specific tasks. However, abstract associations between multiple potential behaviors and multiple rewards are an important basis for adaptation as well. In this experiment, we directly investigated which brain areas represent associations between multiple tasks and rewards, using time-resolved multivariate pattern analysis of functional magnetic resonance imaging data. Importantly, we were able to dissociate neural signals reflecting task–reward associations from those related to task preparation and reward expectation processes, variables that were often correlated in previous research. We hypothesized that brain regions involved in processing tasks and/or rewards will be involved in processing associations between them. Candidate areas included the dorsal anterior cingulate cortex, which is involved in associating simple actions and rewards, and the parietal cortex, which has been shown to represent task rules and action values. Our results indicate that local spatial activation patterns in the inferior parietal cortex indeed represent task–reward associations. Interestingly, the parietal cortex flexibly changes its content of representation within trials. It first represents task–reward associations, later switching to process tasks and rewards directly. These findings highlight the importance of the inferior parietal cortex in associating behaviors with their outcomes and further show that it can flexibly reconfigure its function within single trials. ","author":[{"dropping-particle":"","family":"Wisniewski","given":"D.","non-dropping-particle":"","parse-names":false,"suffix":""},{"dropping-particle":"","family":"Reverberi","given":"C.","non-dropping-particle":"","parse-names":false,"suffix":""},{"dropping-particle":"","family":"Momennejad","given":"I.","non-dropping-particle":"","parse-names":false,"suffix":""},{"dropping-particle":"","family":"Kahnt","given":"T.","non-dropping-particle":"","parse-names":false,"suffix":""},{"dropping-particle":"","family":"Haynes","given":"J.-D.","non-dropping-particle":"","parse-names":false,"suffix":""}],"container-title":"Journal of Neuroscience","id":"ITEM-2","issue":"36","issued":{"date-parts":[["2015"]]},"page":"12355-12365","title":"The Role of the Parietal Cortex in the Representation of Task-Reward Associations","type":"article-journal","volume":"35"},"uris":["http://www.mendeley.com/documents/?uuid=beff3d4a-9442-40f0-95eb-e59b44c2449f"]}],"mendeley":{"formattedCitation":"(Etzel, Cole, Zacks, Kay, &amp; Braver, 2016; Wisniewski, Reverberi, Momennejad, Kahnt, &amp; Haynes, 2015)","plainTextFormattedCitation":"(Etzel, Cole, Zacks, Kay, &amp; Braver, 2016; Wisniewski, Reverberi, Momennejad, Kahnt, &amp; Haynes, 2015)","previouslyFormattedCitation":"(Etzel, Cole, Zacks, Kay, &amp; Braver, 2016; Wisniewski, Reverberi, Momennejad, Kahnt, &amp; Haynes, 2015)"},"properties":{"noteIndex":0},"schema":"https://github.com/citation-style-language/schema/raw/master/csl-citation.json"}</w:instrText>
      </w:r>
      <w:r w:rsidRPr="00CE7814">
        <w:fldChar w:fldCharType="separate"/>
      </w:r>
      <w:r w:rsidRPr="00CE7814">
        <w:rPr>
          <w:noProof/>
        </w:rPr>
        <w:t>(Etzel, Cole, Zacks, Kay, &amp; Braver, 2016; Wisniewski, Reverberi, Momennejad, Kahnt, &amp; Haynes, 2015)</w:t>
      </w:r>
      <w:r w:rsidRPr="00CE7814">
        <w:fldChar w:fldCharType="end"/>
      </w:r>
      <w:r w:rsidRPr="00CE7814">
        <w:t xml:space="preserve">. </w:t>
      </w:r>
      <w:r w:rsidR="002B5578" w:rsidRPr="00CE7814">
        <w:t>While</w:t>
      </w:r>
      <w:r w:rsidRPr="00CE7814">
        <w:t xml:space="preserve"> these studies suggest that reward influences attentional control via modulations in the frontoparietal network, it remains unclear how such modulations translate to </w:t>
      </w:r>
      <w:r w:rsidR="00B84D87">
        <w:t xml:space="preserve">affect </w:t>
      </w:r>
      <w:r w:rsidRPr="00CE7814">
        <w:t>the processing</w:t>
      </w:r>
      <w:r w:rsidR="00B84D87">
        <w:t xml:space="preserve"> of attended and unattended stimuli</w:t>
      </w:r>
      <w:r w:rsidRPr="00CE7814">
        <w:t xml:space="preserve"> i</w:t>
      </w:r>
      <w:r w:rsidR="009A222B" w:rsidRPr="00CE7814">
        <w:t xml:space="preserve">n visual cortex. </w:t>
      </w:r>
    </w:p>
    <w:p w14:paraId="0B92D984" w14:textId="13C35FA6" w:rsidR="005C4136" w:rsidRDefault="00011CD6" w:rsidP="005C4136">
      <w:pPr>
        <w:spacing w:line="480" w:lineRule="auto"/>
        <w:ind w:firstLine="720"/>
        <w:jc w:val="both"/>
      </w:pPr>
      <w:r>
        <w:t>Within a largely independent research line, a</w:t>
      </w:r>
      <w:r w:rsidR="005C4136">
        <w:t xml:space="preserve"> set of studies has focused on the processing of </w:t>
      </w:r>
      <w:r w:rsidR="00AD0557">
        <w:t>stimuli</w:t>
      </w:r>
      <w:r w:rsidR="005C4136">
        <w:t xml:space="preserve"> associated with earning rewards. These studies have demonstrated that stimuli currently or previously associated with rewards capture attention in an automatic fashion, and even in cases when this conflicts with the current goals </w:t>
      </w:r>
      <w:r w:rsidR="005C4136">
        <w:fldChar w:fldCharType="begin" w:fldLock="1"/>
      </w:r>
      <w:r w:rsidR="005C4136">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2","issue":"1","issued":{"date-parts":[["2016"]]},"page":"24-39","title":"The attention habit: How reward learning shapes attentional selection","type":"article-journal","volume":"1369"},"uris":["http://www.mendeley.com/documents/?uuid=0eceea53-0151-4f26-a5a8-42f0a0abb097"]},{"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Perlato, Santandrea, &amp; Della Libera, 2013; M. Failing &amp; Theeuwes, 2017)","manualFormatting":"(Anderson, 2016; Awh, Belopolsky, &amp; Theeuwes, 2012; Chelazzi, Perlato, Santandrea, &amp; Della Libera, 2013; Failing &amp; Theeuwes, 2017)","plainTextFormattedCitation":"(B. A. Anderson, 2016; Awh et al., 2012; Chelazzi, Perlato, Santandrea, &amp; Della Libera, 2013; M. Failing &amp; Theeuwes, 2017)","previouslyFormattedCitation":"(B. A. Anderson, 2016; Awh et al., 2012; Chelazzi, Perlato, Santandrea, &amp; Della Libera, 2013; M. Failing &amp; Theeuwes, 2017)"},"properties":{"noteIndex":0},"schema":"https://github.com/citation-style-language/schema/raw/master/csl-citation.json"}</w:instrText>
      </w:r>
      <w:r w:rsidR="005C4136">
        <w:fldChar w:fldCharType="separate"/>
      </w:r>
      <w:r w:rsidR="005C4136" w:rsidRPr="00F1319E">
        <w:rPr>
          <w:noProof/>
        </w:rPr>
        <w:t>(Anderson, 2016; Awh, Belopolsky, &amp; Theeuwes, 2012; Chelazzi, Perlato, Santandrea, &amp; Della Libera, 2013; Failing &amp; Theeuwes, 2017)</w:t>
      </w:r>
      <w:r w:rsidR="005C4136">
        <w:fldChar w:fldCharType="end"/>
      </w:r>
      <w:r w:rsidR="005C4136">
        <w:t xml:space="preserve">. Behavioral studies have demonstrated that stimuli predictive of rewards capture attention, and that they can do so </w:t>
      </w:r>
      <w:r w:rsidR="00B762D6">
        <w:t xml:space="preserve">in subsequent trials </w:t>
      </w:r>
      <w:r w:rsidR="005C4136">
        <w:t xml:space="preserve">when rewards are no longer present </w:t>
      </w:r>
      <w:r w:rsidR="005C4136">
        <w:rPr>
          <w:noProof/>
        </w:rPr>
        <w:fldChar w:fldCharType="begin" w:fldLock="1"/>
      </w:r>
      <w:r w:rsidR="005C4136">
        <w:rPr>
          <w:noProof/>
        </w:rPr>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2","issue":"6","issued":{"date-parts":[["2009"]]},"page":"778-784","title":"Learning to attend and to ignore is a matter of gains and losses","type":"article-journal","volume":"20"},"uris":["http://www.mendeley.com/documents/?uuid=45e6fa21-0796-4fec-bf7d-e583dc652a17"]},{"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Laurent, &amp; Yantis, 2011; Della Libera &amp; Chelazzi, 2009; M. F. Failing &amp; Theeuwes, 2014)","manualFormatting":"(Anderson, Laurent, &amp; Yantis, 2011; Della Libera &amp; Chelazzi, 2009; Failing &amp; Theeuwes, 2014)","plainTextFormattedCitation":"(B. a Anderson, Laurent, &amp; Yantis, 2011; Della Libera &amp; Chelazzi, 2009; M. F. Failing &amp; Theeuwes, 2014)","previouslyFormattedCitation":"(B. a Anderson, Laurent, &amp; Yantis, 2011; Della Libera &amp; Chelazzi, 2009; M. F. Failing &amp; Theeuwes, 2014)"},"properties":{"noteIndex":0},"schema":"https://github.com/citation-style-language/schema/raw/master/csl-citation.json"}</w:instrText>
      </w:r>
      <w:r w:rsidR="005C4136">
        <w:rPr>
          <w:noProof/>
        </w:rPr>
        <w:fldChar w:fldCharType="separate"/>
      </w:r>
      <w:r w:rsidR="005C4136">
        <w:rPr>
          <w:noProof/>
        </w:rPr>
        <w:t>(</w:t>
      </w:r>
      <w:r w:rsidR="005C4136" w:rsidRPr="00C43549">
        <w:rPr>
          <w:noProof/>
        </w:rPr>
        <w:t>Anderson, Laurent, &amp; Yantis, 2011; Della</w:t>
      </w:r>
      <w:r w:rsidR="005C4136">
        <w:rPr>
          <w:noProof/>
        </w:rPr>
        <w:t xml:space="preserve"> Libera &amp; Chelazzi, 2009; </w:t>
      </w:r>
      <w:r w:rsidR="005C4136" w:rsidRPr="00C43549">
        <w:rPr>
          <w:noProof/>
        </w:rPr>
        <w:t>Failing &amp; Theeuwes, 2014)</w:t>
      </w:r>
      <w:r w:rsidR="005C4136">
        <w:rPr>
          <w:noProof/>
        </w:rPr>
        <w:fldChar w:fldCharType="end"/>
      </w:r>
      <w:r w:rsidR="005C4136">
        <w:t xml:space="preserve">. At the neural level it has been shown that stimuli related to rewards receive increased sensory processing </w:t>
      </w:r>
      <w:r w:rsidR="005C4136">
        <w:fldChar w:fldCharType="begin" w:fldLock="1"/>
      </w:r>
      <w:r w:rsidR="005C4136">
        <w:instrText>ADDIN CSL_CITATION {"citationItems":[{"id":"ITEM-1","itemData":{"DOI":"10.1016/j.neuron.2008.10.051","ISSN":"08966273","abstract":"Economists and cognitive psychologists have long known that prior rewards bias decision making in favor of options with high expected value. Accordingly, value modulates the activity of sensorimotor neurons involved in initiating movements toward one of two competing decision alternatives. However, little is known about how value influences the acquisition and representation of incoming sensory information or about the neural mechanisms that track the relative value of each available stimulus to guide behavior. Here, fMRI revealed value-related modulations throughout spatially selective areas of the human visual system in the absence of overt saccadic responses (including in V1). These modulations were primarily associated with the reward history of each stimulus and not to self-reported estimates of stimulus value. Finally, subregions of frontal and parietal cortex represent the differential value of competing alternatives and may provide signals to bias spatially selective visual areas in favor of more valuable stimuli. © 2008 Elsevier Inc. All rights reserved.","author":[{"dropping-particle":"","family":"Serences","given":"John T.","non-dropping-particle":"","parse-names":false,"suffix":""}],"container-title":"Neuron","id":"ITEM-1","issue":"6","issued":{"date-parts":[["2008"]]},"page":"1169-1181","publisher":"Elsevier Ltd","title":"Value-Based Modulations in Human Visual Cortex","type":"article-journal","volume":"60"},"uris":["http://www.mendeley.com/documents/?uuid=92f91b32-8757-4213-aaf0-9f9f4af1b7e4"]}],"mendeley":{"formattedCitation":"(Serences, 2008)","plainTextFormattedCitation":"(Serences, 2008)","previouslyFormattedCitation":"(Serences, 2008)"},"properties":{"noteIndex":0},"schema":"https://github.com/citation-style-language/schema/raw/master/csl-citation.json"}</w:instrText>
      </w:r>
      <w:r w:rsidR="005C4136">
        <w:fldChar w:fldCharType="separate"/>
      </w:r>
      <w:r w:rsidR="005C4136" w:rsidRPr="002B152E">
        <w:rPr>
          <w:noProof/>
        </w:rPr>
        <w:t>(Serences, 2008)</w:t>
      </w:r>
      <w:r w:rsidR="005C4136">
        <w:fldChar w:fldCharType="end"/>
      </w:r>
      <w:r w:rsidR="005C4136">
        <w:t xml:space="preserve">. Studies focusing specifically on </w:t>
      </w:r>
      <w:r w:rsidR="003343CE">
        <w:t xml:space="preserve">attention </w:t>
      </w:r>
      <w:r w:rsidR="005C4136">
        <w:t xml:space="preserve">have shown </w:t>
      </w:r>
      <w:r w:rsidR="003343CE">
        <w:t>that the attentional capture by rewarding stimuli</w:t>
      </w:r>
      <w:r w:rsidR="005C4136">
        <w:t xml:space="preserve"> can be related to changes in the early processing of such stimuli </w:t>
      </w:r>
      <w:r w:rsidR="00F418CE">
        <w:t>i</w:t>
      </w:r>
      <w:r w:rsidR="005C4136">
        <w:t xml:space="preserve">n the visual cortex </w:t>
      </w:r>
      <w:r w:rsidR="005C4136">
        <w:fldChar w:fldCharType="begin" w:fldLock="1"/>
      </w:r>
      <w:r w:rsidR="005C4136">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3","issued":{"date-parts":[["2015","5"]]},"page":"86-94","publisher":"Elsevier","title":"Neural evidence reveals the rapid effects of reward history on selective attention","type":"article-journal","volume":"1606"},"uris":["http://www.mendeley.com/documents/?uuid=ecde4fc0-3497-4da2-9ced-1c4afcbeebf9"]},{"id":"ITEM-4","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4","issue":"11","issued":{"date-parts":[["2017"]]},"page":"3009-3017","title":"Goal-Directed and Habit-Like Modulations of Stimulus Processing during Reinforcement Learning","type":"article-journal","volume":"37"},"uris":["http://www.mendeley.com/documents/?uuid=9ad1490b-11df-4819-9eff-7e637faca8c0"]}],"mendeley":{"formattedCitation":"(Donohue et al., 2016; Hickey, Chelazzi, &amp; Theeuwes, 2010; Luque et al., 2017; MacLean &amp; Giesbrecht, 2015)","manualFormatting":"(i.e., increase in the P1 component; Donohue et al., 2016; Hickey, Chelazzi, &amp; Theeuwes, 2010; Luque et al., 2017; MacLean &amp; Giesbrecht, 2015)","plainTextFormattedCitation":"(Donohue et al., 2016; Hickey, Chelazzi, &amp; Theeuwes, 2010; Luque et al., 2017; MacLean &amp; Giesbrecht, 2015)","previouslyFormattedCitation":"(Donohue et al., 2016; Hickey, Chelazzi, &amp; Theeuwes, 2010; Luque et al., 2017; MacLean &amp; Giesbrecht, 2015)"},"properties":{"noteIndex":0},"schema":"https://github.com/citation-style-language/schema/raw/master/csl-citation.json"}</w:instrText>
      </w:r>
      <w:r w:rsidR="005C4136">
        <w:fldChar w:fldCharType="separate"/>
      </w:r>
      <w:r w:rsidR="005C4136" w:rsidRPr="00416E61">
        <w:rPr>
          <w:noProof/>
        </w:rPr>
        <w:t>(</w:t>
      </w:r>
      <w:r w:rsidR="005C4136">
        <w:rPr>
          <w:noProof/>
        </w:rPr>
        <w:t xml:space="preserve">i.e., increase in the P1 component; </w:t>
      </w:r>
      <w:r w:rsidR="005C4136" w:rsidRPr="00416E61">
        <w:rPr>
          <w:noProof/>
        </w:rPr>
        <w:t>Donohue et al., 2016; Hickey, Chelazzi, &amp; Theeuwes, 2010; Luque et al., 2017; MacLean &amp; Giesbrecht, 2015)</w:t>
      </w:r>
      <w:r w:rsidR="005C4136">
        <w:fldChar w:fldCharType="end"/>
      </w:r>
      <w:r w:rsidR="005C4136" w:rsidRPr="009F1C3D">
        <w:t xml:space="preserve">. </w:t>
      </w:r>
      <w:r w:rsidR="005C4136">
        <w:t xml:space="preserve">However, other studies have failed to find evidence for such early modulations in the visual cortex, and found changes at later stages of stimulus processing </w:t>
      </w:r>
      <w:r w:rsidR="005C4136">
        <w:fldChar w:fldCharType="begin" w:fldLock="1"/>
      </w:r>
      <w:r w:rsidR="005C4136">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Zeng, Ding, &amp; Li, 2013; Tankelevitch, Spaak, Rushworth, &amp; Stokes, 2019)","manualFormatting":"(increased N2pc component and improved decoding in later processing stages; Qi, Zeng, Ding, &amp; Li, 2013; Tankelevitch, Spaak, Rushworth, &amp; Stokes, 2019)","plainTextFormattedCitation":"(Qi, Zeng, Ding, &amp; Li, 2013; Tankelevitch, Spaak, Rushworth, &amp; Stokes, 2019)","previouslyFormattedCitation":"(Qi, Zeng, Ding, &amp; Li, 2013; Tankelevitch, Spaak, Rushworth, &amp; Stokes, 2019)"},"properties":{"noteIndex":0},"schema":"https://github.com/citation-style-language/schema/raw/master/csl-citation.json"}</w:instrText>
      </w:r>
      <w:r w:rsidR="005C4136">
        <w:fldChar w:fldCharType="separate"/>
      </w:r>
      <w:r w:rsidR="005C4136" w:rsidRPr="009F1C3D">
        <w:rPr>
          <w:noProof/>
        </w:rPr>
        <w:t>(</w:t>
      </w:r>
      <w:r w:rsidR="005C4136">
        <w:rPr>
          <w:noProof/>
        </w:rPr>
        <w:t xml:space="preserve">increased N2pc component and improved decoding in later processing stages; </w:t>
      </w:r>
      <w:r w:rsidR="005C4136" w:rsidRPr="009F1C3D">
        <w:rPr>
          <w:noProof/>
        </w:rPr>
        <w:t>Qi, Zeng, Ding, &amp; Li, 2013; Tankelevitch, Spaak, Rushworth, &amp; Stokes, 2019)</w:t>
      </w:r>
      <w:r w:rsidR="005C4136">
        <w:fldChar w:fldCharType="end"/>
      </w:r>
      <w:r w:rsidR="00C25DA5">
        <w:t>. O</w:t>
      </w:r>
      <w:r w:rsidR="005C4136">
        <w:t xml:space="preserve">ne fMRI study </w:t>
      </w:r>
      <w:r w:rsidR="005C4136">
        <w:fldChar w:fldCharType="begin" w:fldLock="1"/>
      </w:r>
      <w:r w:rsidR="007F55D4">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Hickey &amp; Peelen, 2015)","manualFormatting":"(Hickey &amp; Peelen, 2015)","plainTextFormattedCitation":"(Hickey &amp; Peelen, 2015)","previouslyFormattedCitation":"(Hickey &amp; Peelen, 2015)"},"properties":{"noteIndex":0},"schema":"https://github.com/citation-style-language/schema/raw/master/csl-citation.json"}</w:instrText>
      </w:r>
      <w:r w:rsidR="005C4136">
        <w:fldChar w:fldCharType="separate"/>
      </w:r>
      <w:r w:rsidR="005C4136">
        <w:rPr>
          <w:noProof/>
        </w:rPr>
        <w:t>(Hickey &amp; Peelen, 2015</w:t>
      </w:r>
      <w:r w:rsidR="005C4136" w:rsidRPr="00967E03">
        <w:rPr>
          <w:noProof/>
        </w:rPr>
        <w:t>)</w:t>
      </w:r>
      <w:r w:rsidR="005C4136">
        <w:fldChar w:fldCharType="end"/>
      </w:r>
      <w:r w:rsidR="005C4136">
        <w:t xml:space="preserve"> has provided evidence for the simultaneous enhancement in representation of reward-related stimuli and suppression of stimuli devoid of a specific motivational value. More specifically, using </w:t>
      </w:r>
      <w:r w:rsidR="005C4136">
        <w:lastRenderedPageBreak/>
        <w:t>a multivoxel pattern analysis and decoding technique, these authors found a gain</w:t>
      </w:r>
      <w:r w:rsidR="00F418CE">
        <w:t xml:space="preserve"> increase</w:t>
      </w:r>
      <w:r w:rsidR="005C4136">
        <w:t xml:space="preserve"> in object-selective visual cortex for stimuli paired with rewards, while those not associated with this incentive were suppressed.</w:t>
      </w:r>
    </w:p>
    <w:p w14:paraId="6D9532D2" w14:textId="527DA2DC" w:rsidR="003343CE" w:rsidRPr="00480E74" w:rsidRDefault="002B5578" w:rsidP="00480E74">
      <w:pPr>
        <w:spacing w:line="480" w:lineRule="auto"/>
        <w:ind w:firstLine="720"/>
        <w:jc w:val="both"/>
      </w:pPr>
      <w:r>
        <w:t xml:space="preserve">Importantly, the effects of reward history and voluntary attention are often difficult to dissociate, and they are commonly confounded in cognitive tasks </w:t>
      </w:r>
      <w:r>
        <w:fldChar w:fldCharType="begin" w:fldLock="1"/>
      </w:r>
      <w:r>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fldChar w:fldCharType="separate"/>
      </w:r>
      <w:r w:rsidRPr="00635EFC">
        <w:rPr>
          <w:noProof/>
        </w:rPr>
        <w:t>(Maunsell, 2004)</w:t>
      </w:r>
      <w:r>
        <w:fldChar w:fldCharType="end"/>
      </w:r>
      <w:r>
        <w:t xml:space="preserve">. </w:t>
      </w:r>
      <w:r w:rsidR="00332BE8">
        <w:t>Thus the</w:t>
      </w:r>
      <w:r w:rsidR="00AD0557">
        <w:t xml:space="preserve"> open question is whether the reward-related changes in stimulus processing in visual cortex occur as </w:t>
      </w:r>
      <w:r w:rsidR="009108BC">
        <w:t xml:space="preserve">a </w:t>
      </w:r>
      <w:r w:rsidR="00AD0557">
        <w:t xml:space="preserve">consequence of voluntary selective attention, changes in stimulus </w:t>
      </w:r>
      <w:r w:rsidR="009C3BFA">
        <w:t>salience</w:t>
      </w:r>
      <w:r w:rsidR="00AD0557">
        <w:t xml:space="preserve">, or </w:t>
      </w:r>
      <w:r w:rsidR="00FC4DAE">
        <w:t>a</w:t>
      </w:r>
      <w:r w:rsidR="00AD0557">
        <w:t xml:space="preserve"> combination of both.</w:t>
      </w:r>
      <w:r>
        <w:t xml:space="preserve"> One option (the </w:t>
      </w:r>
      <w:r w:rsidRPr="000771D6">
        <w:rPr>
          <w:i/>
        </w:rPr>
        <w:t xml:space="preserve">voluntary </w:t>
      </w:r>
      <w:r w:rsidR="00772361" w:rsidRPr="000771D6">
        <w:rPr>
          <w:i/>
        </w:rPr>
        <w:t>selective attention view</w:t>
      </w:r>
      <w:r w:rsidR="00772361">
        <w:t xml:space="preserve">) is that rewards influence the processing of stimuli by increasing the amount of voluntary attention deployed toward these stimuli. This hypothesis </w:t>
      </w:r>
      <w:r w:rsidR="00462131">
        <w:t>can be derived</w:t>
      </w:r>
      <w:r w:rsidR="00480E74">
        <w:t xml:space="preserve"> from</w:t>
      </w:r>
      <w:r w:rsidR="00772361">
        <w:t xml:space="preserve"> the models which are focused on the role of motivation in the allocation of attention and cognitive control </w:t>
      </w:r>
      <w:r w:rsidR="00772361">
        <w:fldChar w:fldCharType="begin" w:fldLock="1"/>
      </w:r>
      <w:r w:rsidR="00772361">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772361">
        <w:fldChar w:fldCharType="separate"/>
      </w:r>
      <w:r w:rsidR="00772361" w:rsidRPr="006E3FAB">
        <w:rPr>
          <w:noProof/>
        </w:rPr>
        <w:t>(Brown &amp; Alexander, 2017; Holroyd &amp; McClure, 2015; Shenhav, Botvinick, &amp; Cohen, 2013; Verguts, Vassena, &amp; Silvetti, 2015)</w:t>
      </w:r>
      <w:r w:rsidR="00772361">
        <w:fldChar w:fldCharType="end"/>
      </w:r>
      <w:r w:rsidR="00772361">
        <w:t xml:space="preserve">. These models propose that the amount of attention allocated toward stimuli is dependent on the amount of rewards which can be earned </w:t>
      </w:r>
      <w:r w:rsidR="000771D6">
        <w:t>by</w:t>
      </w:r>
      <w:r w:rsidR="00772361">
        <w:t xml:space="preserve"> doing so. Another possibility (</w:t>
      </w:r>
      <w:r w:rsidR="00592F8A" w:rsidRPr="000771D6">
        <w:rPr>
          <w:i/>
        </w:rPr>
        <w:t xml:space="preserve">the </w:t>
      </w:r>
      <w:r w:rsidR="009C3BFA">
        <w:rPr>
          <w:i/>
        </w:rPr>
        <w:t>salience</w:t>
      </w:r>
      <w:r w:rsidR="00772361" w:rsidRPr="000771D6">
        <w:rPr>
          <w:i/>
        </w:rPr>
        <w:t xml:space="preserve"> view</w:t>
      </w:r>
      <w:r w:rsidR="00772361">
        <w:t xml:space="preserve">) is that rewards increase the </w:t>
      </w:r>
      <w:r w:rsidR="009C3BFA">
        <w:t>salience</w:t>
      </w:r>
      <w:r w:rsidR="00772361">
        <w:t xml:space="preserve"> of stimuli, and thus capture attention automatically, independently </w:t>
      </w:r>
      <w:r w:rsidR="005F2655">
        <w:t>of</w:t>
      </w:r>
      <w:r w:rsidR="00772361">
        <w:t xml:space="preserve"> voluntary attention. This view </w:t>
      </w:r>
      <w:r w:rsidR="00462131">
        <w:t>c</w:t>
      </w:r>
      <w:r w:rsidR="007A2DF9">
        <w:t>an be derived</w:t>
      </w:r>
      <w:r w:rsidR="00772361">
        <w:t xml:space="preserve"> from theoretical models focused on the role of reward history in guiding selective attention </w:t>
      </w:r>
      <w:r w:rsidR="00772361">
        <w:fldChar w:fldCharType="begin" w:fldLock="1"/>
      </w:r>
      <w:r w:rsidR="00772361">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van Ooyen, &amp; Watanabe, 2010)","manualFormatting":"(Anderson, 2016; Awh et al., 2012; Chelazzi et al., 2013; Failing &amp; Theeuwes, 2017)","plainTextFormattedCitation":"(B. A. Anderson, 2016; Awh et al., 2012; Chelazzi et al., 2013; M. Failing &amp; Theeuwes, 2017; Roelfsema, van Ooyen, &amp; Watanabe, 2010)","previouslyFormattedCitation":"(B. A. Anderson, 2016; Awh et al., 2012; Chelazzi et al., 2013; M. Failing &amp; Theeuwes, 2017; Roelfsema, van Ooyen, &amp; Watanabe, 2010)"},"properties":{"noteIndex":0},"schema":"https://github.com/citation-style-language/schema/raw/master/csl-citation.json"}</w:instrText>
      </w:r>
      <w:r w:rsidR="00772361">
        <w:fldChar w:fldCharType="separate"/>
      </w:r>
      <w:r w:rsidR="00772361" w:rsidRPr="00480E74">
        <w:rPr>
          <w:noProof/>
        </w:rPr>
        <w:t>(Anderson, 2016; Awh et al., 2012; Chelazzi et al., 2013; Failing &amp; Theeuwes, 2017)</w:t>
      </w:r>
      <w:r w:rsidR="00772361">
        <w:fldChar w:fldCharType="end"/>
      </w:r>
      <w:r w:rsidR="00772361" w:rsidRPr="00480E74">
        <w:t xml:space="preserve">. </w:t>
      </w:r>
      <w:r w:rsidR="00480E74">
        <w:t xml:space="preserve">These models </w:t>
      </w:r>
      <w:r w:rsidR="00332BE8">
        <w:t>propose that</w:t>
      </w:r>
      <w:r w:rsidR="00480E74">
        <w:t xml:space="preserve"> the processing of stimuli related to high rewards is facilitated, while the processing of other stimuli is suppressed</w:t>
      </w:r>
      <w:r w:rsidR="00332BE8">
        <w:t>, and that this effect is long lasting, even when rewards are no longer available</w:t>
      </w:r>
      <w:r w:rsidR="00480E74">
        <w:t xml:space="preserve">. </w:t>
      </w:r>
      <w:r w:rsidR="005C4136" w:rsidRPr="00480E74">
        <w:t xml:space="preserve"> </w:t>
      </w:r>
    </w:p>
    <w:p w14:paraId="321A41B3" w14:textId="2032C59D" w:rsidR="005C4136" w:rsidRDefault="005C4136" w:rsidP="005C4136">
      <w:pPr>
        <w:spacing w:line="480" w:lineRule="auto"/>
        <w:ind w:firstLine="720"/>
        <w:jc w:val="both"/>
      </w:pPr>
      <w:r>
        <w:t>In this study</w:t>
      </w:r>
      <w:r w:rsidR="000F1EDB">
        <w:t>,</w:t>
      </w:r>
      <w:r>
        <w:t xml:space="preserve"> we orthogonally manipulated voluntary attention and reward probability in order to </w:t>
      </w:r>
      <w:r w:rsidR="00332BE8">
        <w:t>test the predictions of these models</w:t>
      </w:r>
      <w:r w:rsidR="007A2DF9">
        <w:t xml:space="preserve"> within a single paradigm</w:t>
      </w:r>
      <w:r w:rsidR="00332BE8">
        <w:t xml:space="preserve">. </w:t>
      </w:r>
      <w:r>
        <w:t xml:space="preserve">To this end, participants performed a continuous global motion discrimination task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167/9.6.2","abstract":"It is well-established that attention can select stimuli for preferential processing on the basis of non-spatial features such as color, orientation, or direction of motion. Evidence is mixed, however, as to whether feature-selective attention acts by increasing the signal strength of to-be-attended features irrespective of their spatial locations or whether it acts by guiding the spotlight of spatial attention to locations containing the relevant feature. To address this question, we designed a task in which feature-selective attention could not be mediated by spatial selection. Participants observed a display of intermingled dots of two colors, which rapidly and unpredictably changed positions, with the task of detecting brief intervals of reduced luminance of 20% of the dots of one or the other color. Both behavioral indices and electrophysiological measures of steady-state visual evoked potentials showed selectively enhanced processing of the attended-color items. The results demonstrate that feature-selective attention produces a sensory gain enhancement at early levels of the visual cortex that occurs without mediation by spatial attention.","author":[{"dropping-particle":"","family":"Andersen","given":"S. K.","non-dropping-particle":"","parse-names":false,"suffix":""},{"dropping-particle":"","family":"Muller","given":"M. M.","non-dropping-particle":"","parse-names":false,"suffix":""},{"dropping-particle":"","family":"Hillyard","given":"S. A.","non-dropping-particle":"","parse-names":false,"suffix":""}],"container-title":"Journal of Vision","id":"ITEM-2","issue":"6","issued":{"date-parts":[["2009"]]},"page":"2-2","title":"Color-selective attention need not be mediated by spatial attention","type":"article-journal","volume":"9"},"uris":["http://www.mendeley.com/documents/?uuid=25ad3389-ef5a-47b6-9434-af2a386ca7eb"]}],"mendeley":{"formattedCitation":"(S. K. Andersen, Muller, &amp; Hillyard, 2009; S K Andersen &amp; Müller, 2010)","manualFormatting":"(Andersen, Muller, &amp; Hillyard, 2009; Andersen &amp; Müller, 2010)","plainTextFormattedCitation":"(S. K. Andersen, Muller, &amp; Hillyard, 2009; S K Andersen &amp; Müller, 2010)","previouslyFormattedCitation":"(S. K. Andersen, Muller, &amp; Hillyard, 2009; S K Andersen &amp; Müller, 2010)"},"properties":{"noteIndex":0},"schema":"https://github.com/citation-style-language/schema/raw/master/csl-citation.json"}</w:instrText>
      </w:r>
      <w:r>
        <w:fldChar w:fldCharType="separate"/>
      </w:r>
      <w:r w:rsidR="003343CE">
        <w:rPr>
          <w:noProof/>
        </w:rPr>
        <w:t>(</w:t>
      </w:r>
      <w:r w:rsidR="00444509" w:rsidRPr="00444509">
        <w:rPr>
          <w:noProof/>
        </w:rPr>
        <w:t>Andersen, Muller, &amp; Hillyar</w:t>
      </w:r>
      <w:r w:rsidR="003343CE">
        <w:rPr>
          <w:noProof/>
        </w:rPr>
        <w:t xml:space="preserve">d, 2009; </w:t>
      </w:r>
      <w:r w:rsidR="00444509" w:rsidRPr="00444509">
        <w:rPr>
          <w:noProof/>
        </w:rPr>
        <w:lastRenderedPageBreak/>
        <w:t>Andersen &amp; Müller, 2010)</w:t>
      </w:r>
      <w:r>
        <w:fldChar w:fldCharType="end"/>
      </w:r>
      <w:r>
        <w:t xml:space="preserve">. On each trial, </w:t>
      </w:r>
      <w:r w:rsidR="00C25DA5">
        <w:t xml:space="preserve">two </w:t>
      </w:r>
      <w:r w:rsidR="009108BC">
        <w:t xml:space="preserve">superimposed </w:t>
      </w:r>
      <w:r>
        <w:t>random dot kinematograms (RDK</w:t>
      </w:r>
      <w:r w:rsidR="009108BC">
        <w:t>s</w:t>
      </w:r>
      <w:r>
        <w:t>)</w:t>
      </w:r>
      <w:r w:rsidR="009108BC">
        <w:t xml:space="preserve"> of different color (red and blue)</w:t>
      </w:r>
      <w:r w:rsidR="00C25DA5">
        <w:t>,</w:t>
      </w:r>
      <w:r>
        <w:t xml:space="preserve"> were presented concurrently and participants were cued on a trial by trial basis to attend to one of them. Thus, these two RDKs served as </w:t>
      </w:r>
      <w:r w:rsidR="00BA23F7">
        <w:t>goal-relevant</w:t>
      </w:r>
      <w:r>
        <w:t xml:space="preserve"> (attended) and </w:t>
      </w:r>
      <w:r w:rsidR="00BA23F7">
        <w:t>goal-irrelevant</w:t>
      </w:r>
      <w:r>
        <w:t xml:space="preserve"> (unattended)</w:t>
      </w:r>
      <w:r w:rsidR="00BA23F7">
        <w:t xml:space="preserve"> stimuli</w:t>
      </w:r>
      <w:r>
        <w:t>, respectively. Critically, after a baseline period used as control condition, these two colors were systematically associated with a low or high probability of earning a reward in a training phase. Subsequently we examined the influence of the previous reward history in the test phase in which rewards were no longer available.</w:t>
      </w:r>
      <w:r w:rsidR="009108BC">
        <w:t xml:space="preserve"> The two RDKs flickered at different frequencies, thereby driving separate steady-state visual evoked potentials (SSVEPs). </w:t>
      </w:r>
      <w:r>
        <w:t xml:space="preserve">SSVEPs offer the unique advantage of simultaneously tracking the processing of multiple stimuli as the specific oscillatory response of each </w:t>
      </w:r>
      <w:r w:rsidR="009108BC">
        <w:t xml:space="preserve">stimulus </w:t>
      </w:r>
      <w:r>
        <w:t xml:space="preserve">can be extracted (frequency tagging), and the two resulting signals can be compared to each other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162/jocn_a_00212","ISSN":"0898929X","abstract":"Endogenous attention modulates the amplitude and phase coherence of steady-state visual-evoked potentials (SSVEPs). In efforts to decipher the neural mechanisms of attentional modulation, we compared the time course of attentional modulation of SSVEP amplitude (thought to reflect the magnitude of neural population activity) and phase coherence (thought to reflect neural response synchronization). We presented two stimuli flickering at different frequencies in the left and right visual hemifields and asked observers to shift their attention to either stimulus. Our results demonstrated that attention increased SSVEP phase coherence earlier than it increased SSVEP amplitude, with a positive correlation between the attentional modulations of SSVEP phase coherence and amplitude. Furthermore, the behavioral dynamics of attention shifts were more closely associated with changes in phase coherence than with changes in amplitude. These results are consistent with the possibility that attention increases neural response synchronization, which in turn leads to increased neural population activity.© 2012 Massachusetts Institute of Technology.","author":[{"dropping-particle":"","family":"Kashiwase","given":"Yoshiyuki","non-dropping-particle":"","parse-names":false,"suffix":""},{"dropping-particle":"","family":"Matsumiya","given":"Kazumichi","non-dropping-particle":"","parse-names":false,"suffix":""},{"dropping-particle":"","family":"Kuriki","given":"Ichiro","non-dropping-particle":"","parse-names":false,"suffix":""},{"dropping-particle":"","family":"Shioiri","given":"Satoshi","non-dropping-particle":"","parse-names":false,"suffix":""}],"container-title":"Journal of Cognitive Neuroscience","id":"ITEM-2","issue":"8","issued":{"date-parts":[["2012"]]},"page":"1779-1793","title":"Time courses of attentional modulation in neural amplification and synchronization measured with steady-state visual-evoked potentials","type":"article-journal","volume":"24"},"uris":["http://www.mendeley.com/documents/?uuid=35a7afad-0260-439e-a9da-fd9fa56fd933"]},{"id":"ITEM-3","itemData":{"author":[{"dropping-particle":"","family":"Müller","given":"Matthias M","non-dropping-particle":"","parse-names":false,"suffix":""},{"dropping-particle":"","family":"Teder-Sälejärvi","given":"Wolfgang","non-dropping-particle":"","parse-names":false,"suffix":""},{"dropping-particle":"","family":"Hillyard","given":"Steven A","non-dropping-particle":"","parse-names":false,"suffix":""}],"container-title":"Nature Neuroscience","id":"ITEM-3","issue":"7","issued":{"date-parts":[["1998"]]},"page":"631-634","title":"The time course of cortical facilitation during cued shifts of spatial attention","type":"article-journal","volume":"1"},"uris":["http://www.mendeley.com/documents/?uuid=a8ea9758-5bcd-49b7-8872-df5d8db3bf0a"]}],"mendeley":{"formattedCitation":"(S K Andersen &amp; Müller, 2010; Kashiwase, Matsumiya, Kuriki, &amp; Shioiri, 2012; Müller, Teder-Sälejärvi, &amp; Hillyard, 1998)","manualFormatting":"(Andersen &amp; Müller, 2010; Kashiwase, Matsumiya, Kuriki, &amp; Shioiri, 2012; Müller, Teder-Sälejärvi, &amp; Hillyard, 1998)","plainTextFormattedCitation":"(S K Andersen &amp; Müller, 2010; Kashiwase, Matsumiya, Kuriki, &amp; Shioiri, 2012; Müller, Teder-Sälejärvi, &amp; Hillyard, 1998)","previouslyFormattedCitation":"(S K Andersen &amp; Müller, 2010; Kashiwase, Matsumiya, Kuriki, &amp; Shioiri, 2012; Müller, Teder-Sälejärvi, &amp; Hillyard, 1998)"},"properties":{"noteIndex":0},"schema":"https://github.com/citation-style-language/schema/raw/master/csl-citation.json"}</w:instrText>
      </w:r>
      <w:r>
        <w:fldChar w:fldCharType="separate"/>
      </w:r>
      <w:r w:rsidR="00797DA5">
        <w:rPr>
          <w:noProof/>
        </w:rPr>
        <w:t>(</w:t>
      </w:r>
      <w:r w:rsidR="00444509" w:rsidRPr="00444509">
        <w:rPr>
          <w:noProof/>
        </w:rPr>
        <w:t>Andersen &amp; Müller, 2010; Kashiwase, Matsumiya, Kuriki, &amp; Shioiri, 2012; Müller, Teder-Sälejärvi, &amp; Hillyard, 1998)</w:t>
      </w:r>
      <w:r>
        <w:fldChar w:fldCharType="end"/>
      </w:r>
      <w:r>
        <w:t>.</w:t>
      </w:r>
      <w:r w:rsidRPr="00DF4BB4">
        <w:t xml:space="preserve"> </w:t>
      </w:r>
      <w:r>
        <w:t xml:space="preserve">Voluntary attention is known to </w:t>
      </w:r>
      <w:r w:rsidR="009108BC">
        <w:t>increase</w:t>
      </w:r>
      <w:r>
        <w:t xml:space="preserve"> SSVEP amplitudes </w:t>
      </w:r>
      <w:r w:rsidR="009108BC">
        <w:t>of</w:t>
      </w:r>
      <w:r>
        <w:t xml:space="preserve"> attended stimuli</w:t>
      </w:r>
      <w:r w:rsidR="009108BC">
        <w:t xml:space="preserve"> </w:t>
      </w:r>
      <w:r w:rsidR="0076374E">
        <w:fldChar w:fldCharType="begin" w:fldLock="1"/>
      </w:r>
      <w:r w:rsidR="0076374E">
        <w:instrText>ADDIN CSL_CITATION {"citationItems":[{"id":"ITEM-1","itemData":{"author":[{"dropping-particle":"","family":"Morgan","given":"S T","non-dropping-particle":"","parse-names":false,"suffix":""},{"dropping-particle":"","family":"Hansen","given":"J C","non-dropping-particle":"","parse-names":false,"suffix":""},{"dropping-particle":"","family":"Hillyard","given":"S A","non-dropping-particle":"","parse-names":false,"suffix":""}],"id":"ITEM-1","issue":"10","issued":{"date-parts":[["1996"]]},"page":"4770-4774","title":"Selective attention to stimulus location modulates the steady-state visual evoked potential","type":"article-journal","volume":"93"},"uris":["http://www.mendeley.com/documents/?uuid=5f8c415d-4bd7-4a19-8dd8-6fd7b6ebbaba"]}],"mendeley":{"formattedCitation":"(Morgan, Hansen, &amp; Hillyard, 1996)","plainTextFormattedCitation":"(Morgan, Hansen, &amp; Hillyard, 1996)"},"properties":{"noteIndex":0},"schema":"https://github.com/citation-style-language/schema/raw/master/csl-citation.json"}</w:instrText>
      </w:r>
      <w:r w:rsidR="0076374E">
        <w:fldChar w:fldCharType="separate"/>
      </w:r>
      <w:r w:rsidR="0076374E" w:rsidRPr="0076374E">
        <w:rPr>
          <w:noProof/>
        </w:rPr>
        <w:t>(Morgan, Hansen, &amp; Hillyard, 1996)</w:t>
      </w:r>
      <w:r w:rsidR="0076374E">
        <w:fldChar w:fldCharType="end"/>
      </w:r>
      <w:r>
        <w:t xml:space="preserve">. Further, SSVEP amplitudes are </w:t>
      </w:r>
      <w:r w:rsidR="009108BC">
        <w:t xml:space="preserve">highly </w:t>
      </w:r>
      <w:r>
        <w:t xml:space="preserve">sensitive to changes in the physical salience of stimuli and are increased for more salient stimuli </w:t>
      </w:r>
      <w:r>
        <w:fldChar w:fldCharType="begin" w:fldLock="1"/>
      </w:r>
      <w:r w:rsidR="00F71481">
        <w:instrText>ADDIN CSL_CITATION {"citationItems":[{"id":"ITEM-1","itemData":{"DOI":"10.1523/JNEUROSCI.1767-12.2012","ISBN":"1529-2401 (Electronic)\\r0270-6474 (Linking)","ISSN":"0270-6474","PMID":"23175846","abstract":"Previous studies of feature-selective attention have focused on situations in which attention is directed to one of two spatially superimposed stimuli of equal salience. While such overlapping stimuli should maximize stimulus interactions, it is still unknown how bottom-up biases favoring one or the other stimulus influence the efficiency of feature-selective attention. We examined the integration of bottom-up contrast and top-down feature-selection biases on stimulus processing. Two fully overlapping random dot kinematograms (RDKs) of light and dark dots were presented on a gray background of intermediate luminance. On each trial, human participants attended one RDK to detect brief coherent motion targets, while ignoring any events in the unattended RDK. Concurrently, through changes in background luminance, stimulus contrast could be set to five different levels: the stimuli could either be equal, or one of the two stimuli could have twice or four times the contrast of the other stimulus. This manipulation introduced a bottom-up bias toward the stimulus with the higher contrast while keeping the difference between the stimuli constant. Stimulus processing was measured by means of steady-state visual evoked potentials (SSVEPs). SSVEP amplitudes generally increased with higher contrast of the driving stimulus. At earlier levels of processing, attention increased the slope of this linear relation, i.e., attention multiplicatively enhanced SSVEP amplitudes. However, at later levels of processing, attention had an additive effect. These effects of attention can be attributed to the differential integration of gain enhancement and inhibitory stimulus competition at different levels of the visual processing hierarchy.","author":[{"dropping-particle":"","family":"Andersen","given":"S. K.","non-dropping-particle":"","parse-names":false,"suffix":""},{"dropping-particle":"","family":"Muller","given":"M. M.","non-dropping-particle":"","parse-names":false,"suffix":""},{"dropping-particle":"","family":"Martinovic","given":"J.","non-dropping-particle":"","parse-names":false,"suffix":""}],"container-title":"Journal of Neuroscience","id":"ITEM-1","issue":"47","issued":{"date-parts":[["2012"]]},"page":"16953-16958","title":"Bottom-Up Biases in Feature-Selective Attention","type":"article-journal","volume":"32"},"uris":["http://www.mendeley.com/documents/?uuid=3d4e5017-7c81-470f-9b0b-11ca4455bfb5"]}],"mendeley":{"formattedCitation":"(S. K. Andersen, Muller, &amp; Martinovic, 2012)","manualFormatting":"(Andersen, Muller, &amp; Martinovic, 2012)","plainTextFormattedCitation":"(S. K. Andersen, Muller, &amp; Martinovic, 2012)","previouslyFormattedCitation":"(S. K. Andersen, Muller, &amp; Martinovic, 2012)"},"properties":{"noteIndex":0},"schema":"https://github.com/citation-style-language/schema/raw/master/csl-citation.json"}</w:instrText>
      </w:r>
      <w:r>
        <w:fldChar w:fldCharType="separate"/>
      </w:r>
      <w:r w:rsidR="00797DA5">
        <w:rPr>
          <w:noProof/>
        </w:rPr>
        <w:t>(</w:t>
      </w:r>
      <w:r w:rsidR="00444509" w:rsidRPr="00444509">
        <w:rPr>
          <w:noProof/>
        </w:rPr>
        <w:t>Andersen, Muller, &amp; Martinovic, 2012)</w:t>
      </w:r>
      <w:r>
        <w:fldChar w:fldCharType="end"/>
      </w:r>
      <w:r>
        <w:t xml:space="preserve">. Hence, analyzing SSVEPs in this design provided us with the ability to simultaneously track the visual processing of </w:t>
      </w:r>
      <w:r w:rsidR="00174055">
        <w:t>attended and unattended stimuli</w:t>
      </w:r>
      <w:r>
        <w:t xml:space="preserve"> related to high or low rewards respectively. This design thus enabled us to dissociate the effects of voluntary attention and reward, which are often difficult to distinguish </w:t>
      </w:r>
      <w:r>
        <w:fldChar w:fldCharType="begin" w:fldLock="1"/>
      </w:r>
      <w:r>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fldChar w:fldCharType="separate"/>
      </w:r>
      <w:r w:rsidRPr="00BF325C">
        <w:rPr>
          <w:noProof/>
        </w:rPr>
        <w:t>(Maunsell, 2004)</w:t>
      </w:r>
      <w:r>
        <w:fldChar w:fldCharType="end"/>
      </w:r>
      <w:r>
        <w:t xml:space="preserve">.  </w:t>
      </w:r>
    </w:p>
    <w:p w14:paraId="41D75026" w14:textId="784E87D4" w:rsidR="009C3BFA" w:rsidRDefault="005C4136" w:rsidP="00AD5008">
      <w:pPr>
        <w:spacing w:line="480" w:lineRule="auto"/>
        <w:ind w:firstLine="720"/>
        <w:jc w:val="both"/>
      </w:pPr>
      <w:r>
        <w:t xml:space="preserve">We tested predictions arising from the theoretical models developed to account for the effects of rewards on cognitive control </w:t>
      </w:r>
      <w:r>
        <w:fldChar w:fldCharType="begin" w:fldLock="1"/>
      </w:r>
      <w:r>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w:instrText>
      </w:r>
      <w:r w:rsidRPr="0056132B">
        <w:rPr>
          <w:lang w:val="en-GB"/>
        </w:rPr>
        <w:instrText xml:space="preserve">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fldChar w:fldCharType="separate"/>
      </w:r>
      <w:r w:rsidRPr="0056132B">
        <w:rPr>
          <w:noProof/>
          <w:lang w:val="en-GB"/>
        </w:rPr>
        <w:t>(Brown &amp; Alexander, 2017; Holroyd &amp; McClure, 2015; Shenhav et al., 2013; Verguts et al., 2015)</w:t>
      </w:r>
      <w:r>
        <w:fldChar w:fldCharType="end"/>
      </w:r>
      <w:r w:rsidRPr="0056132B">
        <w:rPr>
          <w:lang w:val="en-GB"/>
        </w:rPr>
        <w:t xml:space="preserve"> and</w:t>
      </w:r>
      <w:r w:rsidR="003D22D9" w:rsidRPr="0056132B">
        <w:rPr>
          <w:lang w:val="en-GB"/>
        </w:rPr>
        <w:t xml:space="preserve"> the effects of reward history on</w:t>
      </w:r>
      <w:r w:rsidRPr="0056132B">
        <w:rPr>
          <w:lang w:val="en-GB"/>
        </w:rPr>
        <w:t xml:space="preserve"> attention </w:t>
      </w:r>
      <w:r w:rsidRPr="00797DA5">
        <w:fldChar w:fldCharType="begin" w:fldLock="1"/>
      </w:r>
      <w:r w:rsidR="003D22D9" w:rsidRPr="0056132B">
        <w:rPr>
          <w:lang w:val="en-GB"/>
        </w:rPr>
        <w:instrText xml:space="preserve">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w:instrText>
      </w:r>
      <w:r w:rsidR="003D22D9">
        <w:rPr>
          <w:lang w:val="da-DK"/>
        </w:rPr>
        <w:instrText>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et al., 2010)","manualFormatting":"(Anderson, 2016; Awh et al., 2012; Chelazzi et al., 2013; Failing &amp; Theeuwes, 2017)","plainTextFormattedCitation":"(B. A. Anderson, 2016; Awh et al., 2012; Chelazzi et al., 2013; M. Failing &amp; Theeuwes, 2017; Roelfsema et al., 2010)","previouslyFormattedCitation":"(B. A. Anderson, 2016; Awh et al., 2012; Chelazzi et al., 2013; M. Failing &amp; Theeuwes, 2017; Roelfsema et al., 2010)"},"properties":{"noteIndex":0},"schema":"https://github.com/citation-style-language/schema/raw/master/csl-citation.json"}</w:instrText>
      </w:r>
      <w:r w:rsidRPr="00797DA5">
        <w:fldChar w:fldCharType="separate"/>
      </w:r>
      <w:r w:rsidRPr="00592F8A">
        <w:rPr>
          <w:noProof/>
        </w:rPr>
        <w:t>(Anderson, 2016; Awh et al., 2012; Chelazzi et al., 2013; Failing &amp; Theeuwes, 2017)</w:t>
      </w:r>
      <w:r w:rsidRPr="00797DA5">
        <w:fldChar w:fldCharType="end"/>
      </w:r>
      <w:r w:rsidRPr="00592F8A">
        <w:t xml:space="preserve"> </w:t>
      </w:r>
      <w:r w:rsidRPr="00AD0557">
        <w:rPr>
          <w:lang w:val="en-GB"/>
        </w:rPr>
        <w:t>respectively</w:t>
      </w:r>
      <w:r w:rsidRPr="00592F8A">
        <w:t xml:space="preserve">. </w:t>
      </w:r>
      <w:r w:rsidR="00592F8A" w:rsidRPr="00592F8A">
        <w:t xml:space="preserve">The first </w:t>
      </w:r>
      <w:r w:rsidR="00592F8A" w:rsidRPr="00592F8A">
        <w:lastRenderedPageBreak/>
        <w:t>class of models predict that reward influence</w:t>
      </w:r>
      <w:r w:rsidR="00592F8A">
        <w:t>s sensory processing through voluntary attention</w:t>
      </w:r>
      <w:r w:rsidR="00A3478C">
        <w:t xml:space="preserve"> (Figure 1A)</w:t>
      </w:r>
      <w:r w:rsidR="00592F8A">
        <w:t xml:space="preserve">, and the second class of models predict that rewards directly influence the </w:t>
      </w:r>
      <w:r w:rsidR="00EB58FA">
        <w:t>salience</w:t>
      </w:r>
      <w:r w:rsidR="00592F8A">
        <w:t xml:space="preserve"> of stimuli</w:t>
      </w:r>
      <w:r w:rsidR="00A3478C">
        <w:t xml:space="preserve"> (Figure 1B)</w:t>
      </w:r>
      <w:r w:rsidR="00592F8A">
        <w:t>. B</w:t>
      </w:r>
      <w:r w:rsidRPr="00797DA5">
        <w:t>oth gr</w:t>
      </w:r>
      <w:r>
        <w:t xml:space="preserve">oups of models predict </w:t>
      </w:r>
      <w:r w:rsidR="00592F8A">
        <w:t>behavioral improvements and enhanced processing (higher SSVEP amplitudes) of the s</w:t>
      </w:r>
      <w:r w:rsidR="00A3478C">
        <w:t>timuli related to high rewards</w:t>
      </w:r>
      <w:r>
        <w:t xml:space="preserve">. </w:t>
      </w:r>
      <w:r w:rsidR="00592F8A">
        <w:t xml:space="preserve">However, the </w:t>
      </w:r>
      <w:r w:rsidR="00EB58FA">
        <w:t>salience</w:t>
      </w:r>
      <w:r w:rsidR="00592F8A">
        <w:t xml:space="preserve"> view predicts that the processing of the high reward stimuli will be </w:t>
      </w:r>
      <w:r w:rsidR="00A3478C">
        <w:t xml:space="preserve">enhanced irrespective of </w:t>
      </w:r>
      <w:r w:rsidR="007A2DF9">
        <w:t xml:space="preserve">voluntary </w:t>
      </w:r>
      <w:r w:rsidR="00A3478C">
        <w:t xml:space="preserve">attention, while the voluntary attention view predicts that the processing of the high reward stimuli will be enhanced only when they are attended. The </w:t>
      </w:r>
      <w:r w:rsidR="00EB58FA">
        <w:t>salience</w:t>
      </w:r>
      <w:r w:rsidR="00A3478C">
        <w:t xml:space="preserve"> view also predicts the suppressed processing of the low reward stimuli, while the voluntary attention view predicts that the processing of these stimuli will be suppressed only when they are not</w:t>
      </w:r>
      <w:r w:rsidR="00EB58FA">
        <w:t xml:space="preserve"> attended. Finally, the salience</w:t>
      </w:r>
      <w:r w:rsidR="00A3478C">
        <w:t xml:space="preserve"> view predicts that these effects will persist when rewards are no longer available (test phase), while the voluntary attention view predicts that the processing of both high and low reward stimuli will retreat to baseline levels. </w:t>
      </w:r>
    </w:p>
    <w:p w14:paraId="78FCD169" w14:textId="4E035F4B" w:rsidR="009508C9" w:rsidRDefault="00AD5008" w:rsidP="00CA0030">
      <w:pPr>
        <w:pStyle w:val="Heading1"/>
        <w:spacing w:before="0" w:after="240"/>
      </w:pPr>
      <w:r>
        <w:rPr>
          <w:noProof/>
        </w:rPr>
        <w:lastRenderedPageBreak/>
        <mc:AlternateContent>
          <mc:Choice Requires="wpg">
            <w:drawing>
              <wp:anchor distT="0" distB="0" distL="114300" distR="114300" simplePos="0" relativeHeight="251708416" behindDoc="0" locked="0" layoutInCell="1" allowOverlap="1" wp14:anchorId="726BA971" wp14:editId="0BEE4B12">
                <wp:simplePos x="0" y="0"/>
                <wp:positionH relativeFrom="column">
                  <wp:posOffset>-222885</wp:posOffset>
                </wp:positionH>
                <wp:positionV relativeFrom="paragraph">
                  <wp:posOffset>0</wp:posOffset>
                </wp:positionV>
                <wp:extent cx="6425565" cy="5375910"/>
                <wp:effectExtent l="0" t="0" r="0" b="0"/>
                <wp:wrapTopAndBottom/>
                <wp:docPr id="14" name="Group 14"/>
                <wp:cNvGraphicFramePr/>
                <a:graphic xmlns:a="http://schemas.openxmlformats.org/drawingml/2006/main">
                  <a:graphicData uri="http://schemas.microsoft.com/office/word/2010/wordprocessingGroup">
                    <wpg:wgp>
                      <wpg:cNvGrpSpPr/>
                      <wpg:grpSpPr>
                        <a:xfrm>
                          <a:off x="0" y="0"/>
                          <a:ext cx="6425565" cy="5375910"/>
                          <a:chOff x="0" y="0"/>
                          <a:chExt cx="6425565" cy="5376333"/>
                        </a:xfrm>
                      </wpg:grpSpPr>
                      <wps:wsp>
                        <wps:cNvPr id="10" name="Text Box 10"/>
                        <wps:cNvSpPr txBox="1"/>
                        <wps:spPr>
                          <a:xfrm>
                            <a:off x="220134" y="3606653"/>
                            <a:ext cx="5972810" cy="1769680"/>
                          </a:xfrm>
                          <a:prstGeom prst="rect">
                            <a:avLst/>
                          </a:prstGeom>
                          <a:solidFill>
                            <a:prstClr val="white"/>
                          </a:solidFill>
                          <a:ln>
                            <a:noFill/>
                          </a:ln>
                        </wps:spPr>
                        <wps:txbx>
                          <w:txbxContent>
                            <w:p w14:paraId="7833832C" w14:textId="5F8914C5" w:rsidR="00FB505D" w:rsidRPr="00A3478C" w:rsidRDefault="00FB505D" w:rsidP="00610E5E">
                              <w:pPr>
                                <w:spacing w:line="276" w:lineRule="auto"/>
                                <w:jc w:val="both"/>
                                <w:rPr>
                                  <w:b/>
                                  <w:sz w:val="20"/>
                                </w:rPr>
                              </w:pPr>
                              <w:r w:rsidRPr="00094925">
                                <w:rPr>
                                  <w:b/>
                                  <w:sz w:val="20"/>
                                </w:rPr>
                                <w:t xml:space="preserve">Figure 1. </w:t>
                              </w:r>
                              <w:r>
                                <w:rPr>
                                  <w:b/>
                                  <w:sz w:val="20"/>
                                </w:rPr>
                                <w:t xml:space="preserve">Predictions from the </w:t>
                              </w:r>
                              <w:r w:rsidR="00EB58FA">
                                <w:rPr>
                                  <w:b/>
                                  <w:sz w:val="20"/>
                                </w:rPr>
                                <w:t>salience</w:t>
                              </w:r>
                              <w:r>
                                <w:rPr>
                                  <w:b/>
                                  <w:sz w:val="20"/>
                                </w:rPr>
                                <w:t xml:space="preserve"> and voluntary selective attention views. A. </w:t>
                              </w:r>
                              <w:r>
                                <w:rPr>
                                  <w:sz w:val="20"/>
                                </w:rPr>
                                <w:t xml:space="preserve">If rewards influence the processing of stimuli through changes in voluntary attention, the processing of the high reward stimulus will be enhanced when it is attended, while the processing of the low reward stimulus will be suppressed when it is unattended (training phase). The processing of the stimuli related to high and low rewards will retreat back to baseline once the rewards are no longer available (test phase).  </w:t>
                              </w:r>
                              <w:r>
                                <w:rPr>
                                  <w:b/>
                                  <w:sz w:val="20"/>
                                </w:rPr>
                                <w:t xml:space="preserve">B. </w:t>
                              </w:r>
                              <w:r>
                                <w:rPr>
                                  <w:sz w:val="20"/>
                                </w:rPr>
                                <w:t xml:space="preserve">If rewards increase </w:t>
                              </w:r>
                              <w:r w:rsidR="00EB58FA">
                                <w:rPr>
                                  <w:sz w:val="20"/>
                                </w:rPr>
                                <w:t>salience</w:t>
                              </w:r>
                              <w:r>
                                <w:rPr>
                                  <w:sz w:val="20"/>
                                </w:rPr>
                                <w:t xml:space="preserve"> </w:t>
                              </w:r>
                              <w:r w:rsidR="005F2655">
                                <w:rPr>
                                  <w:sz w:val="20"/>
                                </w:rPr>
                                <w:t>of a stimulus independently of</w:t>
                              </w:r>
                              <w:r>
                                <w:rPr>
                                  <w:sz w:val="20"/>
                                </w:rPr>
                                <w:t xml:space="preserve"> voluntary attention, the processing of the high reward stimulus will be enhanced and the processing of the low reward stimulus will be suppressed in both the attended and unattended condition (training phases). Further, this effect will persist even when rewards are no longer available (test phase). </w:t>
                              </w:r>
                              <w:r w:rsidRPr="00094925">
                                <w:rPr>
                                  <w:b/>
                                  <w:sz w:val="2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 name="Picture 1" descr="C:\Users\igrahek\Documents\Studies\SSVEP Reward - Soren &amp; Antonio\Experiment 1\old\older versions of the git repo\SSVEP_reward\figures\Figure 1.tif"/>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25565" cy="3613785"/>
                          </a:xfrm>
                          <a:prstGeom prst="rect">
                            <a:avLst/>
                          </a:prstGeom>
                          <a:noFill/>
                          <a:ln>
                            <a:noFill/>
                          </a:ln>
                        </pic:spPr>
                      </pic:pic>
                    </wpg:wgp>
                  </a:graphicData>
                </a:graphic>
                <wp14:sizeRelV relativeFrom="margin">
                  <wp14:pctHeight>0</wp14:pctHeight>
                </wp14:sizeRelV>
              </wp:anchor>
            </w:drawing>
          </mc:Choice>
          <mc:Fallback>
            <w:pict>
              <v:group w14:anchorId="726BA971" id="Group 14" o:spid="_x0000_s1026" style="position:absolute;left:0;text-align:left;margin-left:-17.55pt;margin-top:0;width:505.95pt;height:423.3pt;z-index:251708416;mso-height-relative:margin" coordsize="64255,53763"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">
                <v:shapetype id="_x0000_t202" coordsize="21600,21600" o:spt="202" path="m,l,21600r21600,l21600,xe">
                  <v:stroke joinstyle="miter"/>
                  <v:path gradientshapeok="t" o:connecttype="rect"/>
                </v:shapetype>
                <v:shape id="Text Box 10" o:spid="_x0000_s1027" type="#_x0000_t202" style="position:absolute;left:2201;top:36066;width:59728;height:176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7833832C" w14:textId="5F8914C5" w:rsidR="00FB505D" w:rsidRPr="00A3478C" w:rsidRDefault="00FB505D" w:rsidP="00610E5E">
                        <w:pPr>
                          <w:spacing w:line="276" w:lineRule="auto"/>
                          <w:jc w:val="both"/>
                          <w:rPr>
                            <w:b/>
                            <w:sz w:val="20"/>
                          </w:rPr>
                        </w:pPr>
                        <w:r w:rsidRPr="00094925">
                          <w:rPr>
                            <w:b/>
                            <w:sz w:val="20"/>
                          </w:rPr>
                          <w:t xml:space="preserve">Figure 1. </w:t>
                        </w:r>
                        <w:r>
                          <w:rPr>
                            <w:b/>
                            <w:sz w:val="20"/>
                          </w:rPr>
                          <w:t xml:space="preserve">Predictions from the </w:t>
                        </w:r>
                        <w:r w:rsidR="00EB58FA">
                          <w:rPr>
                            <w:b/>
                            <w:sz w:val="20"/>
                          </w:rPr>
                          <w:t>salience</w:t>
                        </w:r>
                        <w:r>
                          <w:rPr>
                            <w:b/>
                            <w:sz w:val="20"/>
                          </w:rPr>
                          <w:t xml:space="preserve"> and voluntary selective attention views. A. </w:t>
                        </w:r>
                        <w:r>
                          <w:rPr>
                            <w:sz w:val="20"/>
                          </w:rPr>
                          <w:t xml:space="preserve">If rewards influence the processing of stimuli through changes in voluntary attention, the processing of the high reward stimulus will be enhanced when it is attended, while the processing of the low reward stimulus will be suppressed when it is unattended (training phase). The processing of the stimuli related to high and low rewards will retreat back to baseline once the rewards are no longer available (test phase).  </w:t>
                        </w:r>
                        <w:r>
                          <w:rPr>
                            <w:b/>
                            <w:sz w:val="20"/>
                          </w:rPr>
                          <w:t xml:space="preserve">B. </w:t>
                        </w:r>
                        <w:r>
                          <w:rPr>
                            <w:sz w:val="20"/>
                          </w:rPr>
                          <w:t xml:space="preserve">If rewards increase </w:t>
                        </w:r>
                        <w:r w:rsidR="00EB58FA">
                          <w:rPr>
                            <w:sz w:val="20"/>
                          </w:rPr>
                          <w:t>salience</w:t>
                        </w:r>
                        <w:r>
                          <w:rPr>
                            <w:sz w:val="20"/>
                          </w:rPr>
                          <w:t xml:space="preserve"> </w:t>
                        </w:r>
                        <w:r w:rsidR="005F2655">
                          <w:rPr>
                            <w:sz w:val="20"/>
                          </w:rPr>
                          <w:t>of a stimulus independently of</w:t>
                        </w:r>
                        <w:r>
                          <w:rPr>
                            <w:sz w:val="20"/>
                          </w:rPr>
                          <w:t xml:space="preserve"> voluntary attention, the processing of the high reward stimulus will be enhanced and the processing of the low reward stimulus will be suppressed in both the attended and unattended condition (training phases). Further, this effect will persist even when rewards are no longer available (test phase). </w:t>
                        </w:r>
                        <w:r w:rsidRPr="00094925">
                          <w:rPr>
                            <w:b/>
                            <w:sz w:val="20"/>
                          </w:rPr>
                          <w:t xml:space="preserve"> </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width:64255;height:361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">
                  <v:imagedata r:id="rId9" o:title="Figure 1"/>
                  <v:path arrowok="t"/>
                </v:shape>
                <w10:wrap type="topAndBottom"/>
              </v:group>
            </w:pict>
          </mc:Fallback>
        </mc:AlternateContent>
      </w:r>
      <w:r w:rsidR="009508C9">
        <w:t>Methods</w:t>
      </w:r>
    </w:p>
    <w:p w14:paraId="3EA709CE" w14:textId="59D83B30" w:rsidR="00F17649" w:rsidRPr="00A260B3" w:rsidRDefault="00146705" w:rsidP="00CA0030">
      <w:pPr>
        <w:pStyle w:val="Heading2"/>
        <w:spacing w:before="0" w:after="240"/>
      </w:pPr>
      <w:r>
        <w:t>Participants</w:t>
      </w:r>
    </w:p>
    <w:p w14:paraId="2D72950A" w14:textId="30EE1CCE"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w:t>
      </w:r>
      <w:r w:rsidR="00B32C31">
        <w:t xml:space="preserve">EEG </w:t>
      </w:r>
      <w:r w:rsidR="00E23355">
        <w:t>recording</w:t>
      </w:r>
      <w:r w:rsidR="00C25DA5">
        <w:t xml:space="preserve"> </w:t>
      </w:r>
      <w:r w:rsidR="00C25DA5" w:rsidRPr="00C25DA5">
        <w:t>and one person was excluded due to noisy EEG data.</w:t>
      </w:r>
      <w:r w:rsidR="00E23355">
        <w:t xml:space="preserve"> Thus, th</w:t>
      </w:r>
      <w:r w:rsidR="00C25DA5">
        <w:t>e final data set consisted of 43</w:t>
      </w:r>
      <w:r w:rsidR="00E23355">
        <w:t xml:space="preserve"> </w:t>
      </w:r>
      <w:r w:rsidR="00477AFD">
        <w:t>participants (</w:t>
      </w:r>
      <w:r w:rsidR="00C25DA5">
        <w:t>39</w:t>
      </w:r>
      <w:r w:rsidR="00E23355" w:rsidRPr="00050303">
        <w:t xml:space="preserve"> female</w:t>
      </w:r>
      <w:r w:rsidR="00477AFD">
        <w:t>s, 14</w:t>
      </w:r>
      <w:r w:rsidR="00E23355">
        <w:t xml:space="preserve">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w:t>
      </w:r>
      <w:r w:rsidR="00B32C31">
        <w:t>depending on task performance</w:t>
      </w:r>
      <w:r w:rsidR="00321CA8">
        <w:t xml:space="preserve">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lastRenderedPageBreak/>
        <w:t xml:space="preserve">Stimuli </w:t>
      </w:r>
      <w:r w:rsidR="006449E2">
        <w:t>and task</w:t>
      </w:r>
    </w:p>
    <w:p w14:paraId="30A66630" w14:textId="40221E67" w:rsidR="004D501F" w:rsidRDefault="006449E2" w:rsidP="00CA0030">
      <w:pPr>
        <w:spacing w:line="480" w:lineRule="auto"/>
        <w:ind w:firstLine="284"/>
        <w:jc w:val="both"/>
      </w:pPr>
      <w:r>
        <w:t>We used the</w:t>
      </w:r>
      <w:r w:rsidR="008E2BAB">
        <w:t xml:space="preserve"> coherent motion detection task</w:t>
      </w:r>
      <w:r w:rsidRPr="007A318B">
        <w:t xml:space="preserve">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 Figure 1A)","plainTextFormattedCitation":"(S K Andersen &amp; Müller, 2010)","previouslyFormattedCitation":"(S K Andersen &amp; Müller, 2010)"},"properties":{"noteIndex":0},"schema":"https://github.com/citation-style-language/schema/raw/master/csl-citation.json"}</w:instrText>
      </w:r>
      <w:r>
        <w:fldChar w:fldCharType="separate"/>
      </w:r>
      <w:r w:rsidR="00032483">
        <w:rPr>
          <w:noProof/>
        </w:rPr>
        <w:t>(</w:t>
      </w:r>
      <w:r w:rsidR="000B7FFA" w:rsidRPr="000B7FFA">
        <w:rPr>
          <w:noProof/>
        </w:rPr>
        <w:t>Andersen &amp; Müller, 2010</w:t>
      </w:r>
      <w:r w:rsidR="00EE367E">
        <w:rPr>
          <w:noProof/>
        </w:rPr>
        <w:t xml:space="preserve">; </w:t>
      </w:r>
      <w:r w:rsidR="00EE367E" w:rsidRPr="003E5162">
        <w:rPr>
          <w:i/>
          <w:noProof/>
        </w:rPr>
        <w:t>Figure 1A</w:t>
      </w:r>
      <w:r w:rsidR="000B7FFA" w:rsidRPr="000B7FFA">
        <w:rPr>
          <w:noProof/>
        </w:rPr>
        <w:t>)</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C25DA5">
        <w:t>at</w:t>
      </w:r>
      <w:r w:rsidR="00595B7D" w:rsidRPr="000E6795">
        <w:t xml:space="preserve">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w:t>
      </w:r>
      <w:r w:rsidR="009B7F28">
        <w:t>ility in the attended and</w:t>
      </w:r>
      <w:r w:rsidR="00C27F47">
        <w:t xml:space="preserve"> unattended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w:t>
      </w:r>
      <w:r w:rsidR="00D46DE5">
        <w:t xml:space="preserve"> occurrence of</w:t>
      </w:r>
      <w:r w:rsidR="00595B7D">
        <w:t xml:space="preserve"> coherent </w:t>
      </w:r>
      <w:r w:rsidR="00D46DE5">
        <w:t xml:space="preserve">motion in the </w:t>
      </w:r>
      <w:r w:rsidR="00F53F0F">
        <w:t>attended</w:t>
      </w:r>
      <w:r w:rsidR="00130340">
        <w:t xml:space="preserve"> </w:t>
      </w:r>
      <w:r w:rsidR="00D46DE5">
        <w:t xml:space="preserve">RDK </w:t>
      </w:r>
      <w:r w:rsidR="00595B7D">
        <w:t xml:space="preserve">as fast as possible by pressing the space key on </w:t>
      </w:r>
      <w:r w:rsidR="00704050">
        <w:t xml:space="preserve">a standard AZERTY USB </w:t>
      </w:r>
      <w:r w:rsidR="00595B7D">
        <w:t>keyboard</w:t>
      </w:r>
      <w:r w:rsidR="00130340">
        <w:t xml:space="preserve"> while ignoring such coherent motion in the </w:t>
      </w:r>
      <w:r w:rsidR="00F53F0F">
        <w:t>unattended</w:t>
      </w:r>
      <w:r w:rsidR="00130340">
        <w:t xml:space="preserve"> RDK</w:t>
      </w:r>
      <w:r w:rsidR="00595B7D">
        <w:t>. Response</w:t>
      </w:r>
      <w:r w:rsidR="00130340">
        <w:t xml:space="preserve">s occurring between 200 ms and 1500 ms after coherent motion onset of the </w:t>
      </w:r>
      <w:r w:rsidR="00F53F0F">
        <w:t>attended or unattended</w:t>
      </w:r>
      <w:r w:rsidR="00130340">
        <w:t xml:space="preserve"> dots were counted as hits or false alarms, respectively</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w:t>
      </w:r>
      <w:r w:rsidR="00992E4A">
        <w:t>Late or incorrect responses were followed by an error sound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r w:rsidR="00992E4A">
        <w:t>)</w:t>
      </w:r>
      <w:r w:rsidR="00D204BA" w:rsidRPr="00D63926">
        <w:t>.</w:t>
      </w:r>
    </w:p>
    <w:p w14:paraId="51519D5E" w14:textId="46A47E4B" w:rsidR="002749F6" w:rsidRDefault="008D6BE0" w:rsidP="00C079EA">
      <w:pPr>
        <w:spacing w:after="0" w:line="480" w:lineRule="auto"/>
        <w:ind w:firstLine="284"/>
        <w:jc w:val="both"/>
      </w:pPr>
      <w:r>
        <w:t>The experiment started with 4 practice blocks of 60 trials</w:t>
      </w:r>
      <w:r w:rsidR="00B252B7">
        <w:t xml:space="preserve"> in each block</w:t>
      </w:r>
      <w:r>
        <w:t>. After each block</w:t>
      </w:r>
      <w:r w:rsidR="00704050">
        <w:t>,</w:t>
      </w:r>
      <w:r>
        <w:t xml:space="preserve"> participants received feedback on their performance. After finishing the practice phase</w:t>
      </w:r>
      <w:r w:rsidR="00704050">
        <w:t>,</w:t>
      </w:r>
      <w:r>
        <w:t xml:space="preserve"> participants completed 12 blocks </w:t>
      </w:r>
      <w:r w:rsidR="00B252B7">
        <w:t xml:space="preserve">(each consisting of </w:t>
      </w:r>
      <w:r w:rsidR="00F36DE7">
        <w:t>50 trials</w:t>
      </w:r>
      <w:r w:rsidR="00B252B7">
        <w:t>)</w:t>
      </w:r>
      <w:r w:rsidR="00F36DE7">
        <w:t xml:space="preserve">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ED0939">
        <w:t xml:space="preserve">; </w:t>
      </w:r>
      <w:r w:rsidR="00ED0939">
        <w:rPr>
          <w:i/>
        </w:rPr>
        <w:t>Figure 1B</w:t>
      </w:r>
      <w:r w:rsidR="00DB4776">
        <w:t>)</w:t>
      </w:r>
      <w:r w:rsidR="00A260B3">
        <w:t xml:space="preserve"> of 4 blocks each</w:t>
      </w:r>
      <w:r>
        <w:t xml:space="preserve">. </w:t>
      </w:r>
      <w:r w:rsidR="001057D1">
        <w:t xml:space="preserve">Each </w:t>
      </w:r>
      <w:r w:rsidR="00DB4776">
        <w:t>phase</w:t>
      </w:r>
      <w:r w:rsidR="001057D1">
        <w:t xml:space="preserve"> contained 100 trials on which participants were </w:t>
      </w:r>
      <w:r w:rsidR="001057D1">
        <w:lastRenderedPageBreak/>
        <w:t xml:space="preserve">instructed to attend to the red color and 100 trials in which they were instructed to attend to the blue color. Out of those 100 trials, 40 trials contained no dot motion, </w:t>
      </w:r>
      <w:r w:rsidR="00B252B7">
        <w:t>while</w:t>
      </w:r>
      <w:r w:rsidR="001057D1">
        <w:t xml:space="preserve"> 60 trials contained</w:t>
      </w:r>
      <w:r w:rsidR="007A48DF">
        <w:t xml:space="preserve"> </w:t>
      </w:r>
      <w:r w:rsidR="001057D1">
        <w:t>one, two, or three dot motions (</w:t>
      </w:r>
      <w:r w:rsidR="00B252B7">
        <w:t>20 of each</w:t>
      </w:r>
      <w:r w:rsidR="001057D1">
        <w:t xml:space="preserve">). </w:t>
      </w:r>
      <w:r w:rsidR="002A2ECD">
        <w:t xml:space="preserve">The trials in which participants attended one or the other color, and the trials with different number of motions were intermixed. </w:t>
      </w:r>
      <w:r w:rsidR="00130340">
        <w:t>P</w:t>
      </w:r>
      <w:r w:rsidR="00990174">
        <w:t xml:space="preserve">articipants </w:t>
      </w:r>
      <w:r w:rsidR="00D46DE5">
        <w:t>did the coherent motion</w:t>
      </w:r>
      <w:r w:rsidR="00990174">
        <w:t xml:space="preserve"> </w:t>
      </w:r>
      <w:r w:rsidR="00D46DE5">
        <w:t xml:space="preserve">detection </w:t>
      </w:r>
      <w:r w:rsidR="00990174">
        <w:t>task</w:t>
      </w:r>
      <w:r w:rsidR="00D46DE5">
        <w:t>, as described above</w:t>
      </w:r>
      <w:r w:rsidR="00130340">
        <w:t>, throughout all three phases (baseline, training, and test)</w:t>
      </w:r>
      <w:r w:rsidR="00990174">
        <w:t xml:space="preserve">. In the </w:t>
      </w:r>
      <w:r w:rsidR="00C153CF">
        <w:t>training</w:t>
      </w:r>
      <w:r w:rsidR="00990174" w:rsidDel="00BA1868">
        <w:t xml:space="preserve"> </w:t>
      </w:r>
      <w:r w:rsidR="00990174">
        <w:t xml:space="preserve">phase, participants could earn additional monetary rewards (up to 6 €) based on their </w:t>
      </w:r>
      <w:r w:rsidR="00D46DE5">
        <w:t xml:space="preserve">actual </w:t>
      </w:r>
      <w:r w:rsidR="00990174">
        <w:t xml:space="preserve">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w:t>
      </w:r>
      <w:r w:rsidR="00B252B7">
        <w:t xml:space="preserve">motion </w:t>
      </w:r>
      <w:r w:rsidR="00A37165">
        <w:t>detection</w:t>
      </w:r>
      <w:r w:rsidR="00FF4565">
        <w:t xml:space="preserve">. </w:t>
      </w:r>
      <w:r w:rsidR="00990174">
        <w:t xml:space="preserve">The mapping between color and </w:t>
      </w:r>
      <w:r w:rsidR="001F7F0E">
        <w:t>reward probability</w:t>
      </w:r>
      <w:r w:rsidR="00990174">
        <w:t xml:space="preserve"> was counterbalanced across participants.</w:t>
      </w:r>
      <w:r w:rsidR="00DF0A3A">
        <w:t xml:space="preserve"> </w:t>
      </w:r>
      <w:r w:rsidR="00094925">
        <w:t>R</w:t>
      </w:r>
      <w:r w:rsidR="00FF4565">
        <w:t xml:space="preserve">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4 </w:t>
      </w:r>
      <w:r w:rsidR="00094925">
        <w:t xml:space="preserve">training </w:t>
      </w:r>
      <w:r w:rsidR="002749F6">
        <w:t xml:space="preserve">blocks, participants </w:t>
      </w:r>
      <w:r w:rsidR="00B252B7">
        <w:t>received</w:t>
      </w:r>
      <w:r w:rsidR="002749F6">
        <w:t xml:space="preserve"> feedback </w:t>
      </w:r>
      <w:r w:rsidR="00B252B7">
        <w:t>regarding</w:t>
      </w:r>
      <w:r w:rsidR="002749F6">
        <w:t xml:space="preserve"> both their performance and the amount of </w:t>
      </w:r>
      <w:r w:rsidR="00B252B7">
        <w:t>reward</w:t>
      </w:r>
      <w:r w:rsidR="002749F6">
        <w:t xml:space="preserve"> earned within the block. The third phase</w:t>
      </w:r>
      <w:r w:rsidR="00C079EA">
        <w:t xml:space="preserve"> (</w:t>
      </w:r>
      <w:r w:rsidR="00C153CF">
        <w:t>test</w:t>
      </w:r>
      <w:r w:rsidR="00C079EA">
        <w:t>)</w:t>
      </w:r>
      <w:r w:rsidR="002749F6">
        <w:t xml:space="preserve"> was identical to baseline (i.e., no monetary rewards assigned). The </w:t>
      </w:r>
      <w:r w:rsidR="00B252B7">
        <w:t>entire</w:t>
      </w:r>
      <w:r w:rsidR="002749F6">
        <w:t xml:space="preserve"> task lasted for </w:t>
      </w:r>
      <w:r w:rsidR="002749F6" w:rsidRPr="00FC3F13">
        <w:t>approximately 50 minutes</w:t>
      </w:r>
      <w:r w:rsidR="002749F6">
        <w:t xml:space="preserve">, </w:t>
      </w:r>
      <w:r w:rsidR="00EA6799">
        <w:t>including</w:t>
      </w:r>
      <w:r w:rsidR="00B252B7">
        <w:t xml:space="preserve"> </w:t>
      </w:r>
      <w:r w:rsidR="00EA6799">
        <w:t>short</w:t>
      </w:r>
      <w:r w:rsidR="002749F6">
        <w:t xml:space="preserve"> break</w:t>
      </w:r>
      <w:r w:rsidR="00B252B7">
        <w:t>s</w:t>
      </w:r>
      <w:r w:rsidR="002749F6">
        <w:t xml:space="preserve"> in between blocks. After </w:t>
      </w:r>
      <w:r w:rsidR="00094925">
        <w:t>finishing</w:t>
      </w:r>
      <w:r w:rsidR="002749F6">
        <w:t xml:space="preserve"> the task, participants </w:t>
      </w:r>
      <w:r w:rsidR="00094925">
        <w:t>completed</w:t>
      </w:r>
      <w:r w:rsidR="002749F6">
        <w:t xml:space="preserve"> two questionnaires aimed at assessing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4F7D43">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w:instrText>
      </w:r>
      <w:r w:rsidR="002749F6" w:rsidRPr="00352BD6">
        <w:rPr>
          <w:lang w:val="da-DK"/>
        </w:rPr>
        <w:instrText>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r w:rsidR="00EA6799">
        <w:rPr>
          <w:lang w:val="da-DK"/>
        </w:rPr>
        <w:t xml:space="preserve"> </w:t>
      </w:r>
      <w:r w:rsidR="00EA6799" w:rsidRPr="00A5637B">
        <w:rPr>
          <w:lang w:val="en-GB"/>
        </w:rPr>
        <w:t xml:space="preserve">The </w:t>
      </w:r>
      <w:r w:rsidR="004864F0">
        <w:rPr>
          <w:lang w:val="en-GB"/>
        </w:rPr>
        <w:t xml:space="preserve">collection of the </w:t>
      </w:r>
      <w:r w:rsidR="00EA6799" w:rsidRPr="00A5637B">
        <w:rPr>
          <w:lang w:val="en-GB"/>
        </w:rPr>
        <w:t>questionnaire data is not reported here</w:t>
      </w:r>
      <w:r w:rsidR="004864F0">
        <w:rPr>
          <w:lang w:val="en-GB"/>
        </w:rPr>
        <w:t xml:space="preserve"> as it was collected for exploratory purposes in order to form a larger database of neural and self-report measures of reward processing</w:t>
      </w:r>
      <w:r w:rsidR="00EA6799" w:rsidRPr="00A5637B">
        <w:rPr>
          <w:lang w:val="en-GB"/>
        </w:rPr>
        <w:t xml:space="preserve">. </w:t>
      </w:r>
      <w:r w:rsidR="002749F6" w:rsidRPr="00695F22">
        <w:t>This experiment was realized using Cogent 2000 developed by the Cogent 2000 team at the FIL and the ICN and Cogent Graphics developed by John Romaya at the LON at the Wellcome Department of Imaging Neuroscience</w:t>
      </w:r>
      <w:r w:rsidR="002749F6">
        <w:t>.</w:t>
      </w:r>
      <w:r w:rsidR="00FE7621" w:rsidRPr="00FE7621">
        <w:t xml:space="preserve"> </w:t>
      </w:r>
    </w:p>
    <w:p w14:paraId="39094CBE" w14:textId="6C4F69C6" w:rsidR="005509D4" w:rsidRDefault="00C079EA" w:rsidP="002749F6">
      <w:pPr>
        <w:spacing w:line="480" w:lineRule="auto"/>
        <w:ind w:firstLine="720"/>
        <w:jc w:val="both"/>
      </w:pPr>
      <w:r>
        <w:rPr>
          <w:noProof/>
        </w:rPr>
        <w:lastRenderedPageBreak/>
        <mc:AlternateContent>
          <mc:Choice Requires="wpg">
            <w:drawing>
              <wp:anchor distT="0" distB="0" distL="114300" distR="114300" simplePos="0" relativeHeight="251660288" behindDoc="0" locked="0" layoutInCell="1" allowOverlap="1" wp14:anchorId="05A07424" wp14:editId="6A92D5DA">
                <wp:simplePos x="0" y="0"/>
                <wp:positionH relativeFrom="column">
                  <wp:posOffset>89281</wp:posOffset>
                </wp:positionH>
                <wp:positionV relativeFrom="paragraph">
                  <wp:posOffset>198552</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493AD4A1" w:rsidR="00FB505D" w:rsidRPr="00094925" w:rsidRDefault="00FB505D" w:rsidP="005D695E">
                              <w:pPr>
                                <w:spacing w:line="276" w:lineRule="auto"/>
                                <w:jc w:val="both"/>
                                <w:rPr>
                                  <w:sz w:val="20"/>
                                </w:rPr>
                              </w:pPr>
                              <w:r w:rsidRPr="00094925">
                                <w:rPr>
                                  <w:b/>
                                  <w:sz w:val="20"/>
                                </w:rPr>
                                <w:t xml:space="preserve">Figure 1. Depiction of a single trial and </w:t>
                              </w:r>
                              <w:r>
                                <w:rPr>
                                  <w:b/>
                                  <w:sz w:val="20"/>
                                </w:rPr>
                                <w:t>the phases of the experiment. A.</w:t>
                              </w:r>
                              <w:r w:rsidRPr="00094925">
                                <w:rPr>
                                  <w:b/>
                                  <w:sz w:val="20"/>
                                </w:rPr>
                                <w:t xml:space="preserve"> </w:t>
                              </w:r>
                              <w:r w:rsidRPr="00094925">
                                <w:rPr>
                                  <w:sz w:val="20"/>
                                </w:rPr>
                                <w:t xml:space="preserve">Each trial started with an audio cue (”Blue” or ”Red”) which instructed participants which color to attend to in that trial. The trial lasted for 3.25 seconds during which dots of either of the colors could move from 0 to 3 times in total. If the participants were instructed to attend to the blue dots and the blue dots moved coherently, they had to press the response button. In that case they would hear the auditory feedback signaling the correct detection of the motions. </w:t>
                              </w:r>
                              <w:r>
                                <w:rPr>
                                  <w:b/>
                                  <w:sz w:val="20"/>
                                </w:rPr>
                                <w:t>B.</w:t>
                              </w:r>
                              <w:r w:rsidRPr="00094925">
                                <w:rPr>
                                  <w:sz w:val="20"/>
                                </w:rPr>
                                <w:t xml:space="preserve"> The experiment started with a practice and a baseline block in which the participants heard an audio cue at the beginning of the trial and two types of feedback sounds (incorrect or correct). In the training block a third sound was introduced to signal that the participants were both correct and received a reward for that response. They would still at times hear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9" style="position:absolute;left:0;text-align:left;margin-left:7.05pt;margin-top:15.65pt;width:470.3pt;height:309.75pt;z-index:251660288"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">
                <v:shape id="Picture 1" o:spid="_x0000_s1030"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11" o:title=""/>
                  <v:path arrowok="t"/>
                </v:shape>
                <v:shape id="Text Box 23" o:spid="_x0000_s1031"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493AD4A1" w:rsidR="00FB505D" w:rsidRPr="00094925" w:rsidRDefault="00FB505D" w:rsidP="005D695E">
                        <w:pPr>
                          <w:spacing w:line="276" w:lineRule="auto"/>
                          <w:jc w:val="both"/>
                          <w:rPr>
                            <w:sz w:val="20"/>
                          </w:rPr>
                        </w:pPr>
                        <w:r w:rsidRPr="00094925">
                          <w:rPr>
                            <w:b/>
                            <w:sz w:val="20"/>
                          </w:rPr>
                          <w:t xml:space="preserve">Figure 1. Depiction of a single trial and </w:t>
                        </w:r>
                        <w:r>
                          <w:rPr>
                            <w:b/>
                            <w:sz w:val="20"/>
                          </w:rPr>
                          <w:t>the phases of the experiment. A.</w:t>
                        </w:r>
                        <w:r w:rsidRPr="00094925">
                          <w:rPr>
                            <w:b/>
                            <w:sz w:val="20"/>
                          </w:rPr>
                          <w:t xml:space="preserve"> </w:t>
                        </w:r>
                        <w:r w:rsidRPr="00094925">
                          <w:rPr>
                            <w:sz w:val="20"/>
                          </w:rPr>
                          <w:t xml:space="preserve">Each trial started with an audio cue (”Blue” or ”Red”) which instructed participants which color to attend to in that trial. The trial lasted for 3.25 seconds during which dots of either of the colors could move from 0 to 3 times in total. If the participants were instructed to attend to the blue dots and the blue dots moved coherently, they had to press the response button. In that case they would hear the auditory feedback signaling the correct detection of the motions. </w:t>
                        </w:r>
                        <w:r>
                          <w:rPr>
                            <w:b/>
                            <w:sz w:val="20"/>
                          </w:rPr>
                          <w:t>B.</w:t>
                        </w:r>
                        <w:r w:rsidRPr="00094925">
                          <w:rPr>
                            <w:sz w:val="20"/>
                          </w:rPr>
                          <w:t xml:space="preserve"> The experiment started with a practice and a baseline block in which the participants heard an audio cue at the beginning of the trial and two types of feedback sounds (incorrect or correct). In the training block a third sound was introduced to signal that the participants were both correct and received a reward for that response. They would still at times hear the old correct feedback which would signal that they were correct, but not rewarded. The test phase was the same as the baseline phase. </w:t>
                        </w:r>
                      </w:p>
                    </w:txbxContent>
                  </v:textbox>
                </v:shape>
                <w10:wrap type="topAndBottom"/>
              </v:group>
            </w:pict>
          </mc:Fallback>
        </mc:AlternateContent>
      </w:r>
    </w:p>
    <w:p w14:paraId="0E45C2E5" w14:textId="77777777" w:rsidR="005E0446" w:rsidRPr="00A5637B" w:rsidRDefault="005E0446" w:rsidP="005E0446">
      <w:pPr>
        <w:spacing w:line="276" w:lineRule="auto"/>
        <w:rPr>
          <w:b/>
          <w:sz w:val="20"/>
          <w:lang w:val="en-GB"/>
        </w:rPr>
      </w:pPr>
    </w:p>
    <w:p w14:paraId="1B0C36CA" w14:textId="2F9CF06E" w:rsidR="00BA0ADE" w:rsidRDefault="00BA0ADE" w:rsidP="00CA0030">
      <w:pPr>
        <w:pStyle w:val="Heading2"/>
        <w:spacing w:before="0" w:after="240"/>
      </w:pPr>
      <w:r>
        <w:t>EEG recording and pre</w:t>
      </w:r>
      <w:r w:rsidR="00703DB2">
        <w:t>-</w:t>
      </w:r>
      <w:r>
        <w:t>processing</w:t>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ActiveTwo amplifier (BioSemi, Inc., The Netherlands) at a sampling rate of 512 Hz. </w:t>
      </w:r>
      <w:r>
        <w:rPr>
          <w:szCs w:val="24"/>
        </w:rPr>
        <w:t>Sixty-f</w:t>
      </w:r>
      <w:r w:rsidRPr="002006AF">
        <w:rPr>
          <w:szCs w:val="24"/>
        </w:rPr>
        <w:t xml:space="preserve">our Ag/AgCl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and vertical electrooculogram</w:t>
      </w:r>
      <w:r w:rsidR="007A5260">
        <w:rPr>
          <w:szCs w:val="24"/>
        </w:rPr>
        <w:t>, EOG).</w:t>
      </w:r>
    </w:p>
    <w:p w14:paraId="4A694E5F" w14:textId="752A6287"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epoched between 0 and </w:t>
      </w:r>
      <w:r w:rsidR="00E34F80">
        <w:rPr>
          <w:szCs w:val="24"/>
        </w:rPr>
        <w:t>3,250</w:t>
      </w:r>
      <w:r w:rsidRPr="002006AF">
        <w:rPr>
          <w:szCs w:val="24"/>
        </w:rPr>
        <w:t xml:space="preserve"> ms, </w:t>
      </w:r>
      <w:r w:rsidRPr="002006AF">
        <w:rPr>
          <w:szCs w:val="24"/>
        </w:rPr>
        <w:lastRenderedPageBreak/>
        <w:t xml:space="preserve">corresponding to the beginning and end of the </w:t>
      </w:r>
      <w:r w:rsidR="00E34F80">
        <w:rPr>
          <w:szCs w:val="24"/>
        </w:rPr>
        <w:t>trial</w:t>
      </w:r>
      <w:r w:rsidRPr="002006AF">
        <w:rPr>
          <w:szCs w:val="24"/>
        </w:rPr>
        <w:t xml:space="preserve">, respectively. After referencing to </w:t>
      </w:r>
      <w:r w:rsidRPr="00CA0030">
        <w:rPr>
          <w:i/>
          <w:szCs w:val="24"/>
        </w:rPr>
        <w:t>Cz</w:t>
      </w:r>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i</w:t>
      </w:r>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D95647">
        <w:rPr>
          <w:szCs w:val="24"/>
        </w:rPr>
        <w:t xml:space="preserve"> Subsequently, automated routines were used to reject all trials with </w:t>
      </w:r>
      <w:r w:rsidR="00D95647" w:rsidRPr="00EE4C98">
        <w:rPr>
          <w:szCs w:val="24"/>
        </w:rPr>
        <w:t>b</w:t>
      </w:r>
      <w:r w:rsidR="000279E5" w:rsidRPr="00EE4C98">
        <w:rPr>
          <w:szCs w:val="24"/>
        </w:rPr>
        <w:t xml:space="preserve">links </w:t>
      </w:r>
      <w:r w:rsidR="00D95647" w:rsidRPr="00EE4C98">
        <w:rPr>
          <w:szCs w:val="24"/>
        </w:rPr>
        <w:t xml:space="preserve">or </w:t>
      </w:r>
      <w:r w:rsidR="000279E5" w:rsidRPr="00EE4C98">
        <w:rPr>
          <w:szCs w:val="24"/>
        </w:rPr>
        <w:t xml:space="preserve">horizontal eye-movements </w:t>
      </w:r>
      <w:r w:rsidR="00D95647" w:rsidRPr="00EE4C98">
        <w:rPr>
          <w:szCs w:val="24"/>
        </w:rPr>
        <w:t xml:space="preserve">exceeding </w:t>
      </w:r>
      <w:r w:rsidR="00EE4C98" w:rsidRPr="00EE4C98">
        <w:rPr>
          <w:szCs w:val="24"/>
        </w:rPr>
        <w:t>25</w:t>
      </w:r>
      <w:r w:rsidR="00D95647" w:rsidRPr="00EE4C98">
        <w:rPr>
          <w:szCs w:val="24"/>
        </w:rPr>
        <w:t xml:space="preserve"> microvolt</w:t>
      </w:r>
      <w:r w:rsidR="000279E5" w:rsidRPr="00EE4C98">
        <w:rPr>
          <w:szCs w:val="24"/>
        </w:rPr>
        <w:t xml:space="preserve">. </w:t>
      </w:r>
      <w:r w:rsidR="00054E36">
        <w:rPr>
          <w:szCs w:val="24"/>
        </w:rPr>
        <w:t>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w:t>
      </w:r>
      <w:r w:rsidR="00ED2F10">
        <w:rPr>
          <w:szCs w:val="24"/>
        </w:rPr>
        <w:t>average</w:t>
      </w:r>
      <w:r w:rsidRPr="002006AF">
        <w:rPr>
          <w:szCs w:val="24"/>
        </w:rPr>
        <w:t xml:space="preserve"> number of interpolated channels was </w:t>
      </w:r>
      <w:r w:rsidR="00ED2F10">
        <w:rPr>
          <w:szCs w:val="24"/>
        </w:rPr>
        <w:t>3.61</w:t>
      </w:r>
      <w:r w:rsidRPr="002006AF">
        <w:rPr>
          <w:szCs w:val="24"/>
        </w:rPr>
        <w:t xml:space="preserve"> (</w:t>
      </w:r>
      <w:r w:rsidRPr="00CA0030">
        <w:rPr>
          <w:i/>
          <w:szCs w:val="24"/>
        </w:rPr>
        <w:t>SD</w:t>
      </w:r>
      <w:r w:rsidRPr="002006AF">
        <w:rPr>
          <w:szCs w:val="24"/>
        </w:rPr>
        <w:t xml:space="preserve"> = 1.</w:t>
      </w:r>
      <w:r w:rsidR="00ED2F10">
        <w:rPr>
          <w:szCs w:val="24"/>
        </w:rPr>
        <w:t>23, range 1</w:t>
      </w:r>
      <w:r w:rsidR="000B39A4">
        <w:rPr>
          <w:szCs w:val="24"/>
        </w:rPr>
        <w:t xml:space="preserve"> – </w:t>
      </w:r>
      <w:r w:rsidR="00ED2F10">
        <w:rPr>
          <w:szCs w:val="24"/>
        </w:rPr>
        <w:t>6</w:t>
      </w:r>
      <w:r w:rsidRPr="002006AF">
        <w:rPr>
          <w:szCs w:val="24"/>
        </w:rPr>
        <w:t xml:space="preserve">) and the mean percentage of rejected epochs was </w:t>
      </w:r>
      <w:r w:rsidR="00ED2F10">
        <w:rPr>
          <w:szCs w:val="24"/>
        </w:rPr>
        <w:t>8.77</w:t>
      </w:r>
      <w:r w:rsidRPr="002006AF">
        <w:rPr>
          <w:szCs w:val="24"/>
        </w:rPr>
        <w:t>% (</w:t>
      </w:r>
      <w:r w:rsidRPr="00CA0030">
        <w:rPr>
          <w:i/>
          <w:szCs w:val="24"/>
        </w:rPr>
        <w:t>SD</w:t>
      </w:r>
      <w:r w:rsidRPr="002006AF">
        <w:rPr>
          <w:szCs w:val="24"/>
        </w:rPr>
        <w:t xml:space="preserve"> = </w:t>
      </w:r>
      <w:r w:rsidR="00ED2F10">
        <w:rPr>
          <w:szCs w:val="24"/>
        </w:rPr>
        <w:t>6.71</w:t>
      </w:r>
      <w:r w:rsidRPr="002006AF">
        <w:rPr>
          <w:szCs w:val="24"/>
        </w:rPr>
        <w:t xml:space="preserve">, range </w:t>
      </w:r>
      <w:r w:rsidR="00ED2F10">
        <w:rPr>
          <w:szCs w:val="24"/>
        </w:rPr>
        <w:t>0 – 27.78</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r w:rsidR="00A91667">
        <w:rPr>
          <w:szCs w:val="24"/>
        </w:rPr>
        <w:t>trials in each condition were averaged separately for each participant</w:t>
      </w:r>
      <w:r w:rsidR="0017433F">
        <w:rPr>
          <w:szCs w:val="24"/>
        </w:rPr>
        <w:t>, resulting in the following averages: (i)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5DB83747" w:rsidR="00F6194D" w:rsidRDefault="00C46808" w:rsidP="00F6194D">
      <w:pPr>
        <w:spacing w:line="480" w:lineRule="auto"/>
        <w:ind w:firstLine="280"/>
        <w:jc w:val="both"/>
        <w:rPr>
          <w:rFonts w:eastAsia="Times New Roman"/>
          <w:szCs w:val="24"/>
        </w:rPr>
      </w:pPr>
      <w:r w:rsidRPr="00D92BFE">
        <w:rPr>
          <w:rFonts w:eastAsia="Times New Roman"/>
          <w:szCs w:val="24"/>
        </w:rPr>
        <w:t>After removing linear trends,</w:t>
      </w:r>
      <w:r>
        <w:rPr>
          <w:rFonts w:eastAsia="Times New Roman"/>
          <w:szCs w:val="24"/>
        </w:rPr>
        <w:t xml:space="preserve"> SSVEP amplitudes were computed as the absolute of the complex Fourier coefficients of the</w:t>
      </w:r>
      <w:r w:rsidR="000202DB">
        <w:rPr>
          <w:rFonts w:eastAsia="Times New Roman"/>
          <w:szCs w:val="24"/>
        </w:rPr>
        <w:t xml:space="preserve"> trial averaged</w:t>
      </w:r>
      <w:r>
        <w:rPr>
          <w:rFonts w:eastAsia="Times New Roman"/>
          <w:szCs w:val="24"/>
        </w:rPr>
        <w:t xml:space="preserve"> EEG in a time-window </w:t>
      </w:r>
      <w:r w:rsidRPr="00D92BFE">
        <w:rPr>
          <w:rFonts w:eastAsia="Times New Roman"/>
          <w:szCs w:val="24"/>
        </w:rPr>
        <w:t xml:space="preserve">from 500 ms (to exclude the typically strong phasic visual evoked response to picture onset) to </w:t>
      </w:r>
      <w:r>
        <w:rPr>
          <w:rFonts w:eastAsia="Times New Roman"/>
          <w:szCs w:val="24"/>
        </w:rPr>
        <w:t>3,25</w:t>
      </w:r>
      <w:r w:rsidRPr="00D92BFE">
        <w:rPr>
          <w:rFonts w:eastAsia="Times New Roman"/>
          <w:szCs w:val="24"/>
        </w:rPr>
        <w:t>0 ms after stimulus onset</w:t>
      </w:r>
      <w:r>
        <w:rPr>
          <w:rFonts w:eastAsia="Times New Roman"/>
          <w:szCs w:val="24"/>
        </w:rPr>
        <w:t xml:space="preserve">. </w:t>
      </w:r>
      <w:r w:rsidR="00F6194D">
        <w:rPr>
          <w:rFonts w:eastAsia="Times New Roman"/>
          <w:szCs w:val="24"/>
        </w:rPr>
        <w:t>E</w:t>
      </w:r>
      <w:r w:rsidR="00F6194D" w:rsidRPr="00D92BFE">
        <w:rPr>
          <w:rFonts w:eastAsia="Times New Roman"/>
          <w:szCs w:val="24"/>
        </w:rPr>
        <w:t xml:space="preserve">lectrodes with maximum </w:t>
      </w:r>
      <w:r w:rsidR="00F6194D">
        <w:rPr>
          <w:rFonts w:eastAsia="Times New Roman"/>
          <w:szCs w:val="24"/>
        </w:rPr>
        <w:t>SSVEP</w:t>
      </w:r>
      <w:r w:rsidR="00F6194D" w:rsidRPr="00D92BFE">
        <w:rPr>
          <w:rFonts w:eastAsia="Times New Roman"/>
          <w:szCs w:val="24"/>
        </w:rPr>
        <w:t xml:space="preserve"> amplitudes were identified by calculating isocontour voltage maps based on grand-averaged data collapsed across all conditions.</w:t>
      </w:r>
      <w:r w:rsidR="000202DB">
        <w:rPr>
          <w:rFonts w:eastAsia="Times New Roman"/>
          <w:szCs w:val="24"/>
        </w:rPr>
        <w:t xml:space="preserve"> Based on this, a cluster consisting of the four electrodes Oz, O2, POz, and Iz was chosen for further analysis.</w:t>
      </w:r>
      <w:r>
        <w:rPr>
          <w:rFonts w:eastAsia="Times New Roman"/>
          <w:szCs w:val="24"/>
        </w:rPr>
        <w:t xml:space="preserve"> </w:t>
      </w:r>
      <w:r w:rsidR="000202DB">
        <w:rPr>
          <w:rFonts w:eastAsia="Times New Roman"/>
          <w:szCs w:val="24"/>
        </w:rPr>
        <w:t xml:space="preserve">SSVEP </w:t>
      </w:r>
      <w:r w:rsidR="00F6194D">
        <w:rPr>
          <w:rFonts w:eastAsia="Times New Roman"/>
          <w:szCs w:val="24"/>
        </w:rPr>
        <w:lastRenderedPageBreak/>
        <w:t>amplitudes were normalized</w:t>
      </w:r>
      <w:r w:rsidR="003E30CF">
        <w:rPr>
          <w:rFonts w:eastAsia="Times New Roman"/>
          <w:szCs w:val="24"/>
        </w:rPr>
        <w:t xml:space="preserve"> (rescaled)</w:t>
      </w:r>
      <w:r w:rsidR="00F6194D">
        <w:rPr>
          <w:rFonts w:eastAsia="Times New Roman"/>
          <w:szCs w:val="24"/>
        </w:rPr>
        <w:t xml:space="preserve"> for each </w:t>
      </w:r>
      <w:r w:rsidR="004C379C">
        <w:rPr>
          <w:rFonts w:eastAsia="Times New Roman"/>
          <w:szCs w:val="24"/>
        </w:rPr>
        <w:t>participant</w:t>
      </w:r>
      <w:r w:rsidR="00F6194D">
        <w:rPr>
          <w:rFonts w:eastAsia="Times New Roman"/>
          <w:szCs w:val="24"/>
        </w:rPr>
        <w:t xml:space="preserve"> and frequency</w:t>
      </w:r>
      <w:r w:rsidR="000202DB">
        <w:rPr>
          <w:rFonts w:eastAsia="Times New Roman"/>
          <w:szCs w:val="24"/>
        </w:rPr>
        <w:t xml:space="preserve"> (10 and</w:t>
      </w:r>
      <w:r w:rsidR="000202DB" w:rsidRPr="00D92BFE">
        <w:rPr>
          <w:rFonts w:eastAsia="Times New Roman"/>
          <w:szCs w:val="24"/>
        </w:rPr>
        <w:t xml:space="preserve"> </w:t>
      </w:r>
      <w:r w:rsidR="000202DB">
        <w:rPr>
          <w:rFonts w:eastAsia="Times New Roman"/>
          <w:szCs w:val="24"/>
        </w:rPr>
        <w:t>1</w:t>
      </w:r>
      <w:r w:rsidR="000202DB" w:rsidRPr="00D92BFE">
        <w:rPr>
          <w:rFonts w:eastAsia="Times New Roman"/>
          <w:szCs w:val="24"/>
        </w:rPr>
        <w:t>2 Hz</w:t>
      </w:r>
      <w:r w:rsidR="000202DB">
        <w:rPr>
          <w:rFonts w:eastAsia="Times New Roman"/>
          <w:szCs w:val="24"/>
        </w:rPr>
        <w:t>)</w:t>
      </w:r>
      <w:r w:rsidR="00F6194D">
        <w:rPr>
          <w:rFonts w:eastAsia="Times New Roman"/>
          <w:szCs w:val="24"/>
        </w:rPr>
        <w:t xml:space="preserve"> separately by dividing amplitudes by the average amplitude </w:t>
      </w:r>
      <w:r w:rsidR="00EA6799">
        <w:rPr>
          <w:rFonts w:eastAsia="Times New Roman"/>
          <w:szCs w:val="24"/>
        </w:rPr>
        <w:t>of the</w:t>
      </w:r>
      <w:r w:rsidR="00F6194D">
        <w:rPr>
          <w:rFonts w:eastAsia="Times New Roman"/>
          <w:szCs w:val="24"/>
        </w:rPr>
        <w:t xml:space="preserve"> </w:t>
      </w:r>
      <w:r w:rsidR="00AC5E50">
        <w:rPr>
          <w:rFonts w:eastAsia="Times New Roman"/>
          <w:szCs w:val="24"/>
        </w:rPr>
        <w:t>two conditions in the baseline</w:t>
      </w:r>
      <w:r w:rsidR="00F6194D">
        <w:rPr>
          <w:rFonts w:eastAsia="Times New Roman"/>
          <w:szCs w:val="24"/>
        </w:rPr>
        <w:t xml:space="preserve">. </w:t>
      </w:r>
    </w:p>
    <w:p w14:paraId="10D01D99" w14:textId="4A93E230" w:rsidR="004F6F4C" w:rsidRDefault="004F6F4C" w:rsidP="00F36223">
      <w:pPr>
        <w:pStyle w:val="Heading2"/>
        <w:spacing w:before="0" w:after="240"/>
      </w:pPr>
      <w:r>
        <w:t>Statistical analyses</w:t>
      </w:r>
    </w:p>
    <w:p w14:paraId="2FEA5857" w14:textId="22C041EE" w:rsidR="003D0BFA" w:rsidRPr="007641B0" w:rsidRDefault="001512DB" w:rsidP="003D0BFA">
      <w:pPr>
        <w:spacing w:line="480" w:lineRule="auto"/>
        <w:ind w:firstLine="280"/>
        <w:jc w:val="both"/>
        <w:rPr>
          <w:rFonts w:eastAsia="Times New Roman"/>
          <w:szCs w:val="24"/>
        </w:rPr>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 xml:space="preserve">complexity to predict </w:t>
      </w:r>
      <w:r w:rsidR="00412DE2">
        <w:t xml:space="preserve">observer </w:t>
      </w:r>
      <w:r w:rsidR="00CA119C">
        <w:t>sensitivity (</w:t>
      </w:r>
      <w:r w:rsidR="00BA5161">
        <w:t>d</w:t>
      </w:r>
      <w:r w:rsidR="00412DE2">
        <w:t>′, i.e. participants’ ability to distinguish between target and distractor coherent motion</w:t>
      </w:r>
      <w:r w:rsidR="00CA119C">
        <w:t>)</w:t>
      </w:r>
      <w:r w:rsidR="00A55975">
        <w:t>, reaction times</w:t>
      </w:r>
      <w:r w:rsidR="0041367D">
        <w:t xml:space="preserve"> for correct responses</w:t>
      </w:r>
      <w:r w:rsidR="00A55975">
        <w:t xml:space="preserve">, and </w:t>
      </w:r>
      <w:r w:rsidR="000C4CE7">
        <w:t xml:space="preserve">SSVEP </w:t>
      </w:r>
      <w:r w:rsidR="00A55975">
        <w:t xml:space="preserve">amplitudes. </w:t>
      </w:r>
      <w:r w:rsidR="003D0BFA">
        <w:rPr>
          <w:rFonts w:eastAsia="Times New Roman"/>
          <w:szCs w:val="24"/>
        </w:rPr>
        <w:t>For the behavioral data, mean reaction times of correct detections (hits) and sensitivity (d</w:t>
      </w:r>
      <w:r w:rsidR="00412DE2">
        <w:t>′</w:t>
      </w:r>
      <w:r w:rsidR="003D0BFA">
        <w:rPr>
          <w:rFonts w:eastAsia="Times New Roman"/>
          <w:szCs w:val="24"/>
        </w:rPr>
        <w:t>) were analyzed. Sensitivity index d</w:t>
      </w:r>
      <w:r w:rsidR="00412DE2">
        <w:t>′</w:t>
      </w:r>
      <w:r w:rsidR="003D0BFA">
        <w:rPr>
          <w:rFonts w:eastAsia="Times New Roman"/>
          <w:szCs w:val="24"/>
        </w:rPr>
        <w:t xml:space="preserve"> </w:t>
      </w:r>
      <w:r w:rsidR="003D0BFA">
        <w:rPr>
          <w:rFonts w:eastAsia="Times New Roman"/>
          <w:szCs w:val="24"/>
        </w:rPr>
        <w:fldChar w:fldCharType="begin" w:fldLock="1"/>
      </w:r>
      <w:r w:rsidR="003D0BFA">
        <w:rPr>
          <w:rFonts w:eastAsia="Times New Roman"/>
          <w:szCs w:val="24"/>
        </w:rPr>
        <w:instrText>ADDIN CSL_CITATION {"citationItems":[{"id":"ITEM-1","itemData":{"author":[{"dropping-particle":"","family":"Macmillan","given":"Neil A.","non-dropping-particle":"","parse-names":false,"suffix":""},{"dropping-particle":"","family":"Creelman","given":"C. Douglas","non-dropping-particle":"","parse-names":false,"suffix":""}],"id":"ITEM-1","issued":{"date-parts":[["2004"]]},"publisher":"Psychology press","title":"Detection theory: A user's guide","type":"book"},"uris":["http://www.mendeley.com/documents/?uuid=bd9bfba7-de1c-48f2-9194-b9eda64ce6f7"]}],"mendeley":{"formattedCitation":"(Macmillan &amp; Creelman, 2004)","plainTextFormattedCitation":"(Macmillan &amp; Creelman, 2004)","previouslyFormattedCitation":"(Macmillan &amp; Creelman, 2004)"},"properties":{"noteIndex":0},"schema":"https://github.com/citation-style-language/schema/raw/master/csl-citation.json"}</w:instrText>
      </w:r>
      <w:r w:rsidR="003D0BFA">
        <w:rPr>
          <w:rFonts w:eastAsia="Times New Roman"/>
          <w:szCs w:val="24"/>
        </w:rPr>
        <w:fldChar w:fldCharType="separate"/>
      </w:r>
      <w:r w:rsidR="003D0BFA" w:rsidRPr="002F27B1">
        <w:rPr>
          <w:rFonts w:eastAsia="Times New Roman"/>
          <w:noProof/>
          <w:szCs w:val="24"/>
        </w:rPr>
        <w:t>(Macmillan &amp; Creelman, 2004)</w:t>
      </w:r>
      <w:r w:rsidR="003D0BFA">
        <w:rPr>
          <w:rFonts w:eastAsia="Times New Roman"/>
          <w:szCs w:val="24"/>
        </w:rPr>
        <w:fldChar w:fldCharType="end"/>
      </w:r>
      <w:r w:rsidR="003D0BFA">
        <w:rPr>
          <w:rFonts w:eastAsia="Times New Roman"/>
          <w:szCs w:val="24"/>
        </w:rPr>
        <w:t xml:space="preserve"> was calculated with adjustments for extreme values </w:t>
      </w:r>
      <w:r w:rsidR="003D0BFA">
        <w:rPr>
          <w:rFonts w:eastAsia="Times New Roman"/>
          <w:szCs w:val="24"/>
        </w:rPr>
        <w:fldChar w:fldCharType="begin" w:fldLock="1"/>
      </w:r>
      <w:r w:rsidR="003D0BFA">
        <w:rPr>
          <w:rFonts w:eastAsia="Times New Roman"/>
          <w:szCs w:val="24"/>
        </w:rPr>
        <w:instrText>ADDIN CSL_CITATION {"citationItems":[{"id":"ITEM-1","itemData":{"DOI":"10.3758/BF03203619","ISSN":"07433808","abstract":"Estimating d′ from extreme false-alarm or hit proportions (p = 0 or p = 1) requires the use of a correction, because the z score of such proportions takes on infinite values. Two commonly used corrections are compared by using Monte-Carlo simulations. The first is the 1/(2 N) rule for which an extreme proportion is corrected by this factor before d′ is calculated. The second is the log-linear rule for which each cell frequency in the contingency table is increased by 0.5 irrespective of the contents of each cell. Results showed that the log-linear rule resulted in less biased estimates of d′ that always underestimated population d′. The 1/(2 N) rule, apart from being more biased, could either over- or underestimate population d′. © 1995 Psychonomic Society, Inc.","author":[{"dropping-particle":"","family":"Hautus","given":"Michael J.","non-dropping-particle":"","parse-names":false,"suffix":""}],"container-title":"Behavior Research Methods, Instruments, &amp; Computers","id":"ITEM-1","issue":"1","issued":{"date-parts":[["1995"]]},"page":"46-51","title":"Corrections for extreme proportions and their biasing effects on estimated values of d′","type":"article-journal","volume":"27"},"uris":["http://www.mendeley.com/documents/?uuid=29b9f9a4-cb83-48c9-92dc-07391f40b92b"]}],"mendeley":{"formattedCitation":"(Hautus, 1995)","plainTextFormattedCitation":"(Hautus, 1995)","previouslyFormattedCitation":"(Hautus, 1995)"},"properties":{"noteIndex":0},"schema":"https://github.com/citation-style-language/schema/raw/master/csl-citation.json"}</w:instrText>
      </w:r>
      <w:r w:rsidR="003D0BFA">
        <w:rPr>
          <w:rFonts w:eastAsia="Times New Roman"/>
          <w:szCs w:val="24"/>
        </w:rPr>
        <w:fldChar w:fldCharType="separate"/>
      </w:r>
      <w:r w:rsidR="003D0BFA" w:rsidRPr="002F27B1">
        <w:rPr>
          <w:rFonts w:eastAsia="Times New Roman"/>
          <w:noProof/>
          <w:szCs w:val="24"/>
        </w:rPr>
        <w:t>(Hautus, 1995)</w:t>
      </w:r>
      <w:r w:rsidR="003D0BFA">
        <w:rPr>
          <w:rFonts w:eastAsia="Times New Roman"/>
          <w:szCs w:val="24"/>
        </w:rPr>
        <w:fldChar w:fldCharType="end"/>
      </w:r>
      <w:r w:rsidR="003D0BFA">
        <w:rPr>
          <w:rFonts w:eastAsia="Times New Roman"/>
          <w:szCs w:val="24"/>
        </w:rPr>
        <w:t xml:space="preserve"> using the </w:t>
      </w:r>
      <w:r w:rsidR="003D0BFA">
        <w:rPr>
          <w:rFonts w:eastAsia="Times New Roman"/>
          <w:i/>
          <w:szCs w:val="24"/>
        </w:rPr>
        <w:t>psycho</w:t>
      </w:r>
      <w:r w:rsidR="003D0BFA">
        <w:rPr>
          <w:rFonts w:eastAsia="Times New Roman"/>
          <w:szCs w:val="24"/>
        </w:rPr>
        <w:t xml:space="preserve"> R package </w:t>
      </w:r>
      <w:r w:rsidR="003D0BFA">
        <w:rPr>
          <w:rFonts w:eastAsia="Times New Roman"/>
          <w:szCs w:val="24"/>
        </w:rPr>
        <w:fldChar w:fldCharType="begin" w:fldLock="1"/>
      </w:r>
      <w:r w:rsidR="003D0BFA">
        <w:rPr>
          <w:rFonts w:eastAsia="Times New Roman"/>
          <w:szCs w:val="24"/>
        </w:rPr>
        <w:instrText>ADDIN CSL_CITATION {"citationItems":[{"id":"ITEM-1","itemData":{"URL":"http://www.pallier.org/pdfs/aprime.pdf","accessed":{"date-parts":[["2019","7","25"]]},"author":[{"dropping-particle":"","family":"Pallier","given":"C","non-dropping-particle":"","parse-names":false,"suffix":""}],"id":"ITEM-1","issued":{"date-parts":[["2002"]]},"title":"Computing discriminability and bias with the R software","type":"webpage"},"uris":["http://www.mendeley.com/documents/?uuid=ab3de478-77ca-4968-a6b1-80590e56e62a"]}],"mendeley":{"formattedCitation":"(Pallier, 2002)","manualFormatting":"(for the method see: Pallier, 2002)","plainTextFormattedCitation":"(Pallier, 2002)","previouslyFormattedCitation":"(Pallier, 2002)"},"properties":{"noteIndex":0},"schema":"https://github.com/citation-style-language/schema/raw/master/csl-citation.json"}</w:instrText>
      </w:r>
      <w:r w:rsidR="003D0BFA">
        <w:rPr>
          <w:rFonts w:eastAsia="Times New Roman"/>
          <w:szCs w:val="24"/>
        </w:rPr>
        <w:fldChar w:fldCharType="separate"/>
      </w:r>
      <w:r w:rsidR="003D0BFA" w:rsidRPr="0056187B">
        <w:rPr>
          <w:rFonts w:eastAsia="Times New Roman"/>
          <w:noProof/>
          <w:szCs w:val="24"/>
        </w:rPr>
        <w:t>(</w:t>
      </w:r>
      <w:r w:rsidR="003D0BFA">
        <w:rPr>
          <w:rFonts w:eastAsia="Times New Roman"/>
          <w:noProof/>
          <w:szCs w:val="24"/>
        </w:rPr>
        <w:t xml:space="preserve">for the method see: </w:t>
      </w:r>
      <w:r w:rsidR="003D0BFA" w:rsidRPr="0056187B">
        <w:rPr>
          <w:rFonts w:eastAsia="Times New Roman"/>
          <w:noProof/>
          <w:szCs w:val="24"/>
        </w:rPr>
        <w:t>Pallier, 2002)</w:t>
      </w:r>
      <w:r w:rsidR="003D0BFA">
        <w:rPr>
          <w:rFonts w:eastAsia="Times New Roman"/>
          <w:szCs w:val="24"/>
        </w:rPr>
        <w:fldChar w:fldCharType="end"/>
      </w:r>
      <w:r w:rsidR="003D0BFA">
        <w:rPr>
          <w:rFonts w:eastAsia="Times New Roman"/>
          <w:szCs w:val="24"/>
        </w:rPr>
        <w:t xml:space="preserve">. </w:t>
      </w:r>
    </w:p>
    <w:p w14:paraId="2FA87989" w14:textId="23320088" w:rsidR="00E66917" w:rsidRDefault="0086688A" w:rsidP="00E66917">
      <w:pPr>
        <w:spacing w:line="480" w:lineRule="auto"/>
        <w:ind w:firstLine="284"/>
        <w:jc w:val="both"/>
      </w:pPr>
      <w:r>
        <w:t xml:space="preserve">Each of the </w:t>
      </w:r>
      <w:r w:rsidR="00BE710C">
        <w:t xml:space="preserve">fitted </w:t>
      </w:r>
      <w:r>
        <w:t xml:space="preserve">models </w:t>
      </w:r>
      <w:r w:rsidR="00F852CE">
        <w:t>included</w:t>
      </w:r>
      <w:r>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w:t>
      </w:r>
      <w:r w:rsidR="00EC01A6">
        <w:t>i</w:t>
      </w:r>
      <w:r w:rsidR="00F852CE" w:rsidRPr="008C39A8">
        <w:t>.</w:t>
      </w:r>
      <w:r w:rsidR="00EC01A6">
        <w:t>e</w:t>
      </w:r>
      <w:r w:rsidR="00F852CE" w:rsidRPr="008C39A8">
        <w:t>., selective attention</w:t>
      </w:r>
      <w:r w:rsidR="00EC01A6">
        <w:t xml:space="preserve"> and </w:t>
      </w:r>
      <w:r w:rsidR="001F7F0E">
        <w:t>reward sensitivity</w:t>
      </w:r>
      <w:r w:rsidR="00F852CE" w:rsidRPr="008C39A8">
        <w:t xml:space="preserve">)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E73096" w:rsidRPr="00E73096">
        <w:rPr>
          <w:rStyle w:val="FootnoteReference"/>
        </w:rPr>
        <w:footnoteReference w:id="2"/>
      </w:r>
      <w:r w:rsidR="00720800" w:rsidRPr="008C39A8">
        <w:t>.</w:t>
      </w:r>
      <w:r w:rsidR="00720800">
        <w:t xml:space="preserve"> </w:t>
      </w:r>
    </w:p>
    <w:p w14:paraId="3B96C488" w14:textId="44CC6929"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w:t>
      </w:r>
      <w:r w:rsidR="000A1C00">
        <w:rPr>
          <w:i/>
        </w:rPr>
        <w:t>brms</w:t>
      </w:r>
      <w:r w:rsidR="000A1C00">
        <w:t xml:space="preserve"> </w:t>
      </w:r>
      <w:r w:rsidR="00750379">
        <w:t xml:space="preserve">packag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0A1C00">
        <w:t>which</w:t>
      </w:r>
      <w:r w:rsidR="00A55975">
        <w:t xml:space="preserve">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1818F0">
        <w:t xml:space="preserve"> (details about the fitted models can be found in the data analysis scripts)</w:t>
      </w:r>
      <w:r w:rsidR="00A55975">
        <w:t>.</w:t>
      </w:r>
      <w:r w:rsidR="00750379">
        <w:t xml:space="preserve"> Each of the </w:t>
      </w:r>
      <w:r w:rsidR="00750379">
        <w:lastRenderedPageBreak/>
        <w:t>models w</w:t>
      </w:r>
      <w:r w:rsidR="00462C5A">
        <w:t>ere</w:t>
      </w:r>
      <w:r w:rsidR="00750379">
        <w:t xml:space="preserve"> fitted using weakly </w:t>
      </w:r>
      <w:r w:rsidR="00F44775">
        <w:t>informative</w:t>
      </w:r>
      <w:r w:rsidR="00750379">
        <w:t xml:space="preserve"> </w:t>
      </w:r>
      <w:r w:rsidR="00655937">
        <w:t>prior distributions</w:t>
      </w:r>
      <w:r w:rsidR="00750379">
        <w:t xml:space="preserve"> (</w:t>
      </w:r>
      <w:r w:rsidR="00F44775">
        <w:t>described below</w:t>
      </w:r>
      <w:r w:rsidR="00750379">
        <w:t xml:space="preserve">) and Gaussian likelihood. Four MCMC simulations (“chains”) with </w:t>
      </w:r>
      <w:r w:rsidR="00AC5E50">
        <w:t>6</w:t>
      </w:r>
      <w:r w:rsidR="00462C5A">
        <w:t>,</w:t>
      </w:r>
      <w:r w:rsidR="00AC5E50">
        <w:t>000 iterations (3</w:t>
      </w:r>
      <w:r w:rsidR="00462C5A">
        <w:t>,</w:t>
      </w:r>
      <w:r w:rsidR="00750379">
        <w:t>000 warmup)</w:t>
      </w:r>
      <w:r w:rsidR="006309E9">
        <w:t xml:space="preserve"> and no</w:t>
      </w:r>
      <w:r w:rsidR="003D5C58">
        <w:t xml:space="preserve"> thinning </w:t>
      </w:r>
      <w:r w:rsidR="00750379">
        <w:t xml:space="preserve">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3D828EB" w14:textId="7D5A220F" w:rsidR="00476F36" w:rsidRDefault="00476F36" w:rsidP="00476F36">
      <w:pPr>
        <w:pStyle w:val="Heading3"/>
        <w:rPr>
          <w:rFonts w:ascii="Times New Roman" w:hAnsi="Times New Roman" w:cs="Times New Roman"/>
          <w:color w:val="auto"/>
        </w:rPr>
      </w:pPr>
      <w:r>
        <w:rPr>
          <w:rFonts w:ascii="Times New Roman" w:hAnsi="Times New Roman" w:cs="Times New Roman"/>
          <w:color w:val="auto"/>
        </w:rPr>
        <w:t>Behavior</w:t>
      </w:r>
      <w:r w:rsidR="000771D6">
        <w:rPr>
          <w:rFonts w:ascii="Times New Roman" w:hAnsi="Times New Roman" w:cs="Times New Roman"/>
          <w:color w:val="auto"/>
        </w:rPr>
        <w:t>al data</w:t>
      </w:r>
    </w:p>
    <w:p w14:paraId="7916CB2C" w14:textId="77777777" w:rsidR="00476F36" w:rsidRPr="00476F36" w:rsidRDefault="00476F36" w:rsidP="00476F36"/>
    <w:p w14:paraId="5AB7CDDC" w14:textId="1EE36478" w:rsidR="00476F36" w:rsidRDefault="00476F36" w:rsidP="00476F36">
      <w:pPr>
        <w:spacing w:line="480" w:lineRule="auto"/>
        <w:ind w:firstLine="284"/>
        <w:jc w:val="both"/>
      </w:pPr>
      <w:r>
        <w:t>We fitted three models to predict sensitivity (</w:t>
      </w:r>
      <w:r w:rsidR="00BA5161">
        <w:t>d</w:t>
      </w:r>
      <w:r w:rsidR="00412DE2">
        <w:t>′</w:t>
      </w:r>
      <w:r>
        <w:t>) and reaction times (in milliseconds) separately (</w:t>
      </w:r>
      <w:r w:rsidRPr="00B57645">
        <w:rPr>
          <w:i/>
        </w:rPr>
        <w:t>Figure 2</w:t>
      </w:r>
      <w:r>
        <w:t xml:space="preserve"> for the raw data and </w:t>
      </w:r>
      <w:r>
        <w:rPr>
          <w:i/>
        </w:rPr>
        <w:t xml:space="preserve">Supplementary </w:t>
      </w:r>
      <w:r w:rsidRPr="00B57645">
        <w:rPr>
          <w:i/>
        </w:rPr>
        <w:t>Table 1</w:t>
      </w:r>
      <w:r>
        <w:t xml:space="preserve"> for the descriptive statistics). First, we fitted the </w:t>
      </w:r>
      <w:r w:rsidRPr="004D7EBB">
        <w:rPr>
          <w:i/>
        </w:rPr>
        <w:t>Null model</w:t>
      </w:r>
      <w:r>
        <w:t xml:space="preserve"> with a constant and varying intercepts across participants. This model was fitted in order to explore the possibility that the data would be best explained by simple random variation between participants. To investigate the effect of reward phase (baseline, training, test), we fitted the </w:t>
      </w:r>
      <w:r w:rsidRPr="004D7EBB">
        <w:rPr>
          <w:i/>
        </w:rPr>
        <w:t xml:space="preserve">Reward phase </w:t>
      </w:r>
      <w:r w:rsidRPr="000C2FCF">
        <w:t>model</w:t>
      </w:r>
      <w:r>
        <w:t xml:space="preserve"> which included only reward phase as the constant predictor, as well as </w:t>
      </w:r>
      <w:r>
        <w:lastRenderedPageBreak/>
        <w:t xml:space="preserve">varying intercepts and slopes across participants for this effect. To investigate the possible interaction between reward phase and </w:t>
      </w:r>
      <w:r w:rsidR="001F7F0E">
        <w:t>reward</w:t>
      </w:r>
      <w:r>
        <w:t xml:space="preserve">, we fitted the </w:t>
      </w:r>
      <w:r w:rsidRPr="000C2FCF">
        <w:rPr>
          <w:i/>
        </w:rPr>
        <w:t xml:space="preserve">Reward phase </w:t>
      </w:r>
      <w:r w:rsidR="00615651">
        <w:rPr>
          <w:i/>
        </w:rPr>
        <w:t>×</w:t>
      </w:r>
      <w:r w:rsidRPr="000C2FCF">
        <w:rPr>
          <w:i/>
        </w:rPr>
        <w:t xml:space="preserve"> </w:t>
      </w:r>
      <w:r w:rsidR="001F7F0E">
        <w:rPr>
          <w:i/>
        </w:rPr>
        <w:t>Reward</w:t>
      </w:r>
      <w:r w:rsidRPr="000C2FCF">
        <w:t xml:space="preserve"> </w:t>
      </w:r>
      <w:r w:rsidR="001F7F0E" w:rsidRPr="001F7F0E">
        <w:rPr>
          <w:i/>
        </w:rPr>
        <w:t>Probability</w:t>
      </w:r>
      <w:r w:rsidR="001F7F0E">
        <w:t xml:space="preserve"> </w:t>
      </w:r>
      <w:r w:rsidRPr="000C2FCF">
        <w:t>model</w:t>
      </w:r>
      <w:r>
        <w:t xml:space="preserve"> including the intercepts and slopes of these two effects and their interaction as both constant and varying effects. All models had a Gaussian distribution as the prior for the intercept (for sensitivity: centered at 1.8 with a standard deviation of 1; for reaction times: centered at 500 with a </w:t>
      </w:r>
      <w:r w:rsidR="00F8481D">
        <w:t>standard deviation</w:t>
      </w:r>
      <w:r>
        <w:t xml:space="preserve"> of 200). The models with slopes also included</w:t>
      </w:r>
      <w:r w:rsidR="004141EF">
        <w:t xml:space="preserve"> a Gaussian distribution as prior </w:t>
      </w:r>
      <w:r>
        <w:t>for the slopes (for sensitivity: centered at 0 with a standard deviation of 2; for reaction times: centered at 0 with a standard deviation of 200). The</w:t>
      </w:r>
      <w:r w:rsidR="003D4077">
        <w:t xml:space="preserve"> means for the priors for the intercepts were selected based on the previous study with the same task </w:t>
      </w:r>
      <w:r w:rsidR="003D4077">
        <w:fldChar w:fldCharType="begin" w:fldLock="1"/>
      </w:r>
      <w:r w:rsidR="003D4077">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3D4077">
        <w:fldChar w:fldCharType="separate"/>
      </w:r>
      <w:r w:rsidR="003D4077">
        <w:rPr>
          <w:noProof/>
        </w:rPr>
        <w:t>(</w:t>
      </w:r>
      <w:r w:rsidR="003D4077" w:rsidRPr="00D20B67">
        <w:rPr>
          <w:noProof/>
        </w:rPr>
        <w:t>Andersen &amp; Müller, 2010)</w:t>
      </w:r>
      <w:r w:rsidR="003D4077">
        <w:fldChar w:fldCharType="end"/>
      </w:r>
      <w:r w:rsidR="003D4077">
        <w:t>. The standard deviations of all of the prior distributions were chosen so that the distributions are very wide and thus only weakly informative.</w:t>
      </w:r>
      <w:r>
        <w:t xml:space="preserve"> Note that there are two additional models that, although possible to fit, are not plausible in the context of our experiment. Specifically, the model </w:t>
      </w:r>
      <w:r w:rsidR="00B252B7">
        <w:t>including</w:t>
      </w:r>
      <w:r>
        <w:t xml:space="preserve"> only the effect of </w:t>
      </w:r>
      <w:r w:rsidR="001F7F0E">
        <w:t>reward probability</w:t>
      </w:r>
      <w:r>
        <w:t xml:space="preserve"> overlooks the fact that this effect would necessarily be most pronounced in the training phase, thus interacting with the effect of reward phase. The same logic applies to the model with additive effects of reward phase and probability (i.e., these effects could not act independently in our experimental design).</w:t>
      </w:r>
    </w:p>
    <w:p w14:paraId="23178BA1" w14:textId="77777777" w:rsidR="00476F36" w:rsidRDefault="00476F36" w:rsidP="00476F36">
      <w:pPr>
        <w:spacing w:line="480" w:lineRule="auto"/>
        <w:ind w:firstLine="284"/>
        <w:jc w:val="both"/>
      </w:pPr>
    </w:p>
    <w:p w14:paraId="53F2B2CA" w14:textId="4A7E6F4B" w:rsidR="00476F36" w:rsidRDefault="00476F36" w:rsidP="00476F36">
      <w:pPr>
        <w:pStyle w:val="Heading3"/>
        <w:rPr>
          <w:rFonts w:ascii="Times New Roman" w:hAnsi="Times New Roman" w:cs="Times New Roman"/>
          <w:color w:val="auto"/>
        </w:rPr>
      </w:pPr>
      <w:r>
        <w:rPr>
          <w:rFonts w:ascii="Times New Roman" w:hAnsi="Times New Roman" w:cs="Times New Roman"/>
          <w:color w:val="auto"/>
        </w:rPr>
        <w:t>SSVEP amplitudes</w:t>
      </w:r>
    </w:p>
    <w:p w14:paraId="6278BAC4" w14:textId="77777777" w:rsidR="00476F36" w:rsidRDefault="00476F36" w:rsidP="00476F36">
      <w:pPr>
        <w:spacing w:line="480" w:lineRule="auto"/>
        <w:ind w:firstLine="284"/>
        <w:jc w:val="both"/>
      </w:pPr>
    </w:p>
    <w:p w14:paraId="68FFCEF1" w14:textId="029876FC" w:rsidR="00476F36" w:rsidRPr="007B463E" w:rsidRDefault="00476F36" w:rsidP="00476F36">
      <w:pPr>
        <w:spacing w:line="480" w:lineRule="auto"/>
        <w:ind w:firstLine="284"/>
        <w:jc w:val="both"/>
        <w:rPr>
          <w:b/>
          <w:sz w:val="20"/>
        </w:rPr>
      </w:pPr>
      <w:r>
        <w:t xml:space="preserve">We fitted seven models to predict the trial-averaged </w:t>
      </w:r>
      <w:r>
        <w:rPr>
          <w:rFonts w:eastAsia="Times New Roman"/>
          <w:szCs w:val="24"/>
        </w:rPr>
        <w:t>SS</w:t>
      </w:r>
      <w:r w:rsidRPr="00D92BFE">
        <w:rPr>
          <w:rFonts w:eastAsia="Times New Roman"/>
          <w:szCs w:val="24"/>
        </w:rPr>
        <w:t xml:space="preserve">VEP </w:t>
      </w:r>
      <w:r>
        <w:t>amplitudes (in a.u. due to the normalization) across conditions (</w:t>
      </w:r>
      <w:r w:rsidRPr="00B57645">
        <w:rPr>
          <w:i/>
        </w:rPr>
        <w:t xml:space="preserve">Figure </w:t>
      </w:r>
      <w:r>
        <w:rPr>
          <w:i/>
        </w:rPr>
        <w:t>2C, Figure 2D,</w:t>
      </w:r>
      <w:r>
        <w:t xml:space="preserve"> and </w:t>
      </w:r>
      <w:r w:rsidRPr="004A49F2">
        <w:rPr>
          <w:i/>
        </w:rPr>
        <w:t>Supplementary</w:t>
      </w:r>
      <w:r>
        <w:t xml:space="preserve"> </w:t>
      </w:r>
      <w:r>
        <w:rPr>
          <w:i/>
        </w:rPr>
        <w:t>Table 2</w:t>
      </w:r>
      <w:r>
        <w:t xml:space="preserve">). The </w:t>
      </w:r>
      <w:r w:rsidRPr="004D7EBB">
        <w:rPr>
          <w:i/>
        </w:rPr>
        <w:t>Null model</w:t>
      </w:r>
      <w:r>
        <w:t xml:space="preserve"> included one constant and multiple varying intercepts across participants. The </w:t>
      </w:r>
      <w:r>
        <w:rPr>
          <w:i/>
        </w:rPr>
        <w:t xml:space="preserve">Attention </w:t>
      </w:r>
      <w:r w:rsidRPr="00822832">
        <w:rPr>
          <w:i/>
        </w:rPr>
        <w:t>model</w:t>
      </w:r>
      <w:r>
        <w:t xml:space="preserve"> included the constant effect of attention; t</w:t>
      </w:r>
      <w:r w:rsidRPr="00822832">
        <w:t>he</w:t>
      </w:r>
      <w:r>
        <w:t xml:space="preserve"> </w:t>
      </w:r>
      <w:r w:rsidRPr="004D7EBB">
        <w:rPr>
          <w:i/>
        </w:rPr>
        <w:t xml:space="preserve">Reward </w:t>
      </w:r>
      <w:r>
        <w:rPr>
          <w:i/>
        </w:rPr>
        <w:t>P</w:t>
      </w:r>
      <w:r w:rsidRPr="004D7EBB">
        <w:rPr>
          <w:i/>
        </w:rPr>
        <w:t>hase model</w:t>
      </w:r>
      <w:r>
        <w:t xml:space="preserve"> included the constant </w:t>
      </w:r>
      <w:r>
        <w:lastRenderedPageBreak/>
        <w:t xml:space="preserve">effect of reward phase; the </w:t>
      </w:r>
      <w:r>
        <w:rPr>
          <w:i/>
        </w:rPr>
        <w:t>Reward Phase + Attention</w:t>
      </w:r>
      <w:r>
        <w:t xml:space="preserve"> model included the additive effects of reward phase and attention; and the </w:t>
      </w:r>
      <w:r>
        <w:rPr>
          <w:i/>
        </w:rPr>
        <w:t xml:space="preserve">Reward Phase </w:t>
      </w:r>
      <w:r w:rsidR="00615651">
        <w:rPr>
          <w:i/>
        </w:rPr>
        <w:t>×</w:t>
      </w:r>
      <w:r>
        <w:rPr>
          <w:i/>
        </w:rPr>
        <w:t xml:space="preserve"> Attention</w:t>
      </w:r>
      <w:r>
        <w:t xml:space="preserve"> model also included the interaction between reward phase and attention. The </w:t>
      </w:r>
      <w:r w:rsidR="002F3B06">
        <w:rPr>
          <w:i/>
        </w:rPr>
        <w:t>Reward probability</w:t>
      </w:r>
      <w:r w:rsidRPr="00822832">
        <w:rPr>
          <w:i/>
        </w:rPr>
        <w:t xml:space="preserve"> </w:t>
      </w:r>
      <w:r w:rsidR="00615651">
        <w:rPr>
          <w:i/>
        </w:rPr>
        <w:t>×</w:t>
      </w:r>
      <w:r w:rsidRPr="00822832">
        <w:rPr>
          <w:i/>
        </w:rPr>
        <w:t xml:space="preserve"> </w:t>
      </w:r>
      <w:r>
        <w:rPr>
          <w:i/>
        </w:rPr>
        <w:t>R</w:t>
      </w:r>
      <w:r w:rsidRPr="00822832">
        <w:rPr>
          <w:i/>
        </w:rPr>
        <w:t xml:space="preserve">eward phase + </w:t>
      </w:r>
      <w:r>
        <w:rPr>
          <w:i/>
        </w:rPr>
        <w:t>A</w:t>
      </w:r>
      <w:r w:rsidRPr="00822832">
        <w:rPr>
          <w:i/>
        </w:rPr>
        <w:t>ttention</w:t>
      </w:r>
      <w:r>
        <w:t xml:space="preserve"> model consisted of the constant effects of </w:t>
      </w:r>
      <w:r w:rsidR="002F3B06">
        <w:t>reward</w:t>
      </w:r>
      <w:r>
        <w:t xml:space="preserve"> and phase, their interaction, and the independent effect of attention. The last model was the </w:t>
      </w:r>
      <w:r w:rsidR="002F3B06">
        <w:rPr>
          <w:i/>
        </w:rPr>
        <w:t>Reward probability</w:t>
      </w:r>
      <w:r w:rsidRPr="00822832">
        <w:rPr>
          <w:i/>
        </w:rPr>
        <w:t xml:space="preserve"> </w:t>
      </w:r>
      <w:r w:rsidR="00615651">
        <w:rPr>
          <w:i/>
        </w:rPr>
        <w:t>×</w:t>
      </w:r>
      <w:r>
        <w:rPr>
          <w:i/>
        </w:rPr>
        <w:t xml:space="preserve"> R</w:t>
      </w:r>
      <w:r w:rsidRPr="00822832">
        <w:rPr>
          <w:i/>
        </w:rPr>
        <w:t xml:space="preserve">eward phase </w:t>
      </w:r>
      <w:r w:rsidR="00615651">
        <w:rPr>
          <w:i/>
        </w:rPr>
        <w:t>×</w:t>
      </w:r>
      <w:r>
        <w:rPr>
          <w:i/>
        </w:rPr>
        <w:t xml:space="preserve"> A</w:t>
      </w:r>
      <w:r w:rsidRPr="00822832">
        <w:rPr>
          <w:i/>
        </w:rPr>
        <w:t>ttention</w:t>
      </w:r>
      <w:r>
        <w:t xml:space="preserve"> model which included all constant effects and their interaction. All models, except for the </w:t>
      </w:r>
      <w:r>
        <w:rPr>
          <w:i/>
        </w:rPr>
        <w:t>Null</w:t>
      </w:r>
      <w:r>
        <w:t xml:space="preserve"> </w:t>
      </w:r>
      <w:r>
        <w:rPr>
          <w:i/>
        </w:rPr>
        <w:t>model</w:t>
      </w:r>
      <w:r>
        <w:t xml:space="preserve">, included varying intercepts and slopes across participants for all of the constant effects. All models included a Gaussian distribution as the prior for the intercept (centered at 1 with a standard deviation of </w:t>
      </w:r>
      <w:r w:rsidR="00847A08">
        <w:t>1</w:t>
      </w:r>
      <w:r>
        <w:t>).</w:t>
      </w:r>
      <w:r w:rsidR="003D4077">
        <w:t xml:space="preserve"> The mean across both attended and unattended conditions is approximately 1 in this paradigm</w:t>
      </w:r>
      <w:r>
        <w:t xml:space="preserve"> </w:t>
      </w:r>
      <w:r w:rsidR="003D4077">
        <w:fldChar w:fldCharType="begin" w:fldLock="1"/>
      </w:r>
      <w:r w:rsidR="003D4077">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3D4077">
        <w:fldChar w:fldCharType="separate"/>
      </w:r>
      <w:r w:rsidR="003D4077">
        <w:rPr>
          <w:noProof/>
        </w:rPr>
        <w:t>(</w:t>
      </w:r>
      <w:r w:rsidR="003D4077" w:rsidRPr="00D20B67">
        <w:rPr>
          <w:noProof/>
        </w:rPr>
        <w:t>Andersen &amp; Müller, 2010)</w:t>
      </w:r>
      <w:r w:rsidR="003D4077">
        <w:fldChar w:fldCharType="end"/>
      </w:r>
      <w:r w:rsidR="003D4077">
        <w:t xml:space="preserve">, while the normalized amplitudes </w:t>
      </w:r>
      <w:r w:rsidR="00847A08">
        <w:t xml:space="preserve">are in the 0-2 range (the normalized amplitude of 2 for the attended stimulus would equal the physical removal of the unattended stimulus) which is why we opted for the standard deviation of 1 for the prior distributions. </w:t>
      </w:r>
      <w:r>
        <w:t xml:space="preserve">In addition, the models with slopes included a Gaussian distribution as the prior for the slopes (centered at 0 with a standard deviation of </w:t>
      </w:r>
      <w:r w:rsidR="00847A08">
        <w:t>1</w:t>
      </w:r>
      <w:r>
        <w:t>). As was the case for the behavioral data, several models were not fitted because they were not plausible in the context of our experiment (e.g., models that include both reward phase and probability, but not their interaction</w:t>
      </w:r>
      <w:r w:rsidR="00412DE2">
        <w:t>, are implausible because reward probability cannot affect the baseline phase</w:t>
      </w:r>
      <w:r>
        <w:t>).</w:t>
      </w:r>
    </w:p>
    <w:p w14:paraId="15FA9DA9" w14:textId="6BE69B9A"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r>
        <w:t>Behavioral results</w:t>
      </w:r>
    </w:p>
    <w:p w14:paraId="27CE72C1" w14:textId="7AFA307F" w:rsidR="00E66917" w:rsidRDefault="00566A39" w:rsidP="00781FC8">
      <w:pPr>
        <w:pStyle w:val="Heading3"/>
        <w:rPr>
          <w:rFonts w:ascii="Times New Roman" w:hAnsi="Times New Roman" w:cs="Times New Roman"/>
          <w:color w:val="auto"/>
        </w:rPr>
      </w:pPr>
      <w:r w:rsidRPr="00781FC8">
        <w:rPr>
          <w:rFonts w:ascii="Times New Roman" w:hAnsi="Times New Roman" w:cs="Times New Roman"/>
          <w:color w:val="auto"/>
        </w:rPr>
        <w:t>Sensitivity</w:t>
      </w:r>
      <w:r w:rsidR="00726ABD">
        <w:rPr>
          <w:rFonts w:ascii="Times New Roman" w:hAnsi="Times New Roman" w:cs="Times New Roman"/>
          <w:color w:val="auto"/>
        </w:rPr>
        <w:t xml:space="preserve"> </w:t>
      </w:r>
      <w:r w:rsidR="001004E2">
        <w:rPr>
          <w:rFonts w:ascii="Times New Roman" w:hAnsi="Times New Roman" w:cs="Times New Roman"/>
          <w:color w:val="auto"/>
        </w:rPr>
        <w:t>d</w:t>
      </w:r>
      <w:r w:rsidR="00412DE2">
        <w:t>′</w:t>
      </w:r>
    </w:p>
    <w:p w14:paraId="2E9CB975" w14:textId="77777777" w:rsidR="00781FC8" w:rsidRPr="00781FC8" w:rsidRDefault="00781FC8" w:rsidP="00781FC8"/>
    <w:p w14:paraId="5BA3D01E" w14:textId="09E2D2D0" w:rsidR="00115A26" w:rsidRDefault="00765B6B" w:rsidP="00DF50EC">
      <w:pPr>
        <w:spacing w:line="480" w:lineRule="auto"/>
        <w:ind w:firstLine="284"/>
        <w:jc w:val="both"/>
      </w:pPr>
      <w:r w:rsidRPr="00917742">
        <w:t>Of</w:t>
      </w:r>
      <w:r>
        <w:t xml:space="preserve"> all the tested models, t</w:t>
      </w:r>
      <w:r w:rsidR="00FE2900">
        <w:t xml:space="preserve">he </w:t>
      </w:r>
      <w:r w:rsidR="000C2FCF" w:rsidRPr="000C2FCF">
        <w:rPr>
          <w:i/>
        </w:rPr>
        <w:t xml:space="preserve">Reward phase </w:t>
      </w:r>
      <w:r w:rsidR="00615651">
        <w:rPr>
          <w:i/>
        </w:rPr>
        <w:t>×</w:t>
      </w:r>
      <w:r w:rsidR="000C2FCF" w:rsidRPr="000C2FCF">
        <w:rPr>
          <w:i/>
        </w:rPr>
        <w:t xml:space="preserve"> </w:t>
      </w:r>
      <w:r w:rsidR="002F3B06">
        <w:rPr>
          <w:i/>
        </w:rPr>
        <w:t>Reward probability</w:t>
      </w:r>
      <w:r w:rsidR="00FE2900">
        <w:t xml:space="preserve"> model best predicted </w:t>
      </w:r>
      <w:r w:rsidR="00566A39">
        <w:t>sensitivity</w:t>
      </w:r>
      <w:r w:rsidR="00FE2900">
        <w:t xml:space="preserve"> </w:t>
      </w:r>
      <w:r w:rsidR="00C11E13">
        <w:t>(</w:t>
      </w:r>
      <w:r w:rsidR="00781FC8">
        <w:rPr>
          <w:i/>
        </w:rPr>
        <w:t>Table 1</w:t>
      </w:r>
      <w:r w:rsidR="009E0846">
        <w:t xml:space="preserve">). </w:t>
      </w:r>
      <w:r w:rsidR="00B92561">
        <w:t>T</w:t>
      </w:r>
      <w:r w:rsidR="00FD5FE6">
        <w:t>he posterior distribution</w:t>
      </w:r>
      <w:r w:rsidR="00411041">
        <w:t>s</w:t>
      </w:r>
      <w:r w:rsidR="00FD5FE6">
        <w:t xml:space="preserve"> of the</w:t>
      </w:r>
      <w:r w:rsidR="00C11E13">
        <w:t xml:space="preserve"> interaction model (</w:t>
      </w:r>
      <w:r w:rsidR="00781FC8">
        <w:rPr>
          <w:i/>
        </w:rPr>
        <w:t>Figure 2</w:t>
      </w:r>
      <w:r w:rsidR="001A1EA7">
        <w:rPr>
          <w:i/>
        </w:rPr>
        <w:t>A</w:t>
      </w:r>
      <w:r w:rsidR="00781FC8">
        <w:rPr>
          <w:i/>
        </w:rPr>
        <w:t xml:space="preserve"> </w:t>
      </w:r>
      <w:r w:rsidR="00781FC8">
        <w:t xml:space="preserve">and </w:t>
      </w:r>
      <w:r w:rsidR="00781FC8">
        <w:rPr>
          <w:i/>
        </w:rPr>
        <w:t>Table 2</w:t>
      </w:r>
      <w:r w:rsidR="00FD5FE6">
        <w:t>)</w:t>
      </w:r>
      <w:r w:rsidR="0078557A">
        <w:t xml:space="preserve"> revealed that </w:t>
      </w:r>
      <w:r w:rsidR="00566A39">
        <w:t xml:space="preserve">sensitivity </w:t>
      </w:r>
      <w:r w:rsidR="0078557A">
        <w:t xml:space="preserve">improved in the </w:t>
      </w:r>
      <w:r w:rsidR="00C153CF">
        <w:t>training</w:t>
      </w:r>
      <w:r w:rsidR="0078557A">
        <w:t xml:space="preserve"> phase compared to the baseline</w:t>
      </w:r>
      <w:r w:rsidR="00923E38">
        <w:t xml:space="preserve"> for</w:t>
      </w:r>
      <w:r w:rsidR="00726ABD">
        <w:t xml:space="preserve"> both</w:t>
      </w:r>
      <w:r w:rsidR="00923E38">
        <w:t xml:space="preserve"> </w:t>
      </w:r>
      <w:r w:rsidR="00726ABD">
        <w:t xml:space="preserve">the </w:t>
      </w:r>
      <w:r w:rsidR="00923E38">
        <w:t>low</w:t>
      </w:r>
      <w:r w:rsidR="0055266E">
        <w:t xml:space="preserve"> </w:t>
      </w:r>
      <w:r w:rsidR="002F3B06">
        <w:lastRenderedPageBreak/>
        <w:t>reward</w:t>
      </w:r>
      <w:r w:rsidR="00584547">
        <w:t xml:space="preserve"> </w:t>
      </w:r>
      <w:r w:rsidR="003B33DC">
        <w:t>(</w:t>
      </w:r>
      <w:r w:rsidR="003B33DC">
        <w:rPr>
          <w:i/>
        </w:rPr>
        <w:t xml:space="preserve">M = </w:t>
      </w:r>
      <w:r w:rsidR="00B7109B">
        <w:t>0.14; 95% HDI [0.01, 0.27</w:t>
      </w:r>
      <w:r w:rsidR="003B33DC">
        <w:t xml:space="preserve">]; ER = </w:t>
      </w:r>
      <w:r w:rsidR="00B7109B">
        <w:t>57.82</w:t>
      </w:r>
      <w:r w:rsidR="003B33DC">
        <w:t>)</w:t>
      </w:r>
      <w:r w:rsidR="00726ABD">
        <w:t xml:space="preserve"> and</w:t>
      </w:r>
      <w:r w:rsidR="00584547">
        <w:t xml:space="preserve"> the</w:t>
      </w:r>
      <w:r w:rsidR="0055266E">
        <w:t xml:space="preserve"> </w:t>
      </w:r>
      <w:r w:rsidR="003B33DC">
        <w:t xml:space="preserve">high </w:t>
      </w:r>
      <w:r w:rsidR="002F3B06">
        <w:t>reward</w:t>
      </w:r>
      <w:r w:rsidR="003B33DC">
        <w:t xml:space="preserve"> </w:t>
      </w:r>
      <w:r w:rsidR="00476F36">
        <w:t xml:space="preserve">color </w:t>
      </w:r>
      <w:r w:rsidR="003B33DC">
        <w:t>(</w:t>
      </w:r>
      <w:r w:rsidR="003B33DC">
        <w:rPr>
          <w:i/>
        </w:rPr>
        <w:t xml:space="preserve">M = </w:t>
      </w:r>
      <w:r w:rsidR="005779C0">
        <w:t>0.04</w:t>
      </w:r>
      <w:r w:rsidR="003B33DC">
        <w:t>; 95% HDI [</w:t>
      </w:r>
      <w:r w:rsidR="005779C0">
        <w:t>-0.08, 0.17</w:t>
      </w:r>
      <w:r w:rsidR="003B33DC">
        <w:t xml:space="preserve">]; ER = </w:t>
      </w:r>
      <w:r w:rsidR="00E6483F">
        <w:t>3.10</w:t>
      </w:r>
      <w:r w:rsidR="003B33DC">
        <w:t>)</w:t>
      </w:r>
      <w:r w:rsidR="00C36A08">
        <w:t xml:space="preserve">. </w:t>
      </w:r>
      <w:r w:rsidR="00923E38">
        <w:t xml:space="preserve">This </w:t>
      </w:r>
      <w:r w:rsidR="00C04A3E">
        <w:t xml:space="preserve">improvement </w:t>
      </w:r>
      <w:r w:rsidR="00923E38">
        <w:t xml:space="preserve">was </w:t>
      </w:r>
      <w:r w:rsidR="0055266E">
        <w:t xml:space="preserve">far </w:t>
      </w:r>
      <w:r w:rsidR="00923E38">
        <w:t xml:space="preserve">more pronounced for low </w:t>
      </w:r>
      <w:r w:rsidR="00C04A3E">
        <w:t>compared to</w:t>
      </w:r>
      <w:r w:rsidR="00923E38">
        <w:t xml:space="preserve"> h</w:t>
      </w:r>
      <w:r w:rsidR="00923E38" w:rsidRPr="00792843">
        <w:t xml:space="preserve">igh </w:t>
      </w:r>
      <w:r w:rsidR="009F0D61">
        <w:t xml:space="preserve">reward </w:t>
      </w:r>
      <w:r w:rsidR="00923E38" w:rsidRPr="00792843">
        <w:t>(</w:t>
      </w:r>
      <w:r w:rsidR="00792843" w:rsidRPr="00792843">
        <w:rPr>
          <w:i/>
        </w:rPr>
        <w:t xml:space="preserve">M = </w:t>
      </w:r>
      <w:r w:rsidR="00E6483F">
        <w:t>0.10; 95% HDI [-0.08, 0.27</w:t>
      </w:r>
      <w:r w:rsidR="00792843">
        <w:t xml:space="preserve">]; ER = </w:t>
      </w:r>
      <w:r w:rsidR="00E6483F">
        <w:t>6.25</w:t>
      </w:r>
      <w:r w:rsidR="00923E38" w:rsidRPr="00792843">
        <w:t>).</w:t>
      </w:r>
      <w:r w:rsidR="00923E38">
        <w:t xml:space="preserve"> </w:t>
      </w:r>
      <w:r w:rsidR="00C04A3E">
        <w:t xml:space="preserve">Conversely, </w:t>
      </w:r>
      <w:r w:rsidR="0055266E">
        <w:t xml:space="preserve">there was no evidence for </w:t>
      </w:r>
      <w:r w:rsidR="00726ABD">
        <w:t>a</w:t>
      </w:r>
      <w:r w:rsidR="0055266E">
        <w:t xml:space="preserve"> difference </w:t>
      </w:r>
      <w:r w:rsidR="00FE2900">
        <w:t xml:space="preserve">between </w:t>
      </w:r>
      <w:r w:rsidR="00C153CF">
        <w:t>training</w:t>
      </w:r>
      <w:r w:rsidR="00FE2900">
        <w:t xml:space="preserve"> and </w:t>
      </w:r>
      <w:r w:rsidR="00C153CF">
        <w:t>test</w:t>
      </w:r>
      <w:r w:rsidR="00FE2900">
        <w:t xml:space="preserve"> phase</w:t>
      </w:r>
      <w:r w:rsidR="00C04A3E">
        <w:t>s</w:t>
      </w:r>
      <w:r w:rsidR="0055266E">
        <w:t xml:space="preserve"> in </w:t>
      </w:r>
      <w:r w:rsidR="00575829">
        <w:t>the low (</w:t>
      </w:r>
      <w:r w:rsidR="00575829">
        <w:rPr>
          <w:i/>
        </w:rPr>
        <w:t xml:space="preserve">M = </w:t>
      </w:r>
      <w:r w:rsidR="00575829">
        <w:t>0.</w:t>
      </w:r>
      <w:r w:rsidR="0055266E">
        <w:t>00</w:t>
      </w:r>
      <w:r w:rsidR="00575829">
        <w:t>; 95% HDI</w:t>
      </w:r>
      <w:r w:rsidR="0055266E">
        <w:t xml:space="preserve"> [-0.13, 0.13</w:t>
      </w:r>
      <w:r w:rsidR="00575829">
        <w:t>]</w:t>
      </w:r>
      <w:r w:rsidR="00B71FD2">
        <w:t xml:space="preserve">; ER = </w:t>
      </w:r>
      <w:r w:rsidR="00E6483F">
        <w:t>1.09</w:t>
      </w:r>
      <w:r w:rsidR="00575829">
        <w:t xml:space="preserve">), </w:t>
      </w:r>
      <w:r w:rsidR="00584547">
        <w:t xml:space="preserve">and </w:t>
      </w:r>
      <w:r w:rsidR="004864F0">
        <w:t xml:space="preserve">a </w:t>
      </w:r>
      <w:r w:rsidR="00E6483F">
        <w:t>small</w:t>
      </w:r>
      <w:r w:rsidR="00584547">
        <w:t xml:space="preserve"> reduction in sensitivity </w:t>
      </w:r>
      <w:r w:rsidR="0055266E">
        <w:t xml:space="preserve">in the high </w:t>
      </w:r>
      <w:r w:rsidR="009F0D61">
        <w:t xml:space="preserve">reward </w:t>
      </w:r>
      <w:r w:rsidR="00575829">
        <w:t>condition (</w:t>
      </w:r>
      <w:r w:rsidR="00575829">
        <w:rPr>
          <w:i/>
        </w:rPr>
        <w:t xml:space="preserve">M = </w:t>
      </w:r>
      <w:r w:rsidR="00C36A08" w:rsidRPr="00C36A08">
        <w:t>-</w:t>
      </w:r>
      <w:r w:rsidR="00E6483F">
        <w:t>0.08</w:t>
      </w:r>
      <w:r w:rsidR="00575829">
        <w:t>; 95% HDI</w:t>
      </w:r>
      <w:r w:rsidR="00C36A08">
        <w:t xml:space="preserve"> </w:t>
      </w:r>
      <w:r w:rsidR="00E6483F">
        <w:t>[-0.20, 0.05</w:t>
      </w:r>
      <w:r w:rsidR="00575829">
        <w:t>]</w:t>
      </w:r>
      <w:r w:rsidR="00B71FD2">
        <w:t xml:space="preserve">; ER = </w:t>
      </w:r>
      <w:r w:rsidR="00E6483F">
        <w:t>8.52</w:t>
      </w:r>
      <w:r w:rsidR="00575829">
        <w:t>).</w:t>
      </w:r>
      <w:r w:rsidR="008A23A3">
        <w:t xml:space="preserve"> </w:t>
      </w:r>
      <w:r w:rsidR="00575829">
        <w:t xml:space="preserve">These results suggest </w:t>
      </w:r>
      <w:r w:rsidR="00EC01A6">
        <w:t>a higher</w:t>
      </w:r>
      <w:r w:rsidR="00575829">
        <w:t xml:space="preserve"> </w:t>
      </w:r>
      <w:r w:rsidR="008A23A3">
        <w:t>sensitiv</w:t>
      </w:r>
      <w:r w:rsidR="00EC01A6">
        <w:t xml:space="preserve">ity for coherent motion detection </w:t>
      </w:r>
      <w:r w:rsidR="00575829">
        <w:t xml:space="preserve">in the </w:t>
      </w:r>
      <w:r w:rsidR="00C153CF">
        <w:t>training</w:t>
      </w:r>
      <w:r w:rsidR="00575829">
        <w:t xml:space="preserve"> phase compared to baseline, </w:t>
      </w:r>
      <w:r w:rsidR="004141EF">
        <w:t xml:space="preserve">that was most pronounced for the </w:t>
      </w:r>
      <w:r w:rsidR="00575829">
        <w:t xml:space="preserve">low </w:t>
      </w:r>
      <w:r w:rsidR="00EC01A6">
        <w:t xml:space="preserve">relative to the high </w:t>
      </w:r>
      <w:r w:rsidR="009F0D61">
        <w:t xml:space="preserve">reward </w:t>
      </w:r>
      <w:r w:rsidR="00575829">
        <w:t xml:space="preserve">color. There was also </w:t>
      </w:r>
      <w:r w:rsidR="00584547">
        <w:t xml:space="preserve">very little </w:t>
      </w:r>
      <w:r w:rsidR="00575829">
        <w:t xml:space="preserve">evidence </w:t>
      </w:r>
      <w:r w:rsidR="00584547">
        <w:t>of</w:t>
      </w:r>
      <w:r w:rsidR="00575829">
        <w:t xml:space="preserve"> </w:t>
      </w:r>
      <w:r w:rsidR="00FE683F">
        <w:t xml:space="preserve">a </w:t>
      </w:r>
      <w:r w:rsidR="008A23A3">
        <w:t xml:space="preserve">change in sensitivity </w:t>
      </w:r>
      <w:r w:rsidR="00584547">
        <w:t xml:space="preserve">from the training to the </w:t>
      </w:r>
      <w:r w:rsidR="008A23A3">
        <w:t>test phase.</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1997"/>
        <w:gridCol w:w="2740"/>
        <w:gridCol w:w="2356"/>
        <w:gridCol w:w="297"/>
        <w:gridCol w:w="2249"/>
      </w:tblGrid>
      <w:tr w:rsidR="009F2266" w14:paraId="595A2DD2" w14:textId="77777777" w:rsidTr="00781FC8">
        <w:trPr>
          <w:trHeight w:val="664"/>
        </w:trPr>
        <w:tc>
          <w:tcPr>
            <w:tcW w:w="8505" w:type="dxa"/>
            <w:gridSpan w:val="5"/>
            <w:vAlign w:val="center"/>
          </w:tcPr>
          <w:p w14:paraId="66503193" w14:textId="2B3BF12A" w:rsidR="009F2266" w:rsidRDefault="00781FC8" w:rsidP="00C11E13">
            <w:pPr>
              <w:spacing w:line="360" w:lineRule="auto"/>
            </w:pPr>
            <w:r>
              <w:t>Table 1</w:t>
            </w:r>
          </w:p>
          <w:p w14:paraId="4B536518" w14:textId="3C2F91ED" w:rsidR="009F2266" w:rsidRDefault="00FE683F" w:rsidP="00566A39">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w:t>
            </w:r>
            <w:r w:rsidR="00566A39">
              <w:rPr>
                <w:i/>
              </w:rPr>
              <w:t>sensitivity</w:t>
            </w:r>
            <w:r w:rsidR="009215B9">
              <w:rPr>
                <w:i/>
              </w:rPr>
              <w:t xml:space="preserve"> and </w:t>
            </w:r>
            <w:r w:rsidR="002952F2">
              <w:rPr>
                <w:i/>
              </w:rPr>
              <w:t>r</w:t>
            </w:r>
            <w:r w:rsidR="009215B9">
              <w:rPr>
                <w:i/>
              </w:rPr>
              <w:t>eaction times.</w:t>
            </w:r>
          </w:p>
        </w:tc>
      </w:tr>
      <w:tr w:rsidR="007427B7" w14:paraId="05156EE8" w14:textId="77777777" w:rsidTr="00781FC8">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781FC8">
        <w:trPr>
          <w:trHeight w:val="438"/>
        </w:trPr>
        <w:tc>
          <w:tcPr>
            <w:tcW w:w="8505" w:type="dxa"/>
            <w:gridSpan w:val="5"/>
            <w:tcBorders>
              <w:top w:val="single" w:sz="4" w:space="0" w:color="auto"/>
            </w:tcBorders>
            <w:vAlign w:val="center"/>
          </w:tcPr>
          <w:p w14:paraId="24A6DC17" w14:textId="63E6A8B6" w:rsidR="00876BCA" w:rsidRPr="00297068" w:rsidRDefault="00566A39" w:rsidP="00C11E13">
            <w:pPr>
              <w:rPr>
                <w:i/>
              </w:rPr>
            </w:pPr>
            <w:r>
              <w:rPr>
                <w:i/>
              </w:rPr>
              <w:t>Sensitivity</w:t>
            </w:r>
          </w:p>
        </w:tc>
      </w:tr>
      <w:tr w:rsidR="009609D6" w14:paraId="62120BFC" w14:textId="77777777" w:rsidTr="00781FC8">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77128E30" w:rsidR="00F21309" w:rsidRDefault="00115A26" w:rsidP="00115A26">
            <w:r w:rsidRPr="00115A26">
              <w:t>533.3</w:t>
            </w:r>
            <w:r>
              <w:t xml:space="preserve"> </w:t>
            </w:r>
            <w:r w:rsidR="00F21309">
              <w:t>(</w:t>
            </w:r>
            <w:r>
              <w:t>26.5</w:t>
            </w:r>
            <w:r w:rsidR="00F21309">
              <w:t>)</w:t>
            </w:r>
          </w:p>
        </w:tc>
        <w:tc>
          <w:tcPr>
            <w:tcW w:w="262" w:type="dxa"/>
            <w:vAlign w:val="center"/>
          </w:tcPr>
          <w:p w14:paraId="56A348BD" w14:textId="74DD500E" w:rsidR="00F21309" w:rsidRDefault="00F21309" w:rsidP="00C11E13"/>
        </w:tc>
        <w:tc>
          <w:tcPr>
            <w:tcW w:w="1984" w:type="dxa"/>
            <w:vAlign w:val="center"/>
          </w:tcPr>
          <w:p w14:paraId="512A6283" w14:textId="6CFAA4B6" w:rsidR="00F21309" w:rsidRDefault="00115A26" w:rsidP="00C11E13">
            <w:r>
              <w:t>0.27 (0.05</w:t>
            </w:r>
            <w:r w:rsidR="00651687">
              <w:t>)</w:t>
            </w:r>
          </w:p>
        </w:tc>
      </w:tr>
      <w:tr w:rsidR="009609D6" w14:paraId="26EFEC87" w14:textId="77777777" w:rsidTr="00781FC8">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325ED2D3" w:rsidR="00F21309" w:rsidRDefault="00115A26" w:rsidP="00C11E13">
            <w:r>
              <w:t>541.0</w:t>
            </w:r>
            <w:r w:rsidR="00F21309">
              <w:t xml:space="preserve"> (</w:t>
            </w:r>
            <w:r>
              <w:t>26.5</w:t>
            </w:r>
            <w:r w:rsidR="00F21309">
              <w:t>)</w:t>
            </w:r>
          </w:p>
        </w:tc>
        <w:tc>
          <w:tcPr>
            <w:tcW w:w="262" w:type="dxa"/>
            <w:vAlign w:val="center"/>
          </w:tcPr>
          <w:p w14:paraId="694D0F02" w14:textId="69552910" w:rsidR="00F21309" w:rsidRDefault="00F21309" w:rsidP="00C11E13"/>
        </w:tc>
        <w:tc>
          <w:tcPr>
            <w:tcW w:w="1984" w:type="dxa"/>
            <w:vAlign w:val="center"/>
          </w:tcPr>
          <w:p w14:paraId="4C45A5A1" w14:textId="634FA3A3" w:rsidR="00F21309" w:rsidRDefault="00115A26" w:rsidP="00C11E13">
            <w:r>
              <w:t>0.27</w:t>
            </w:r>
            <w:r w:rsidR="00651687">
              <w:t xml:space="preserve"> (0.05)</w:t>
            </w:r>
          </w:p>
        </w:tc>
      </w:tr>
      <w:tr w:rsidR="009609D6" w14:paraId="4C6545EB" w14:textId="77777777" w:rsidTr="00781FC8">
        <w:trPr>
          <w:trHeight w:val="438"/>
        </w:trPr>
        <w:tc>
          <w:tcPr>
            <w:tcW w:w="4180" w:type="dxa"/>
            <w:gridSpan w:val="2"/>
            <w:tcBorders>
              <w:bottom w:val="single" w:sz="4" w:space="0" w:color="auto"/>
            </w:tcBorders>
            <w:tcMar>
              <w:left w:w="284" w:type="dxa"/>
            </w:tcMar>
            <w:vAlign w:val="center"/>
          </w:tcPr>
          <w:p w14:paraId="5D51C51E" w14:textId="14D2CBAE" w:rsidR="00F21309" w:rsidRDefault="00705D83" w:rsidP="00615651">
            <w:r>
              <w:t xml:space="preserve">Reward phase </w:t>
            </w:r>
            <w:r w:rsidR="00615651">
              <w:t>×</w:t>
            </w:r>
            <w:r w:rsidR="00FE683F">
              <w:t xml:space="preserve"> </w:t>
            </w:r>
            <w:r w:rsidR="009F0D61">
              <w:t>Reward probability</w:t>
            </w:r>
          </w:p>
        </w:tc>
        <w:tc>
          <w:tcPr>
            <w:tcW w:w="2079" w:type="dxa"/>
            <w:tcBorders>
              <w:bottom w:val="single" w:sz="4" w:space="0" w:color="auto"/>
            </w:tcBorders>
            <w:vAlign w:val="center"/>
          </w:tcPr>
          <w:p w14:paraId="2503F414" w14:textId="0A34BB21" w:rsidR="00F21309" w:rsidRDefault="00115A26" w:rsidP="00C11E13">
            <w:r>
              <w:t>202.</w:t>
            </w:r>
            <w:r w:rsidR="005E0EA0">
              <w:t>7</w:t>
            </w:r>
            <w:r w:rsidR="00F21309">
              <w:t xml:space="preserve"> (</w:t>
            </w:r>
            <w:r>
              <w:t>19.1</w:t>
            </w:r>
            <w:r w:rsidR="00F21309">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4831A20C" w:rsidR="00F21309" w:rsidRDefault="00115A26" w:rsidP="00C11E13">
            <w:r>
              <w:t>0.84 (0.01</w:t>
            </w:r>
            <w:r w:rsidR="00651687">
              <w:t>)</w:t>
            </w:r>
          </w:p>
        </w:tc>
      </w:tr>
      <w:tr w:rsidR="00876BCA" w14:paraId="47028B34" w14:textId="77777777" w:rsidTr="00781FC8">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781FC8">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310C182F" w:rsidR="00876BCA" w:rsidRDefault="00683829" w:rsidP="00C11E13">
            <w:r>
              <w:t>2,500.2</w:t>
            </w:r>
            <w:r w:rsidR="00876BCA" w:rsidRPr="00534F07">
              <w:t xml:space="preserve"> </w:t>
            </w:r>
            <w:r w:rsidR="00876BCA">
              <w:t>(</w:t>
            </w:r>
            <w:r>
              <w:t>31.6</w:t>
            </w:r>
            <w:r w:rsidR="00876BCA">
              <w:t>)</w:t>
            </w:r>
          </w:p>
        </w:tc>
        <w:tc>
          <w:tcPr>
            <w:tcW w:w="262" w:type="dxa"/>
            <w:vAlign w:val="center"/>
          </w:tcPr>
          <w:p w14:paraId="372FC307" w14:textId="7490FABD" w:rsidR="00876BCA" w:rsidRDefault="00876BCA" w:rsidP="00C11E13"/>
        </w:tc>
        <w:tc>
          <w:tcPr>
            <w:tcW w:w="1984" w:type="dxa"/>
            <w:vAlign w:val="center"/>
          </w:tcPr>
          <w:p w14:paraId="3E59B7B0" w14:textId="312BCF42" w:rsidR="00876BCA" w:rsidRDefault="00683829" w:rsidP="00C11E13">
            <w:r>
              <w:t>0.50</w:t>
            </w:r>
            <w:r w:rsidR="00876BCA" w:rsidRPr="00C21D51">
              <w:t xml:space="preserve"> </w:t>
            </w:r>
            <w:r>
              <w:t>(0.04</w:t>
            </w:r>
            <w:r w:rsidR="00876BCA">
              <w:t>)</w:t>
            </w:r>
          </w:p>
        </w:tc>
      </w:tr>
      <w:tr w:rsidR="009609D6" w14:paraId="7F012FA8" w14:textId="77777777" w:rsidTr="00781FC8">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5674CDB2" w:rsidR="00876BCA" w:rsidRDefault="00876BCA" w:rsidP="00C11E13">
            <w:r w:rsidRPr="00C21D51">
              <w:t>2</w:t>
            </w:r>
            <w:r w:rsidR="00FE683F">
              <w:t>,</w:t>
            </w:r>
            <w:r w:rsidR="00683829">
              <w:t>483.0</w:t>
            </w:r>
            <w:r w:rsidRPr="00C21D51">
              <w:t xml:space="preserve"> </w:t>
            </w:r>
            <w:r>
              <w:t>(</w:t>
            </w:r>
            <w:r w:rsidR="00683829">
              <w:t>35.3</w:t>
            </w:r>
            <w:r>
              <w:t>)</w:t>
            </w:r>
          </w:p>
        </w:tc>
        <w:tc>
          <w:tcPr>
            <w:tcW w:w="262" w:type="dxa"/>
            <w:vAlign w:val="center"/>
          </w:tcPr>
          <w:p w14:paraId="1EBA8610" w14:textId="78F00C22" w:rsidR="00876BCA" w:rsidRDefault="00876BCA" w:rsidP="00C11E13"/>
        </w:tc>
        <w:tc>
          <w:tcPr>
            <w:tcW w:w="1984" w:type="dxa"/>
            <w:vAlign w:val="center"/>
          </w:tcPr>
          <w:p w14:paraId="74B5D6DF" w14:textId="591BF5F1" w:rsidR="00876BCA" w:rsidRDefault="00683829" w:rsidP="00C11E13">
            <w:r>
              <w:t>0.56</w:t>
            </w:r>
            <w:r w:rsidR="00876BCA" w:rsidRPr="00C21D51">
              <w:t xml:space="preserve"> </w:t>
            </w:r>
            <w:r w:rsidR="00876BCA">
              <w:t>(</w:t>
            </w:r>
            <w:r>
              <w:t>0.04</w:t>
            </w:r>
            <w:r w:rsidR="00876BCA">
              <w:t>)</w:t>
            </w:r>
          </w:p>
        </w:tc>
      </w:tr>
      <w:tr w:rsidR="009609D6" w14:paraId="5C3FF6BF" w14:textId="77777777" w:rsidTr="00781FC8">
        <w:trPr>
          <w:trHeight w:val="438"/>
        </w:trPr>
        <w:tc>
          <w:tcPr>
            <w:tcW w:w="4180" w:type="dxa"/>
            <w:gridSpan w:val="2"/>
            <w:tcBorders>
              <w:bottom w:val="single" w:sz="4" w:space="0" w:color="auto"/>
            </w:tcBorders>
            <w:tcMar>
              <w:left w:w="284" w:type="dxa"/>
            </w:tcMar>
            <w:vAlign w:val="center"/>
          </w:tcPr>
          <w:p w14:paraId="3E99428A" w14:textId="05C27C5F" w:rsidR="00876BCA" w:rsidRDefault="00705D83" w:rsidP="00615651">
            <w:r>
              <w:t xml:space="preserve">Reward phase </w:t>
            </w:r>
            <w:r w:rsidR="00615651">
              <w:t>×</w:t>
            </w:r>
            <w:r w:rsidR="009F0D61">
              <w:t xml:space="preserve"> Reward probability</w:t>
            </w:r>
          </w:p>
        </w:tc>
        <w:tc>
          <w:tcPr>
            <w:tcW w:w="2079" w:type="dxa"/>
            <w:tcBorders>
              <w:bottom w:val="single" w:sz="4" w:space="0" w:color="auto"/>
            </w:tcBorders>
            <w:vAlign w:val="center"/>
          </w:tcPr>
          <w:p w14:paraId="189A6D72" w14:textId="008CF6E3" w:rsidR="00876BCA" w:rsidRDefault="00876BCA" w:rsidP="00C11E13">
            <w:r w:rsidRPr="00C21D51">
              <w:t>2</w:t>
            </w:r>
            <w:r w:rsidR="00FE683F">
              <w:t>,</w:t>
            </w:r>
            <w:r w:rsidR="00683829">
              <w:t>322.5</w:t>
            </w:r>
            <w:r w:rsidRPr="00C21D51">
              <w:t xml:space="preserve"> </w:t>
            </w:r>
            <w:r>
              <w:t>(</w:t>
            </w:r>
            <w:r w:rsidR="00683829">
              <w:t>30.0</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3D141227" w:rsidR="00876BCA" w:rsidRDefault="00683829" w:rsidP="00C11E13">
            <w:r>
              <w:t>0.82</w:t>
            </w:r>
            <w:r w:rsidR="00876BCA" w:rsidRPr="00C21D51">
              <w:t xml:space="preserve"> </w:t>
            </w:r>
            <w:r w:rsidR="007E786F">
              <w:t>(0.02</w:t>
            </w:r>
            <w:r w:rsidR="00876BCA">
              <w:t>)</w:t>
            </w:r>
          </w:p>
        </w:tc>
      </w:tr>
    </w:tbl>
    <w:p w14:paraId="4209885E" w14:textId="1CC30418" w:rsidR="00055026" w:rsidRDefault="00DF50EC" w:rsidP="008E021D">
      <w:r>
        <w:br w:type="page"/>
      </w:r>
    </w:p>
    <w:tbl>
      <w:tblPr>
        <w:tblStyle w:val="APA6"/>
        <w:tblpPr w:leftFromText="181" w:rightFromText="181" w:vertAnchor="text" w:tblpXSpec="center" w:tblpY="1"/>
        <w:tblOverlap w:val="never"/>
        <w:tblW w:w="10119" w:type="dxa"/>
        <w:tblLook w:val="04A0" w:firstRow="1" w:lastRow="0" w:firstColumn="1" w:lastColumn="0" w:noHBand="0" w:noVBand="1"/>
      </w:tblPr>
      <w:tblGrid>
        <w:gridCol w:w="2129"/>
        <w:gridCol w:w="2271"/>
        <w:gridCol w:w="2471"/>
        <w:gridCol w:w="3248"/>
      </w:tblGrid>
      <w:tr w:rsidR="007F6AA7" w14:paraId="5095E8B3" w14:textId="77777777" w:rsidTr="000066F8">
        <w:trPr>
          <w:trHeight w:val="654"/>
        </w:trPr>
        <w:tc>
          <w:tcPr>
            <w:tcW w:w="10119" w:type="dxa"/>
            <w:gridSpan w:val="4"/>
            <w:tcBorders>
              <w:bottom w:val="single" w:sz="4" w:space="0" w:color="auto"/>
            </w:tcBorders>
          </w:tcPr>
          <w:p w14:paraId="68CDCE02" w14:textId="47CCC7E8" w:rsidR="007F6AA7" w:rsidRDefault="00781FC8" w:rsidP="00C11E13">
            <w:pPr>
              <w:spacing w:line="360" w:lineRule="auto"/>
            </w:pPr>
            <w:r>
              <w:lastRenderedPageBreak/>
              <w:t>Table 2</w:t>
            </w:r>
          </w:p>
          <w:p w14:paraId="3A6505A2" w14:textId="77964B49" w:rsidR="007F6AA7" w:rsidRDefault="007F6AA7" w:rsidP="00566A39">
            <w:pPr>
              <w:spacing w:line="360" w:lineRule="auto"/>
              <w:rPr>
                <w:i/>
              </w:rPr>
            </w:pPr>
            <w:r>
              <w:rPr>
                <w:i/>
              </w:rPr>
              <w:t>Means and 95% HDIs of the posterior distributions</w:t>
            </w:r>
            <w:r w:rsidR="00F0061E">
              <w:rPr>
                <w:i/>
              </w:rPr>
              <w:t xml:space="preserve"> of reaction times and </w:t>
            </w:r>
            <w:r w:rsidR="00566A39">
              <w:rPr>
                <w:i/>
              </w:rPr>
              <w:t>sensitivity</w:t>
            </w:r>
            <w:r>
              <w:rPr>
                <w:i/>
              </w:rPr>
              <w:t xml:space="preserve"> </w:t>
            </w:r>
            <w:r w:rsidR="00FE683F">
              <w:rPr>
                <w:i/>
              </w:rPr>
              <w:t xml:space="preserve">in </w:t>
            </w:r>
            <w:r>
              <w:rPr>
                <w:i/>
              </w:rPr>
              <w:t>each condition</w:t>
            </w:r>
            <w:r w:rsidR="00B100A4">
              <w:rPr>
                <w:i/>
              </w:rPr>
              <w:t>.</w:t>
            </w:r>
          </w:p>
        </w:tc>
      </w:tr>
      <w:tr w:rsidR="00055026" w14:paraId="4A37E2EC" w14:textId="77777777" w:rsidTr="000066F8">
        <w:trPr>
          <w:trHeight w:val="654"/>
        </w:trPr>
        <w:tc>
          <w:tcPr>
            <w:tcW w:w="2129" w:type="dxa"/>
            <w:tcBorders>
              <w:top w:val="single" w:sz="4" w:space="0" w:color="auto"/>
            </w:tcBorders>
            <w:vAlign w:val="center"/>
          </w:tcPr>
          <w:p w14:paraId="220CF47E" w14:textId="2AF04173" w:rsidR="007F6AA7" w:rsidRDefault="007F6AA7" w:rsidP="00C11E13">
            <w:r>
              <w:t>Reward phase</w:t>
            </w:r>
          </w:p>
        </w:tc>
        <w:tc>
          <w:tcPr>
            <w:tcW w:w="2271" w:type="dxa"/>
            <w:tcBorders>
              <w:top w:val="single" w:sz="4" w:space="0" w:color="auto"/>
            </w:tcBorders>
            <w:vAlign w:val="center"/>
          </w:tcPr>
          <w:p w14:paraId="2581E922" w14:textId="7C48C5F6" w:rsidR="007F6AA7" w:rsidRDefault="009F0D61" w:rsidP="00C11E13">
            <w:r>
              <w:t>Reward probability</w:t>
            </w:r>
          </w:p>
        </w:tc>
        <w:tc>
          <w:tcPr>
            <w:tcW w:w="2471" w:type="dxa"/>
            <w:tcBorders>
              <w:top w:val="single" w:sz="4" w:space="0" w:color="auto"/>
            </w:tcBorders>
            <w:vAlign w:val="center"/>
          </w:tcPr>
          <w:p w14:paraId="660C5AF7" w14:textId="01D6EDF1" w:rsidR="007F6AA7" w:rsidRPr="007F6AA7" w:rsidRDefault="00566A39" w:rsidP="00566A39">
            <w:r>
              <w:t>Sensitivity</w:t>
            </w:r>
            <w:r w:rsidR="007F6AA7">
              <w:t xml:space="preserve"> </w:t>
            </w:r>
            <w:r w:rsidR="005C4A57">
              <w:t>(</w:t>
            </w:r>
            <w:r w:rsidR="00BA5161">
              <w:t>d</w:t>
            </w:r>
            <w:r w:rsidR="00412DE2">
              <w:t>′</w:t>
            </w:r>
            <w:r w:rsidR="005C4A57">
              <w:t>)</w:t>
            </w:r>
          </w:p>
        </w:tc>
        <w:tc>
          <w:tcPr>
            <w:tcW w:w="3247"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E463D3" w14:paraId="44D3F323" w14:textId="77777777" w:rsidTr="000066F8">
        <w:trPr>
          <w:trHeight w:val="430"/>
        </w:trPr>
        <w:tc>
          <w:tcPr>
            <w:tcW w:w="2129" w:type="dxa"/>
            <w:vAlign w:val="center"/>
          </w:tcPr>
          <w:p w14:paraId="416C0973" w14:textId="42022716" w:rsidR="00E463D3" w:rsidRDefault="00E463D3" w:rsidP="00E463D3">
            <w:r>
              <w:t>Baseline</w:t>
            </w:r>
          </w:p>
        </w:tc>
        <w:tc>
          <w:tcPr>
            <w:tcW w:w="2271" w:type="dxa"/>
            <w:vAlign w:val="center"/>
          </w:tcPr>
          <w:p w14:paraId="4C6C0157" w14:textId="6D8DF16C" w:rsidR="00E463D3" w:rsidRPr="008E021D" w:rsidRDefault="00E463D3" w:rsidP="00E463D3">
            <w:r>
              <w:t>High</w:t>
            </w:r>
          </w:p>
        </w:tc>
        <w:tc>
          <w:tcPr>
            <w:tcW w:w="2471" w:type="dxa"/>
            <w:vAlign w:val="center"/>
          </w:tcPr>
          <w:p w14:paraId="44ADC54D" w14:textId="23290765" w:rsidR="00E463D3" w:rsidRDefault="00762700" w:rsidP="00762700">
            <w:r>
              <w:t>1.64 [</w:t>
            </w:r>
            <w:r w:rsidRPr="00762700">
              <w:t>1.39</w:t>
            </w:r>
            <w:r>
              <w:t>,</w:t>
            </w:r>
            <w:r w:rsidRPr="00762700">
              <w:t xml:space="preserve"> 1.87]</w:t>
            </w:r>
          </w:p>
        </w:tc>
        <w:tc>
          <w:tcPr>
            <w:tcW w:w="3247" w:type="dxa"/>
            <w:vAlign w:val="center"/>
          </w:tcPr>
          <w:p w14:paraId="5976FCFA" w14:textId="411FAB53" w:rsidR="00E463D3" w:rsidRDefault="00762700" w:rsidP="00762700">
            <w:r>
              <w:t>546.54 [</w:t>
            </w:r>
            <w:r w:rsidR="00703657" w:rsidRPr="00703657">
              <w:t>534.33</w:t>
            </w:r>
            <w:r>
              <w:t>,</w:t>
            </w:r>
            <w:r w:rsidR="00703657" w:rsidRPr="00703657">
              <w:t xml:space="preserve"> 559.3</w:t>
            </w:r>
            <w:r>
              <w:t>0</w:t>
            </w:r>
            <w:r w:rsidR="00703657" w:rsidRPr="00703657">
              <w:t>]</w:t>
            </w:r>
          </w:p>
        </w:tc>
      </w:tr>
      <w:tr w:rsidR="00762700" w14:paraId="673FC164" w14:textId="77777777" w:rsidTr="000066F8">
        <w:trPr>
          <w:trHeight w:val="430"/>
        </w:trPr>
        <w:tc>
          <w:tcPr>
            <w:tcW w:w="2129" w:type="dxa"/>
            <w:vAlign w:val="center"/>
          </w:tcPr>
          <w:p w14:paraId="12236A46" w14:textId="7CC86F68" w:rsidR="00762700" w:rsidRDefault="00762700" w:rsidP="00762700">
            <w:r>
              <w:t>Baseline</w:t>
            </w:r>
          </w:p>
        </w:tc>
        <w:tc>
          <w:tcPr>
            <w:tcW w:w="2271" w:type="dxa"/>
            <w:vAlign w:val="center"/>
          </w:tcPr>
          <w:p w14:paraId="48C54B58" w14:textId="43823C2E" w:rsidR="00762700" w:rsidRPr="008E021D" w:rsidRDefault="00762700" w:rsidP="00762700">
            <w:r>
              <w:t>Low</w:t>
            </w:r>
          </w:p>
        </w:tc>
        <w:tc>
          <w:tcPr>
            <w:tcW w:w="2471" w:type="dxa"/>
            <w:vAlign w:val="center"/>
          </w:tcPr>
          <w:p w14:paraId="5B6D8FBB" w14:textId="48A71CE0" w:rsidR="00762700" w:rsidRDefault="00762700" w:rsidP="00762700">
            <w:r w:rsidRPr="002B49DE">
              <w:t>1.48 [1.25</w:t>
            </w:r>
            <w:r>
              <w:t>,</w:t>
            </w:r>
            <w:r w:rsidRPr="002B49DE">
              <w:t xml:space="preserve"> 1.69]</w:t>
            </w:r>
          </w:p>
        </w:tc>
        <w:tc>
          <w:tcPr>
            <w:tcW w:w="3247" w:type="dxa"/>
            <w:vAlign w:val="center"/>
          </w:tcPr>
          <w:p w14:paraId="152FD65F" w14:textId="35101B8B" w:rsidR="00762700" w:rsidRDefault="00762700" w:rsidP="00762700">
            <w:r w:rsidRPr="00703657">
              <w:t>551.13 [539.34</w:t>
            </w:r>
            <w:r>
              <w:t>, 563.50</w:t>
            </w:r>
            <w:r w:rsidRPr="00703657">
              <w:t>]</w:t>
            </w:r>
          </w:p>
        </w:tc>
      </w:tr>
      <w:tr w:rsidR="00762700" w14:paraId="758184FE" w14:textId="77777777" w:rsidTr="000066F8">
        <w:trPr>
          <w:trHeight w:val="430"/>
        </w:trPr>
        <w:tc>
          <w:tcPr>
            <w:tcW w:w="2129" w:type="dxa"/>
            <w:vAlign w:val="center"/>
          </w:tcPr>
          <w:p w14:paraId="13EB1317" w14:textId="15D915A0" w:rsidR="00762700" w:rsidRDefault="00762700" w:rsidP="00762700">
            <w:r>
              <w:t>Training</w:t>
            </w:r>
          </w:p>
        </w:tc>
        <w:tc>
          <w:tcPr>
            <w:tcW w:w="2271" w:type="dxa"/>
            <w:vAlign w:val="center"/>
          </w:tcPr>
          <w:p w14:paraId="1240B33C" w14:textId="2010B45F" w:rsidR="00762700" w:rsidRPr="008E021D" w:rsidRDefault="00762700" w:rsidP="00762700">
            <w:r>
              <w:t>High</w:t>
            </w:r>
          </w:p>
        </w:tc>
        <w:tc>
          <w:tcPr>
            <w:tcW w:w="2471" w:type="dxa"/>
            <w:vAlign w:val="center"/>
          </w:tcPr>
          <w:p w14:paraId="34156E0F" w14:textId="7F994A5F" w:rsidR="00762700" w:rsidRDefault="00762700" w:rsidP="00762700">
            <w:r w:rsidRPr="002B49DE">
              <w:t>1.69 [1.44</w:t>
            </w:r>
            <w:r>
              <w:t>,</w:t>
            </w:r>
            <w:r w:rsidRPr="002B49DE">
              <w:t xml:space="preserve"> 1.93]</w:t>
            </w:r>
          </w:p>
        </w:tc>
        <w:tc>
          <w:tcPr>
            <w:tcW w:w="3247" w:type="dxa"/>
            <w:vAlign w:val="center"/>
          </w:tcPr>
          <w:p w14:paraId="352C09D2" w14:textId="79587A34" w:rsidR="00762700" w:rsidRDefault="00762700" w:rsidP="00762700">
            <w:r w:rsidRPr="00703657">
              <w:t>524.91 [512.94</w:t>
            </w:r>
            <w:r>
              <w:t>, 536.30</w:t>
            </w:r>
            <w:r w:rsidRPr="00703657">
              <w:t>]</w:t>
            </w:r>
          </w:p>
        </w:tc>
      </w:tr>
      <w:tr w:rsidR="00762700" w14:paraId="6681AAF1" w14:textId="77777777" w:rsidTr="000066F8">
        <w:trPr>
          <w:trHeight w:val="430"/>
        </w:trPr>
        <w:tc>
          <w:tcPr>
            <w:tcW w:w="2129" w:type="dxa"/>
            <w:vAlign w:val="center"/>
          </w:tcPr>
          <w:p w14:paraId="5DD6262C" w14:textId="02F15AC6" w:rsidR="00762700" w:rsidRDefault="00762700" w:rsidP="00762700">
            <w:r>
              <w:t>Training</w:t>
            </w:r>
          </w:p>
        </w:tc>
        <w:tc>
          <w:tcPr>
            <w:tcW w:w="2271" w:type="dxa"/>
            <w:vAlign w:val="center"/>
          </w:tcPr>
          <w:p w14:paraId="520991E4" w14:textId="3BE4770E" w:rsidR="00762700" w:rsidRPr="00534F07" w:rsidRDefault="00762700" w:rsidP="00762700">
            <w:r>
              <w:t>Low</w:t>
            </w:r>
          </w:p>
        </w:tc>
        <w:tc>
          <w:tcPr>
            <w:tcW w:w="2471" w:type="dxa"/>
            <w:vAlign w:val="center"/>
          </w:tcPr>
          <w:p w14:paraId="7A199AEF" w14:textId="6AD5B166" w:rsidR="00762700" w:rsidRDefault="00762700" w:rsidP="00762700">
            <w:r w:rsidRPr="002B49DE">
              <w:t>1.62 [1.41</w:t>
            </w:r>
            <w:r>
              <w:t>,</w:t>
            </w:r>
            <w:r w:rsidRPr="002B49DE">
              <w:t xml:space="preserve"> 1.84]</w:t>
            </w:r>
          </w:p>
        </w:tc>
        <w:tc>
          <w:tcPr>
            <w:tcW w:w="3247" w:type="dxa"/>
            <w:vAlign w:val="center"/>
          </w:tcPr>
          <w:p w14:paraId="4359C905" w14:textId="40DD7B5A" w:rsidR="00762700" w:rsidRDefault="00762700" w:rsidP="00762700">
            <w:r w:rsidRPr="00703657">
              <w:t>537.99 [526.48</w:t>
            </w:r>
            <w:r>
              <w:t>,</w:t>
            </w:r>
            <w:r w:rsidRPr="00703657">
              <w:t xml:space="preserve"> 550.32]</w:t>
            </w:r>
          </w:p>
        </w:tc>
      </w:tr>
      <w:tr w:rsidR="00762700" w14:paraId="53921331" w14:textId="77777777" w:rsidTr="000066F8">
        <w:trPr>
          <w:trHeight w:val="430"/>
        </w:trPr>
        <w:tc>
          <w:tcPr>
            <w:tcW w:w="2129" w:type="dxa"/>
            <w:vAlign w:val="center"/>
          </w:tcPr>
          <w:p w14:paraId="1787CF7F" w14:textId="113FB45C" w:rsidR="00762700" w:rsidRDefault="00762700" w:rsidP="00762700">
            <w:r>
              <w:t>Test</w:t>
            </w:r>
          </w:p>
        </w:tc>
        <w:tc>
          <w:tcPr>
            <w:tcW w:w="2271" w:type="dxa"/>
            <w:vAlign w:val="center"/>
          </w:tcPr>
          <w:p w14:paraId="2084E639" w14:textId="671A36A1" w:rsidR="00762700" w:rsidRPr="00C21D51" w:rsidRDefault="00762700" w:rsidP="00762700">
            <w:r>
              <w:t>High</w:t>
            </w:r>
          </w:p>
        </w:tc>
        <w:tc>
          <w:tcPr>
            <w:tcW w:w="2471" w:type="dxa"/>
            <w:vAlign w:val="center"/>
          </w:tcPr>
          <w:p w14:paraId="5C03F622" w14:textId="6C3068EE" w:rsidR="00762700" w:rsidRDefault="00762700" w:rsidP="00762700">
            <w:r w:rsidRPr="002B49DE">
              <w:t>1.61 [1.36</w:t>
            </w:r>
            <w:r>
              <w:t>,</w:t>
            </w:r>
            <w:r w:rsidRPr="002B49DE">
              <w:t xml:space="preserve"> 1.84]</w:t>
            </w:r>
          </w:p>
        </w:tc>
        <w:tc>
          <w:tcPr>
            <w:tcW w:w="3247" w:type="dxa"/>
            <w:vAlign w:val="center"/>
          </w:tcPr>
          <w:p w14:paraId="1F06665F" w14:textId="1A1F4595" w:rsidR="00762700" w:rsidRDefault="00762700" w:rsidP="00762700">
            <w:r w:rsidRPr="00703657">
              <w:t>528.97 [515.9</w:t>
            </w:r>
            <w:r>
              <w:t>0,</w:t>
            </w:r>
            <w:r w:rsidRPr="00703657">
              <w:t xml:space="preserve"> 541.99]</w:t>
            </w:r>
          </w:p>
        </w:tc>
      </w:tr>
      <w:tr w:rsidR="00762700" w14:paraId="5A0BDAC0" w14:textId="77777777" w:rsidTr="000066F8">
        <w:trPr>
          <w:trHeight w:val="430"/>
        </w:trPr>
        <w:tc>
          <w:tcPr>
            <w:tcW w:w="2129" w:type="dxa"/>
            <w:tcBorders>
              <w:bottom w:val="single" w:sz="4" w:space="0" w:color="auto"/>
            </w:tcBorders>
            <w:vAlign w:val="center"/>
          </w:tcPr>
          <w:p w14:paraId="25F71FFC" w14:textId="43690ED8" w:rsidR="00762700" w:rsidRDefault="00762700" w:rsidP="00762700">
            <w:r>
              <w:t>Test</w:t>
            </w:r>
          </w:p>
        </w:tc>
        <w:tc>
          <w:tcPr>
            <w:tcW w:w="2271" w:type="dxa"/>
            <w:tcBorders>
              <w:bottom w:val="single" w:sz="4" w:space="0" w:color="auto"/>
            </w:tcBorders>
            <w:vAlign w:val="center"/>
          </w:tcPr>
          <w:p w14:paraId="5C78D277" w14:textId="73AEAD28" w:rsidR="00762700" w:rsidRPr="00C21D51" w:rsidRDefault="00762700" w:rsidP="00762700">
            <w:r>
              <w:t>Low</w:t>
            </w:r>
          </w:p>
        </w:tc>
        <w:tc>
          <w:tcPr>
            <w:tcW w:w="2471" w:type="dxa"/>
            <w:tcBorders>
              <w:bottom w:val="single" w:sz="4" w:space="0" w:color="auto"/>
            </w:tcBorders>
            <w:vAlign w:val="center"/>
          </w:tcPr>
          <w:p w14:paraId="5F5882EC" w14:textId="17C35DF3" w:rsidR="00762700" w:rsidRDefault="00762700" w:rsidP="00762700">
            <w:r w:rsidRPr="002B49DE">
              <w:t>1.62 [1.41</w:t>
            </w:r>
            <w:r>
              <w:t>,</w:t>
            </w:r>
            <w:r w:rsidRPr="002B49DE">
              <w:t xml:space="preserve"> 1.84]</w:t>
            </w:r>
          </w:p>
        </w:tc>
        <w:tc>
          <w:tcPr>
            <w:tcW w:w="3247" w:type="dxa"/>
            <w:tcBorders>
              <w:bottom w:val="single" w:sz="4" w:space="0" w:color="auto"/>
            </w:tcBorders>
            <w:vAlign w:val="center"/>
          </w:tcPr>
          <w:p w14:paraId="61A38AAC" w14:textId="7B35C1F5" w:rsidR="00762700" w:rsidRDefault="00762700" w:rsidP="00762700">
            <w:r w:rsidRPr="00703657">
              <w:t>539.85 [525.63</w:t>
            </w:r>
            <w:r>
              <w:t>,</w:t>
            </w:r>
            <w:r w:rsidRPr="00703657">
              <w:t xml:space="preserve"> 554.34]</w:t>
            </w:r>
          </w:p>
        </w:tc>
      </w:tr>
    </w:tbl>
    <w:p w14:paraId="3CE43A08" w14:textId="0C2E8E42" w:rsidR="00520D06" w:rsidRDefault="00520D06" w:rsidP="00FF793F">
      <w:pPr>
        <w:rPr>
          <w:noProof/>
          <w:sz w:val="20"/>
        </w:rPr>
      </w:pPr>
    </w:p>
    <w:p w14:paraId="71143D2F" w14:textId="7B61AC55" w:rsidR="00520D06" w:rsidRDefault="00520D06">
      <w:pPr>
        <w:rPr>
          <w:noProof/>
          <w:sz w:val="20"/>
        </w:rPr>
      </w:pPr>
      <w:r>
        <w:rPr>
          <w:noProof/>
        </w:rPr>
        <mc:AlternateContent>
          <mc:Choice Requires="wpg">
            <w:drawing>
              <wp:anchor distT="0" distB="0" distL="114300" distR="114300" simplePos="0" relativeHeight="251699200" behindDoc="0" locked="0" layoutInCell="1" allowOverlap="1" wp14:anchorId="48363B19" wp14:editId="4B79DB98">
                <wp:simplePos x="0" y="0"/>
                <wp:positionH relativeFrom="margin">
                  <wp:posOffset>-179705</wp:posOffset>
                </wp:positionH>
                <wp:positionV relativeFrom="paragraph">
                  <wp:posOffset>184150</wp:posOffset>
                </wp:positionV>
                <wp:extent cx="6332220" cy="5194300"/>
                <wp:effectExtent l="0" t="0" r="0" b="25400"/>
                <wp:wrapTopAndBottom/>
                <wp:docPr id="11" name="Group 11"/>
                <wp:cNvGraphicFramePr/>
                <a:graphic xmlns:a="http://schemas.openxmlformats.org/drawingml/2006/main">
                  <a:graphicData uri="http://schemas.microsoft.com/office/word/2010/wordprocessingGroup">
                    <wpg:wgp>
                      <wpg:cNvGrpSpPr/>
                      <wpg:grpSpPr>
                        <a:xfrm>
                          <a:off x="0" y="0"/>
                          <a:ext cx="6332220" cy="5194300"/>
                          <a:chOff x="0" y="0"/>
                          <a:chExt cx="6332220" cy="5263219"/>
                        </a:xfrm>
                      </wpg:grpSpPr>
                      <wps:wsp>
                        <wps:cNvPr id="28" name="Text Box 2"/>
                        <wps:cNvSpPr txBox="1">
                          <a:spLocks noChangeArrowheads="1"/>
                        </wps:cNvSpPr>
                        <wps:spPr bwMode="auto">
                          <a:xfrm>
                            <a:off x="68580" y="4255694"/>
                            <a:ext cx="6191250" cy="1007525"/>
                          </a:xfrm>
                          <a:prstGeom prst="rect">
                            <a:avLst/>
                          </a:prstGeom>
                          <a:solidFill>
                            <a:srgbClr val="FFFFFF"/>
                          </a:solidFill>
                          <a:ln w="9525">
                            <a:solidFill>
                              <a:schemeClr val="bg1"/>
                            </a:solidFill>
                            <a:miter lim="800000"/>
                            <a:headEnd/>
                            <a:tailEnd/>
                          </a:ln>
                        </wps:spPr>
                        <wps:txbx>
                          <w:txbxContent>
                            <w:p w14:paraId="6F747533" w14:textId="77777777" w:rsidR="00FB505D" w:rsidRDefault="00FB505D" w:rsidP="00762700">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sidRPr="00323581">
                                <w:rPr>
                                  <w:iCs/>
                                  <w:sz w:val="20"/>
                                </w:rPr>
                                <w:t>d</w:t>
                              </w:r>
                              <w:r w:rsidRPr="00323581">
                                <w:t>′</w:t>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reward on trials in which it is attended or unattended. </w:t>
                              </w:r>
                              <w:r>
                                <w:rPr>
                                  <w:b/>
                                  <w:sz w:val="20"/>
                                </w:rPr>
                                <w:t>D.</w:t>
                              </w:r>
                              <w:r>
                                <w:rPr>
                                  <w:sz w:val="20"/>
                                </w:rPr>
                                <w:t xml:space="preserve"> SSVEP amplitudes for the color linked to low reward on trials when it was attended or unattended.</w:t>
                              </w:r>
                            </w:p>
                          </w:txbxContent>
                        </wps:txbx>
                        <wps:bodyPr rot="0" vert="horz" wrap="square" lIns="91440" tIns="45720" rIns="91440" bIns="45720" anchor="t" anchorCtr="0">
                          <a:noAutofit/>
                        </wps:bodyPr>
                      </wps:wsp>
                      <pic:pic xmlns:pic="http://schemas.openxmlformats.org/drawingml/2006/picture">
                        <pic:nvPicPr>
                          <pic:cNvPr id="9" name="Picture 9" descr="C:\Users\igrahek\Documents\Studies\SSVEP Reward - Soren &amp; Antonio\Experiment 1\SSVEP_reward\figures\Figure2.tiff"/>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32220" cy="4220845"/>
                          </a:xfrm>
                          <a:prstGeom prst="rect">
                            <a:avLst/>
                          </a:prstGeom>
                          <a:noFill/>
                          <a:ln>
                            <a:noFill/>
                          </a:ln>
                        </pic:spPr>
                      </pic:pic>
                    </wpg:wgp>
                  </a:graphicData>
                </a:graphic>
                <wp14:sizeRelV relativeFrom="margin">
                  <wp14:pctHeight>0</wp14:pctHeight>
                </wp14:sizeRelV>
              </wp:anchor>
            </w:drawing>
          </mc:Choice>
          <mc:Fallback>
            <w:pict>
              <v:group w14:anchorId="48363B19" id="Group 11" o:spid="_x0000_s1032" style="position:absolute;margin-left:-14.15pt;margin-top:14.5pt;width:498.6pt;height:409pt;z-index:251699200;mso-position-horizontal-relative:margin;mso-height-relative:margin" coordsize="63322,52632"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">
                <v:shapetype id="_x0000_t202" coordsize="21600,21600" o:spt="202" path="m,l,21600r21600,l21600,xe">
                  <v:stroke joinstyle="miter"/>
                  <v:path gradientshapeok="t" o:connecttype="rect"/>
                </v:shapetype>
                <v:shape id="Text Box 2" o:spid="_x0000_s1033" type="#_x0000_t202" style="position:absolute;left:685;top:42556;width:61913;height:10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" strokecolor="white [3212]">
                  <v:textbox>
                    <w:txbxContent>
                      <w:p w14:paraId="6F747533" w14:textId="77777777" w:rsidR="00FB505D" w:rsidRDefault="00FB505D" w:rsidP="00762700">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sidRPr="00323581">
                          <w:rPr>
                            <w:iCs/>
                            <w:sz w:val="20"/>
                          </w:rPr>
                          <w:t>d</w:t>
                        </w:r>
                        <w:r w:rsidRPr="00323581">
                          <w:t>′</w:t>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reward on trials in which it is attended or unattended. </w:t>
                        </w:r>
                        <w:r>
                          <w:rPr>
                            <w:b/>
                            <w:sz w:val="20"/>
                          </w:rPr>
                          <w:t>D.</w:t>
                        </w:r>
                        <w:r>
                          <w:rPr>
                            <w:sz w:val="20"/>
                          </w:rPr>
                          <w:t xml:space="preserve"> SSVEP amplitudes for the color linked to low reward on trials when it was attended or unattended.</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34" type="#_x0000_t75" style="position:absolute;width:63322;height:422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">
                  <v:imagedata r:id="rId13" o:title="Figure2"/>
                  <v:path arrowok="t"/>
                </v:shape>
                <w10:wrap type="topAndBottom" anchorx="margin"/>
              </v:group>
            </w:pict>
          </mc:Fallback>
        </mc:AlternateContent>
      </w:r>
      <w:r>
        <w:rPr>
          <w:noProof/>
          <w:sz w:val="20"/>
        </w:rPr>
        <w:br w:type="page"/>
      </w:r>
    </w:p>
    <w:p w14:paraId="77451852" w14:textId="2A567D69" w:rsidR="008C4B5F" w:rsidRDefault="008C4B5F" w:rsidP="00DF50EC">
      <w:pPr>
        <w:pStyle w:val="Heading3"/>
        <w:spacing w:after="240"/>
        <w:rPr>
          <w:rFonts w:ascii="Times New Roman" w:hAnsi="Times New Roman" w:cs="Times New Roman"/>
          <w:color w:val="auto"/>
        </w:rPr>
      </w:pPr>
      <w:r w:rsidRPr="00781FC8">
        <w:rPr>
          <w:rFonts w:ascii="Times New Roman" w:hAnsi="Times New Roman" w:cs="Times New Roman"/>
          <w:color w:val="auto"/>
        </w:rPr>
        <w:lastRenderedPageBreak/>
        <w:t>Reaction times</w:t>
      </w:r>
    </w:p>
    <w:p w14:paraId="6A363A93" w14:textId="31B73A22" w:rsidR="00F4458A" w:rsidRDefault="00B92561" w:rsidP="00340112">
      <w:pPr>
        <w:spacing w:line="480" w:lineRule="auto"/>
        <w:ind w:firstLine="284"/>
        <w:jc w:val="both"/>
      </w:pPr>
      <w:r>
        <w:t xml:space="preserve">The </w:t>
      </w:r>
      <w:r w:rsidR="0059410C" w:rsidRPr="000C2FCF">
        <w:rPr>
          <w:i/>
        </w:rPr>
        <w:t xml:space="preserve">Reward phase </w:t>
      </w:r>
      <w:r w:rsidR="00615651">
        <w:rPr>
          <w:i/>
        </w:rPr>
        <w:t>×</w:t>
      </w:r>
      <w:r w:rsidR="000C2FCF" w:rsidRPr="000C2FCF">
        <w:rPr>
          <w:i/>
        </w:rPr>
        <w:t xml:space="preserve"> </w:t>
      </w:r>
      <w:r w:rsidR="009F0D61">
        <w:rPr>
          <w:i/>
        </w:rPr>
        <w:t>Reward probability</w:t>
      </w:r>
      <w:r w:rsidR="000C2FCF">
        <w:t xml:space="preserve"> model</w:t>
      </w:r>
      <w:r>
        <w:t xml:space="preserve"> also best pr</w:t>
      </w:r>
      <w:r w:rsidR="00C11E13">
        <w:t>edict</w:t>
      </w:r>
      <w:r w:rsidR="00B100A4">
        <w:t>ed</w:t>
      </w:r>
      <w:r w:rsidR="00C11E13">
        <w:t xml:space="preserve"> </w:t>
      </w:r>
      <w:r w:rsidR="001A1EA7">
        <w:t xml:space="preserve">the </w:t>
      </w:r>
      <w:r w:rsidR="00C11E13">
        <w:t>reaction times (</w:t>
      </w:r>
      <w:r w:rsidR="00016145">
        <w:rPr>
          <w:i/>
        </w:rPr>
        <w:t xml:space="preserve">Figure </w:t>
      </w:r>
      <w:r w:rsidR="00516D7E" w:rsidRPr="00516D7E">
        <w:rPr>
          <w:i/>
        </w:rPr>
        <w:t>2</w:t>
      </w:r>
      <w:r w:rsidR="001A1EA7">
        <w:rPr>
          <w:i/>
        </w:rPr>
        <w:t>B</w:t>
      </w:r>
      <w:r w:rsidR="00016145">
        <w:t xml:space="preserve"> and </w:t>
      </w:r>
      <w:r w:rsidR="00781FC8" w:rsidRPr="00016145">
        <w:rPr>
          <w:i/>
        </w:rPr>
        <w:t>Table</w:t>
      </w:r>
      <w:r w:rsidR="00781FC8">
        <w:rPr>
          <w:i/>
        </w:rPr>
        <w:t xml:space="preserve"> 1</w:t>
      </w:r>
      <w:r>
        <w:t xml:space="preserve">). </w:t>
      </w:r>
      <w:r w:rsidR="00DC6F05">
        <w:t xml:space="preserve">In the training, compared to the baseline phase, participants were reliably faster in detecting the motions of both the high </w:t>
      </w:r>
      <w:r w:rsidR="00CC2633">
        <w:t>(</w:t>
      </w:r>
      <w:r w:rsidR="00CC2633">
        <w:rPr>
          <w:i/>
        </w:rPr>
        <w:t xml:space="preserve">M = </w:t>
      </w:r>
      <w:r w:rsidR="00E6483F">
        <w:t>-21.60; 95% HDI [-29.90, -12.80]; ER &gt;</w:t>
      </w:r>
      <w:r w:rsidR="00CC2633">
        <w:t xml:space="preserve"> </w:t>
      </w:r>
      <w:r w:rsidR="00E6483F">
        <w:t>12,000</w:t>
      </w:r>
      <w:r w:rsidR="00CC2633" w:rsidRPr="00B57645">
        <w:rPr>
          <w:i/>
        </w:rPr>
        <w:t>.</w:t>
      </w:r>
      <w:r w:rsidR="00CC2633">
        <w:t xml:space="preserve">, i.e. </w:t>
      </w:r>
      <w:r w:rsidR="005069C8">
        <w:t xml:space="preserve">the </w:t>
      </w:r>
      <w:r w:rsidR="00462A22">
        <w:t>whole</w:t>
      </w:r>
      <w:r w:rsidR="00CC2633">
        <w:t xml:space="preserve"> </w:t>
      </w:r>
      <w:r w:rsidR="00462A22">
        <w:t xml:space="preserve">posterior </w:t>
      </w:r>
      <w:r w:rsidR="00CC2633">
        <w:t>distribution</w:t>
      </w:r>
      <w:r w:rsidR="00462A22">
        <w:t xml:space="preserve"> </w:t>
      </w:r>
      <w:r w:rsidR="0059410C">
        <w:t xml:space="preserve">was </w:t>
      </w:r>
      <w:r w:rsidR="002230C4">
        <w:t>below</w:t>
      </w:r>
      <w:r w:rsidR="00CC2633">
        <w:t xml:space="preserve"> zero</w:t>
      </w:r>
      <w:r w:rsidR="00E6483F">
        <w:t xml:space="preserve"> thus the ER is larger than the total number of posterior samples</w:t>
      </w:r>
      <w:r w:rsidR="00CC2633">
        <w:t xml:space="preserve">) </w:t>
      </w:r>
      <w:r w:rsidR="00DF3CBB">
        <w:t>and</w:t>
      </w:r>
      <w:r w:rsidR="00CC2633">
        <w:t xml:space="preserve"> the low </w:t>
      </w:r>
      <w:r w:rsidR="009F0D61">
        <w:t>reward</w:t>
      </w:r>
      <w:r w:rsidR="00DC6F05">
        <w:t xml:space="preserve"> colors</w:t>
      </w:r>
      <w:r w:rsidR="00CC2633">
        <w:t xml:space="preserve"> (</w:t>
      </w:r>
      <w:r w:rsidR="00CC2633">
        <w:rPr>
          <w:i/>
        </w:rPr>
        <w:t xml:space="preserve">M = </w:t>
      </w:r>
      <w:r w:rsidR="00E6483F">
        <w:t>-13.10; 95% HDI [-21.70, -4.69]; ER = 999</w:t>
      </w:r>
      <w:r w:rsidR="00CC2633">
        <w:t>)</w:t>
      </w:r>
      <w:r>
        <w:t xml:space="preserve">. </w:t>
      </w:r>
      <w:r w:rsidR="00DF3CBB">
        <w:t xml:space="preserve">Moreover, this difference </w:t>
      </w:r>
      <w:r w:rsidR="00DC6F05">
        <w:t xml:space="preserve">between baseline and training </w:t>
      </w:r>
      <w:r w:rsidR="00DF3CBB">
        <w:t xml:space="preserve">was larger </w:t>
      </w:r>
      <w:r w:rsidR="00DC6F05">
        <w:t xml:space="preserve">for detecting </w:t>
      </w:r>
      <w:r w:rsidR="00B105F5">
        <w:t>motions</w:t>
      </w:r>
      <w:r w:rsidR="00DC6F05">
        <w:t xml:space="preserve"> of the high relative to low </w:t>
      </w:r>
      <w:r w:rsidR="009F0D61">
        <w:t>reward</w:t>
      </w:r>
      <w:r w:rsidR="00DC6F05">
        <w:t xml:space="preserve"> color</w:t>
      </w:r>
      <w:r w:rsidR="00DF3CBB">
        <w:t xml:space="preserve"> (</w:t>
      </w:r>
      <w:r w:rsidR="00DF3CBB">
        <w:rPr>
          <w:i/>
        </w:rPr>
        <w:t xml:space="preserve">M = </w:t>
      </w:r>
      <w:r w:rsidR="00E6483F">
        <w:t>-8.49; 95% HDI [-18.60, 2.06</w:t>
      </w:r>
      <w:r w:rsidR="00DF3CBB">
        <w:t xml:space="preserve">]; ER = </w:t>
      </w:r>
      <w:r w:rsidR="00E6483F">
        <w:t>17.18</w:t>
      </w:r>
      <w:r w:rsidR="00DF3CBB">
        <w:t xml:space="preserve">). </w:t>
      </w:r>
      <w:r w:rsidR="00340112">
        <w:t xml:space="preserve">We found </w:t>
      </w:r>
      <w:r w:rsidR="00BF7883">
        <w:t>less</w:t>
      </w:r>
      <w:r w:rsidR="00340112">
        <w:t xml:space="preserve"> evidence for 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CC4035">
        <w:t xml:space="preserve">There was a very small increase in the reaction times </w:t>
      </w:r>
      <w:r w:rsidR="00BF7883">
        <w:t xml:space="preserve">in the test compared to training phase </w:t>
      </w:r>
      <w:r w:rsidR="00DC6F05">
        <w:t xml:space="preserve">for the high </w:t>
      </w:r>
      <w:r w:rsidR="009F0D61">
        <w:t>reward</w:t>
      </w:r>
      <w:r w:rsidR="00DC6F05">
        <w:t xml:space="preserve"> color</w:t>
      </w:r>
      <w:r w:rsidR="00340112">
        <w:t xml:space="preserve"> (</w:t>
      </w:r>
      <w:r w:rsidR="00340112">
        <w:rPr>
          <w:i/>
        </w:rPr>
        <w:t xml:space="preserve">M = </w:t>
      </w:r>
      <w:r w:rsidR="00E6483F">
        <w:t>4.07; 95% HDI [-4.52</w:t>
      </w:r>
      <w:r w:rsidR="00340112">
        <w:t xml:space="preserve">, </w:t>
      </w:r>
      <w:r w:rsidR="00E6483F">
        <w:t>13.1</w:t>
      </w:r>
      <w:r w:rsidR="00BF7883">
        <w:t>0</w:t>
      </w:r>
      <w:r w:rsidR="00340112">
        <w:t>]</w:t>
      </w:r>
      <w:r w:rsidR="00B71FD2">
        <w:t xml:space="preserve">; ER = </w:t>
      </w:r>
      <w:r w:rsidR="00E6483F">
        <w:t>4.40</w:t>
      </w:r>
      <w:r w:rsidR="00340112">
        <w:t xml:space="preserve">), </w:t>
      </w:r>
      <w:r w:rsidR="00B71FD2">
        <w:t xml:space="preserve">and </w:t>
      </w:r>
      <w:r w:rsidR="00BF7883">
        <w:t xml:space="preserve">no difference </w:t>
      </w:r>
      <w:r w:rsidR="00DC6F05">
        <w:t xml:space="preserve">for the low </w:t>
      </w:r>
      <w:r w:rsidR="009F0D61">
        <w:t>reward</w:t>
      </w:r>
      <w:r w:rsidR="0090292B">
        <w:t xml:space="preserve"> (</w:t>
      </w:r>
      <w:r w:rsidR="0090292B">
        <w:rPr>
          <w:i/>
        </w:rPr>
        <w:t xml:space="preserve">M = </w:t>
      </w:r>
      <w:r w:rsidR="00E6483F">
        <w:t>1.87; 95% HDI [-6.93, 10.70</w:t>
      </w:r>
      <w:r w:rsidR="0090292B">
        <w:t>]</w:t>
      </w:r>
      <w:r w:rsidR="00BF7883">
        <w:t>; ER = 1.</w:t>
      </w:r>
      <w:r w:rsidR="00E6483F">
        <w:t>98</w:t>
      </w:r>
      <w:r w:rsidR="0090292B">
        <w:t>)</w:t>
      </w:r>
      <w:r w:rsidR="000205D1">
        <w:t>.</w:t>
      </w:r>
      <w:r w:rsidR="00C22F37">
        <w:t xml:space="preserve"> </w:t>
      </w:r>
      <w:r w:rsidR="000205D1">
        <w:t>These results indicate th</w:t>
      </w:r>
      <w:r w:rsidR="00DC6F05">
        <w:t xml:space="preserve">at participants were faster in detecting coherent </w:t>
      </w:r>
      <w:r w:rsidR="00B105F5">
        <w:t>motions</w:t>
      </w:r>
      <w:r w:rsidR="00DC6F05">
        <w:t xml:space="preserve"> in the </w:t>
      </w:r>
      <w:r w:rsidR="000205D1">
        <w:t>condition in which they could earn rewards</w:t>
      </w:r>
      <w:r w:rsidR="00C22F37">
        <w:t xml:space="preserve"> (training)</w:t>
      </w:r>
      <w:r w:rsidR="000205D1">
        <w:t xml:space="preserve">, and more so </w:t>
      </w:r>
      <w:r w:rsidR="00DC6F05">
        <w:t xml:space="preserve">for high than low </w:t>
      </w:r>
      <w:r w:rsidR="009F0D61">
        <w:t>reward</w:t>
      </w:r>
      <w:r w:rsidR="00DC6F05">
        <w:t xml:space="preserve"> color</w:t>
      </w:r>
      <w:r w:rsidR="000205D1">
        <w:t xml:space="preserve">. Also, there </w:t>
      </w:r>
      <w:r w:rsidR="00CC2633">
        <w:t>was</w:t>
      </w:r>
      <w:r w:rsidR="000205D1">
        <w:t xml:space="preserve"> </w:t>
      </w:r>
      <w:r w:rsidR="00C22F37">
        <w:t xml:space="preserve">a </w:t>
      </w:r>
      <w:r w:rsidR="00CC4035">
        <w:t xml:space="preserve">very </w:t>
      </w:r>
      <w:r w:rsidR="00C22F37">
        <w:t xml:space="preserve">small increase in the reaction times for the high reward condition and no difference in the low reward condition when the rewards were no longer available (test). </w:t>
      </w:r>
      <w:r w:rsidR="00825530">
        <w:t>Supplementary analyses carried out to</w:t>
      </w:r>
      <w:r w:rsidR="00F4458A">
        <w:t xml:space="preserve"> </w:t>
      </w:r>
      <w:r w:rsidR="00825530">
        <w:t xml:space="preserve">assess possible </w:t>
      </w:r>
      <w:r w:rsidR="00F4458A">
        <w:t xml:space="preserve">training effects indicated some evidence for the presence of training effects in </w:t>
      </w:r>
      <w:r w:rsidR="00566A39">
        <w:t>sensitivity</w:t>
      </w:r>
      <w:r w:rsidR="00F4458A">
        <w:t xml:space="preserve"> and </w:t>
      </w:r>
      <w:r w:rsidR="00825530">
        <w:t xml:space="preserve">scant </w:t>
      </w:r>
      <w:r w:rsidR="00F4458A">
        <w:t>evidence for such effects in reaction times</w:t>
      </w:r>
      <w:r w:rsidR="0011431A">
        <w:t xml:space="preserve"> (</w:t>
      </w:r>
      <w:r w:rsidR="0011431A">
        <w:rPr>
          <w:i/>
        </w:rPr>
        <w:t>Supplementary materials</w:t>
      </w:r>
      <w:r w:rsidR="0011431A">
        <w:t>)</w:t>
      </w:r>
      <w:r w:rsidR="00F4458A">
        <w:t>.</w:t>
      </w:r>
    </w:p>
    <w:p w14:paraId="4134A50A" w14:textId="743F911E" w:rsidR="006531B0" w:rsidRDefault="00565524" w:rsidP="007B463E">
      <w:pPr>
        <w:pStyle w:val="Heading2"/>
        <w:spacing w:before="0" w:after="240"/>
      </w:pPr>
      <w:r>
        <w:t xml:space="preserve">SSVEP </w:t>
      </w:r>
      <w:r w:rsidR="00BE710C">
        <w:t>amplitudes</w:t>
      </w:r>
    </w:p>
    <w:p w14:paraId="37CF1C23" w14:textId="513E573F" w:rsidR="00E1045E" w:rsidRDefault="00826535" w:rsidP="00016145">
      <w:pPr>
        <w:spacing w:line="480" w:lineRule="auto"/>
        <w:ind w:firstLine="284"/>
      </w:pPr>
      <w:r w:rsidRPr="00D92BFE">
        <w:rPr>
          <w:rFonts w:eastAsia="Times New Roman"/>
          <w:szCs w:val="24"/>
        </w:rPr>
        <w:t xml:space="preserve">As shown in </w:t>
      </w:r>
      <w:r>
        <w:rPr>
          <w:rFonts w:eastAsia="Times New Roman"/>
          <w:i/>
          <w:szCs w:val="24"/>
        </w:rPr>
        <w:t xml:space="preserve">Figure </w:t>
      </w:r>
      <w:r w:rsidR="00016145">
        <w:rPr>
          <w:rFonts w:eastAsia="Times New Roman"/>
          <w:i/>
          <w:szCs w:val="24"/>
        </w:rPr>
        <w:t>3</w:t>
      </w:r>
      <w:r w:rsidRPr="00D92BFE">
        <w:rPr>
          <w:rFonts w:eastAsia="Times New Roman"/>
          <w:szCs w:val="24"/>
        </w:rPr>
        <w:t xml:space="preserve"> </w:t>
      </w:r>
      <w:r w:rsidR="00292F84">
        <w:rPr>
          <w:rFonts w:eastAsia="Times New Roman"/>
          <w:szCs w:val="24"/>
        </w:rPr>
        <w:t xml:space="preserve">SSVEP amplitudes </w:t>
      </w:r>
      <w:r>
        <w:rPr>
          <w:rFonts w:eastAsia="Times New Roman"/>
          <w:szCs w:val="24"/>
        </w:rPr>
        <w:t>averaged over conditions</w:t>
      </w:r>
      <w:r w:rsidRPr="00D92BFE">
        <w:rPr>
          <w:rFonts w:eastAsia="Times New Roman"/>
          <w:szCs w:val="24"/>
        </w:rPr>
        <w:t xml:space="preserve"> </w:t>
      </w:r>
      <w:r w:rsidR="00C8239E">
        <w:rPr>
          <w:rFonts w:eastAsia="Times New Roman"/>
          <w:szCs w:val="24"/>
        </w:rPr>
        <w:t>peaked</w:t>
      </w:r>
      <w:r w:rsidRPr="00D92BFE">
        <w:rPr>
          <w:rFonts w:eastAsia="Times New Roman"/>
          <w:szCs w:val="24"/>
        </w:rPr>
        <w:t xml:space="preserve">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r w:rsidRPr="00411041">
        <w:rPr>
          <w:rFonts w:eastAsia="Times New Roman"/>
          <w:i/>
          <w:szCs w:val="24"/>
        </w:rPr>
        <w:t>POz</w:t>
      </w:r>
      <w:r w:rsidRPr="00D92BFE">
        <w:rPr>
          <w:rFonts w:eastAsia="Times New Roman"/>
          <w:szCs w:val="24"/>
        </w:rPr>
        <w:t xml:space="preserve">, </w:t>
      </w:r>
      <w:r w:rsidRPr="00411041">
        <w:rPr>
          <w:rFonts w:eastAsia="Times New Roman"/>
          <w:i/>
          <w:szCs w:val="24"/>
        </w:rPr>
        <w:t>O2</w:t>
      </w:r>
      <w:r>
        <w:rPr>
          <w:rFonts w:eastAsia="Times New Roman"/>
          <w:szCs w:val="24"/>
        </w:rPr>
        <w:t>,</w:t>
      </w:r>
      <w:r w:rsidR="00C8239E">
        <w:rPr>
          <w:rFonts w:eastAsia="Times New Roman"/>
          <w:szCs w:val="24"/>
        </w:rPr>
        <w:t xml:space="preserve"> </w:t>
      </w:r>
      <w:r w:rsidR="00C46808">
        <w:rPr>
          <w:rFonts w:eastAsia="Times New Roman"/>
          <w:i/>
          <w:szCs w:val="24"/>
        </w:rPr>
        <w:t>Iz</w:t>
      </w:r>
      <w:r w:rsidRPr="00D92BFE">
        <w:rPr>
          <w:rFonts w:eastAsia="Times New Roman"/>
          <w:szCs w:val="24"/>
        </w:rPr>
        <w:t>).</w:t>
      </w:r>
      <w:r>
        <w:rPr>
          <w:rFonts w:eastAsia="Times New Roman"/>
          <w:szCs w:val="24"/>
        </w:rPr>
        <w:t xml:space="preserve"> </w:t>
      </w:r>
      <w:r>
        <w:t>Also, the amplitude spectra showed the expected peaks at the frequencies of 10 and 12</w:t>
      </w:r>
      <w:r w:rsidR="00085449">
        <w:t xml:space="preserve"> </w:t>
      </w:r>
      <w:r>
        <w:t>Hz.</w:t>
      </w:r>
    </w:p>
    <w:p w14:paraId="01F793F9" w14:textId="47A9DD07" w:rsidR="00B40546" w:rsidRDefault="00CC4035" w:rsidP="00A02266">
      <w:pPr>
        <w:spacing w:line="480" w:lineRule="auto"/>
        <w:ind w:firstLine="284"/>
        <w:jc w:val="both"/>
      </w:pPr>
      <w:r>
        <w:rPr>
          <w:noProof/>
        </w:rPr>
        <w:lastRenderedPageBreak/>
        <mc:AlternateContent>
          <mc:Choice Requires="wpg">
            <w:drawing>
              <wp:anchor distT="0" distB="0" distL="114300" distR="114300" simplePos="0" relativeHeight="251681792" behindDoc="0" locked="0" layoutInCell="1" allowOverlap="1" wp14:anchorId="1D46A534" wp14:editId="4E0D9C0D">
                <wp:simplePos x="0" y="0"/>
                <wp:positionH relativeFrom="column">
                  <wp:posOffset>116205</wp:posOffset>
                </wp:positionH>
                <wp:positionV relativeFrom="paragraph">
                  <wp:posOffset>370205</wp:posOffset>
                </wp:positionV>
                <wp:extent cx="5972810" cy="4826000"/>
                <wp:effectExtent l="0" t="0" r="27940" b="12700"/>
                <wp:wrapTopAndBottom/>
                <wp:docPr id="8" name="Group 8"/>
                <wp:cNvGraphicFramePr/>
                <a:graphic xmlns:a="http://schemas.openxmlformats.org/drawingml/2006/main">
                  <a:graphicData uri="http://schemas.microsoft.com/office/word/2010/wordprocessingGroup">
                    <wpg:wgp>
                      <wpg:cNvGrpSpPr/>
                      <wpg:grpSpPr>
                        <a:xfrm>
                          <a:off x="0" y="0"/>
                          <a:ext cx="5972810" cy="4826000"/>
                          <a:chOff x="117043" y="0"/>
                          <a:chExt cx="5972810" cy="4826873"/>
                        </a:xfrm>
                      </wpg:grpSpPr>
                      <pic:pic xmlns:pic="http://schemas.openxmlformats.org/drawingml/2006/picture">
                        <pic:nvPicPr>
                          <pic:cNvPr id="7" name="Picture 7" descr="C:\Users\igrahek\Documents\Studies\SSVEP Reward - Soren &amp; Antonio\Experiment 1\SSVEP_reward\figures\Figure1.jpg"/>
                          <pic:cNvPicPr>
                            <a:picLocks noChangeAspect="1"/>
                          </pic:cNvPicPr>
                        </pic:nvPicPr>
                        <pic:blipFill rotWithShape="1">
                          <a:blip r:embed="rId14" cstate="print">
                            <a:extLst>
                              <a:ext uri="{28A0092B-C50C-407E-A947-70E740481C1C}">
                                <a14:useLocalDpi xmlns:a14="http://schemas.microsoft.com/office/drawing/2010/main" val="0"/>
                              </a:ext>
                            </a:extLst>
                          </a:blip>
                          <a:srcRect b="34016"/>
                          <a:stretch/>
                        </pic:blipFill>
                        <pic:spPr bwMode="auto">
                          <a:xfrm>
                            <a:off x="182880" y="0"/>
                            <a:ext cx="5781040" cy="3468033"/>
                          </a:xfrm>
                          <a:prstGeom prst="rect">
                            <a:avLst/>
                          </a:prstGeom>
                          <a:noFill/>
                          <a:ln>
                            <a:noFill/>
                          </a:ln>
                        </pic:spPr>
                      </pic:pic>
                      <wps:wsp>
                        <wps:cNvPr id="217" name="Text Box 2"/>
                        <wps:cNvSpPr txBox="1">
                          <a:spLocks noChangeArrowheads="1"/>
                        </wps:cNvSpPr>
                        <wps:spPr bwMode="auto">
                          <a:xfrm>
                            <a:off x="117043" y="3561638"/>
                            <a:ext cx="5972810" cy="1265235"/>
                          </a:xfrm>
                          <a:prstGeom prst="rect">
                            <a:avLst/>
                          </a:prstGeom>
                          <a:solidFill>
                            <a:srgbClr val="FFFFFF"/>
                          </a:solidFill>
                          <a:ln w="9525">
                            <a:solidFill>
                              <a:schemeClr val="bg1"/>
                            </a:solidFill>
                            <a:miter lim="800000"/>
                            <a:headEnd/>
                            <a:tailEnd/>
                          </a:ln>
                        </wps:spPr>
                        <wps:txbx>
                          <w:txbxContent>
                            <w:p w14:paraId="0C1B3DE2" w14:textId="1CC3096D" w:rsidR="00FB505D" w:rsidRDefault="00FB505D" w:rsidP="00A14F18">
                              <w:pPr>
                                <w:jc w:val="both"/>
                              </w:pPr>
                              <w:r w:rsidRPr="00F36223">
                                <w:rPr>
                                  <w:b/>
                                  <w:sz w:val="20"/>
                                  <w:szCs w:val="20"/>
                                </w:rPr>
                                <w:t>Figure</w:t>
                              </w:r>
                              <w:r>
                                <w:rPr>
                                  <w:b/>
                                  <w:sz w:val="20"/>
                                  <w:szCs w:val="20"/>
                                </w:rPr>
                                <w:t xml:space="preserve"> 3.</w:t>
                              </w:r>
                              <w:r w:rsidRPr="00F36223">
                                <w:rPr>
                                  <w:sz w:val="20"/>
                                  <w:szCs w:val="20"/>
                                </w:rPr>
                                <w:t xml:space="preserve"> </w:t>
                              </w:r>
                              <w:r>
                                <w:rPr>
                                  <w:b/>
                                  <w:sz w:val="20"/>
                                  <w:szCs w:val="20"/>
                                </w:rPr>
                                <w:t>A)</w:t>
                              </w:r>
                              <w:r w:rsidRPr="00C6061B">
                                <w:rPr>
                                  <w:sz w:val="20"/>
                                  <w:szCs w:val="20"/>
                                </w:rPr>
                                <w:t xml:space="preserve"> Topographies of SSVEP amplitude</w:t>
                              </w:r>
                              <w:r>
                                <w:rPr>
                                  <w:sz w:val="20"/>
                                  <w:szCs w:val="20"/>
                                </w:rPr>
                                <w:t>s</w:t>
                              </w:r>
                              <w:r w:rsidRPr="00C6061B">
                                <w:rPr>
                                  <w:sz w:val="20"/>
                                  <w:szCs w:val="20"/>
                                </w:rPr>
                                <w:t>, averaged 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w:t>
                              </w:r>
                              <w:r>
                                <w:rPr>
                                  <w:sz w:val="20"/>
                                  <w:szCs w:val="20"/>
                                </w:rPr>
                                <w:t xml:space="preserve">(zero-padded to 8 times the length of the data for plotting purpose) </w:t>
                              </w:r>
                              <w:r w:rsidRPr="00C6061B">
                                <w:rPr>
                                  <w:sz w:val="20"/>
                                  <w:szCs w:val="20"/>
                                </w:rPr>
                                <w:t xml:space="preserve">derived from EEG signals at best four-electrode cluster </w:t>
                              </w:r>
                              <w:r>
                                <w:rPr>
                                  <w:sz w:val="20"/>
                                  <w:szCs w:val="20"/>
                                </w:rPr>
                                <w:t>plotted for</w:t>
                              </w:r>
                              <w:r w:rsidRPr="00C6061B">
                                <w:rPr>
                                  <w:sz w:val="20"/>
                                  <w:szCs w:val="20"/>
                                </w:rPr>
                                <w:t xml:space="preserve"> the different experimental conditions (blue: attended; red: unattended; solid: baseline phase; dotted: rewarded phase; dashed: non-rewarded phase). The shaded areas around the means indicate 95% confidence intervals.</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1D46A534" id="Group 8" o:spid="_x0000_s1035" style="position:absolute;left:0;text-align:left;margin-left:9.15pt;margin-top:29.15pt;width:470.3pt;height:380pt;z-index:251681792;mso-height-relative:margin" coordorigin="1170" coordsize="59728,4826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V8q/tjf8Fs/wDgmV+wD8YF+A37W37Sn/CJ+Km0mDU10v8A4Q7Wb/NrMzrHJ5llZzR8mN/l3bhj&#10;kDIoA+qqK+Pf2dv+C+v/AASK/ar+JFh8I/gn+2r4fvPEOqXCW+l6brmk6lorXs7uESGFtRtYElld&#10;mCrGrF2JwoJr7CDBuVN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Hwx/wW2/4IxeG/+CrHwz8O+Ivh/wCP&#10;f+ED+MPw7vJL34f+OI/NVVZirm0uDEwdYmliidZkDSW7oXjVg0kcnw18Y/8Agj7/AMHOP7d/geP9&#10;kz9tr/goX8MV+Ff9o2beILvSYkNxqsMMgdJNlrpdtLdmMhXENxLCjyRo7EsquP3MooA8x/Y3/ZP+&#10;FP7EH7M3g39ln4LafND4e8F6MthZyXTK0905dpJ7qYqApmnneWeQqqqXlbCqMAen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">
                <v:shape id="Picture 7" o:spid="_x0000_s1036" type="#_x0000_t75" style="position:absolute;left:1828;width:57811;height:34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">
                  <v:imagedata r:id="rId15" o:title="Figure1" cropbottom="22293f"/>
                  <v:path arrowok="t"/>
                </v:shape>
                <v:shape id="Text Box 2" o:spid="_x0000_s1037" type="#_x0000_t202" style="position:absolute;left:1170;top:35616;width:59728;height:1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" strokecolor="white [3212]">
                  <v:textbox>
                    <w:txbxContent>
                      <w:p w14:paraId="0C1B3DE2" w14:textId="1CC3096D" w:rsidR="00FB505D" w:rsidRDefault="00FB505D" w:rsidP="00A14F18">
                        <w:pPr>
                          <w:jc w:val="both"/>
                        </w:pPr>
                        <w:r w:rsidRPr="00F36223">
                          <w:rPr>
                            <w:b/>
                            <w:sz w:val="20"/>
                            <w:szCs w:val="20"/>
                          </w:rPr>
                          <w:t>Figure</w:t>
                        </w:r>
                        <w:r>
                          <w:rPr>
                            <w:b/>
                            <w:sz w:val="20"/>
                            <w:szCs w:val="20"/>
                          </w:rPr>
                          <w:t xml:space="preserve"> 3.</w:t>
                        </w:r>
                        <w:r w:rsidRPr="00F36223">
                          <w:rPr>
                            <w:sz w:val="20"/>
                            <w:szCs w:val="20"/>
                          </w:rPr>
                          <w:t xml:space="preserve"> </w:t>
                        </w:r>
                        <w:r>
                          <w:rPr>
                            <w:b/>
                            <w:sz w:val="20"/>
                            <w:szCs w:val="20"/>
                          </w:rPr>
                          <w:t>A)</w:t>
                        </w:r>
                        <w:r w:rsidRPr="00C6061B">
                          <w:rPr>
                            <w:sz w:val="20"/>
                            <w:szCs w:val="20"/>
                          </w:rPr>
                          <w:t xml:space="preserve"> Topographies of SSVEP amplitude</w:t>
                        </w:r>
                        <w:r>
                          <w:rPr>
                            <w:sz w:val="20"/>
                            <w:szCs w:val="20"/>
                          </w:rPr>
                          <w:t>s</w:t>
                        </w:r>
                        <w:r w:rsidRPr="00C6061B">
                          <w:rPr>
                            <w:sz w:val="20"/>
                            <w:szCs w:val="20"/>
                          </w:rPr>
                          <w:t>, averaged 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w:t>
                        </w:r>
                        <w:r>
                          <w:rPr>
                            <w:sz w:val="20"/>
                            <w:szCs w:val="20"/>
                          </w:rPr>
                          <w:t xml:space="preserve">(zero-padded to 8 times the length of the data for plotting purpose) </w:t>
                        </w:r>
                        <w:r w:rsidRPr="00C6061B">
                          <w:rPr>
                            <w:sz w:val="20"/>
                            <w:szCs w:val="20"/>
                          </w:rPr>
                          <w:t xml:space="preserve">derived from EEG signals at best four-electrode cluster </w:t>
                        </w:r>
                        <w:r>
                          <w:rPr>
                            <w:sz w:val="20"/>
                            <w:szCs w:val="20"/>
                          </w:rPr>
                          <w:t>plotted for</w:t>
                        </w:r>
                        <w:r w:rsidRPr="00C6061B">
                          <w:rPr>
                            <w:sz w:val="20"/>
                            <w:szCs w:val="20"/>
                          </w:rPr>
                          <w:t xml:space="preserve"> the different experimental conditions (blue: attended; red: unattended; solid: baseline phase; dotted: rewarded phase; dashed: non-rewarded phase). The shaded areas around the means indicate 95% confidence intervals.</w:t>
                        </w:r>
                      </w:p>
                    </w:txbxContent>
                  </v:textbox>
                </v:shape>
                <w10:wrap type="topAndBottom"/>
              </v:group>
            </w:pict>
          </mc:Fallback>
        </mc:AlternateContent>
      </w:r>
    </w:p>
    <w:p w14:paraId="631E81D8" w14:textId="482C6ADD" w:rsidR="00E1045E" w:rsidRDefault="004269CE" w:rsidP="00A02266">
      <w:pPr>
        <w:spacing w:line="480" w:lineRule="auto"/>
        <w:ind w:firstLine="284"/>
        <w:jc w:val="both"/>
      </w:pPr>
      <w:r>
        <w:t xml:space="preserve">The </w:t>
      </w:r>
      <w:r w:rsidR="009F0D61">
        <w:rPr>
          <w:i/>
        </w:rPr>
        <w:t>Reward probability</w:t>
      </w:r>
      <w:r w:rsidR="00A0214C" w:rsidRPr="00822832">
        <w:rPr>
          <w:i/>
        </w:rPr>
        <w:t xml:space="preserve"> </w:t>
      </w:r>
      <w:r w:rsidR="00615651">
        <w:rPr>
          <w:i/>
        </w:rPr>
        <w:t>×</w:t>
      </w:r>
      <w:r w:rsidR="00A0214C" w:rsidRPr="00822832">
        <w:rPr>
          <w:i/>
        </w:rPr>
        <w:t xml:space="preserve"> </w:t>
      </w:r>
      <w:r w:rsidR="00A0214C">
        <w:rPr>
          <w:i/>
        </w:rPr>
        <w:t>R</w:t>
      </w:r>
      <w:r w:rsidR="00A0214C" w:rsidRPr="00822832">
        <w:rPr>
          <w:i/>
        </w:rPr>
        <w:t xml:space="preserve">eward phase + </w:t>
      </w:r>
      <w:r w:rsidR="00A0214C">
        <w:rPr>
          <w:i/>
        </w:rPr>
        <w:t>A</w:t>
      </w:r>
      <w:r w:rsidR="00A0214C" w:rsidRPr="00822832">
        <w:rPr>
          <w:i/>
        </w:rPr>
        <w:t>ttention</w:t>
      </w:r>
      <w:r w:rsidR="00A0214C">
        <w:t xml:space="preserve"> </w:t>
      </w:r>
      <w:r>
        <w:t>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4A49F2">
        <w:rPr>
          <w:i/>
        </w:rPr>
        <w:t>Table 3</w:t>
      </w:r>
      <w:r>
        <w:t xml:space="preserve">). </w:t>
      </w:r>
      <w:r w:rsidR="00A0214C">
        <w:t xml:space="preserve">However, the </w:t>
      </w:r>
      <w:r w:rsidR="009F0D61">
        <w:rPr>
          <w:i/>
        </w:rPr>
        <w:t>Reward probability</w:t>
      </w:r>
      <w:r w:rsidR="00A0214C" w:rsidRPr="00822832">
        <w:rPr>
          <w:i/>
        </w:rPr>
        <w:t xml:space="preserve"> </w:t>
      </w:r>
      <w:r w:rsidR="00615651">
        <w:rPr>
          <w:i/>
        </w:rPr>
        <w:t>×</w:t>
      </w:r>
      <w:r w:rsidR="00A0214C" w:rsidRPr="00822832">
        <w:rPr>
          <w:i/>
        </w:rPr>
        <w:t xml:space="preserve"> </w:t>
      </w:r>
      <w:r w:rsidR="00A0214C">
        <w:rPr>
          <w:i/>
        </w:rPr>
        <w:t xml:space="preserve">Reward phase </w:t>
      </w:r>
      <w:r w:rsidR="00615651">
        <w:rPr>
          <w:i/>
        </w:rPr>
        <w:t>×</w:t>
      </w:r>
      <w:r w:rsidR="00A0214C" w:rsidRPr="00822832">
        <w:rPr>
          <w:i/>
        </w:rPr>
        <w:t xml:space="preserve"> </w:t>
      </w:r>
      <w:r w:rsidR="00A0214C">
        <w:rPr>
          <w:i/>
        </w:rPr>
        <w:t>A</w:t>
      </w:r>
      <w:r w:rsidR="00A0214C" w:rsidRPr="00822832">
        <w:rPr>
          <w:i/>
        </w:rPr>
        <w:t>ttention</w:t>
      </w:r>
      <w:r w:rsidR="00A0214C">
        <w:rPr>
          <w:i/>
        </w:rPr>
        <w:t xml:space="preserve"> </w:t>
      </w:r>
      <w:r w:rsidR="00A0214C">
        <w:t xml:space="preserve">was only slightly worse than the winning model. Here we draw inferences from the winning model, but note that the conclusions do not substantially change when analyzing the model which includes the three-way interaction. </w:t>
      </w:r>
      <w:r w:rsidR="003273E4">
        <w:t>The analysis of the posterior distribution</w:t>
      </w:r>
      <w:r w:rsidR="00B34D24">
        <w:t>s</w:t>
      </w:r>
      <w:r w:rsidR="003273E4">
        <w:t xml:space="preserve"> of</w:t>
      </w:r>
      <w:r w:rsidR="00C11E13">
        <w:t xml:space="preserve"> the </w:t>
      </w:r>
      <w:r w:rsidR="00A0214C">
        <w:t>winning</w:t>
      </w:r>
      <w:r w:rsidR="00C11E13">
        <w:t xml:space="preserve"> model (</w:t>
      </w:r>
      <w:r w:rsidR="00C11E13" w:rsidRPr="00B57645">
        <w:rPr>
          <w:i/>
        </w:rPr>
        <w:t xml:space="preserve">Figure </w:t>
      </w:r>
      <w:r w:rsidR="004A49F2">
        <w:rPr>
          <w:i/>
        </w:rPr>
        <w:t xml:space="preserve">2 </w:t>
      </w:r>
      <w:r w:rsidR="004A49F2">
        <w:t xml:space="preserve">and </w:t>
      </w:r>
      <w:r w:rsidR="004A49F2">
        <w:rPr>
          <w:i/>
        </w:rPr>
        <w:t>Table 3</w:t>
      </w:r>
      <w:r w:rsidR="003273E4">
        <w:t xml:space="preserve">) revealed </w:t>
      </w:r>
      <w:r w:rsidR="00136C83">
        <w:t xml:space="preserve">a strong effect of </w:t>
      </w:r>
      <w:r w:rsidR="00266347">
        <w:t xml:space="preserve">voluntary selective </w:t>
      </w:r>
      <w:r w:rsidR="00136C83">
        <w:t>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w:t>
      </w:r>
      <w:r w:rsidR="00266347">
        <w:t>when the eliciting stimulus was</w:t>
      </w:r>
      <w:r w:rsidR="003273E4">
        <w:t xml:space="preserve"> attended</w:t>
      </w:r>
      <w:r w:rsidR="00174055">
        <w:t xml:space="preserve"> </w:t>
      </w:r>
      <w:r w:rsidR="003273E4">
        <w:t xml:space="preserve">compared to </w:t>
      </w:r>
      <w:r w:rsidR="00266347">
        <w:t>when it was</w:t>
      </w:r>
      <w:r w:rsidR="003273E4">
        <w:t xml:space="preserve"> unattended.</w:t>
      </w:r>
      <w:r w:rsidR="006F37A2">
        <w:t xml:space="preserve"> In the winning model</w:t>
      </w:r>
      <w:r w:rsidR="00266347">
        <w:t>,</w:t>
      </w:r>
      <w:r w:rsidR="006F37A2">
        <w:t xml:space="preserve"> </w:t>
      </w:r>
      <w:r w:rsidR="00266347">
        <w:t xml:space="preserve">this effect </w:t>
      </w:r>
      <w:r w:rsidR="001E6F26">
        <w:t>did not interact with the other factors in the model</w:t>
      </w:r>
      <w:r w:rsidR="00266347">
        <w:t xml:space="preserve">, i.e. the magnitude of selective attention was unaffected by reward </w:t>
      </w:r>
      <w:r w:rsidR="009F0D61">
        <w:t>probability</w:t>
      </w:r>
      <w:r w:rsidR="00266347">
        <w:t xml:space="preserve"> and reward phase</w:t>
      </w:r>
      <w:r w:rsidR="001E6F26">
        <w:t xml:space="preserve">. </w:t>
      </w:r>
      <w:r w:rsidR="006F37A2">
        <w:lastRenderedPageBreak/>
        <w:t>T</w:t>
      </w:r>
      <w:r w:rsidR="003273E4">
        <w:t xml:space="preserve">he </w:t>
      </w:r>
      <w:r w:rsidR="003A5736">
        <w:t xml:space="preserve">posterior </w:t>
      </w:r>
      <w:r w:rsidR="003273E4">
        <w:t xml:space="preserve">distribution </w:t>
      </w:r>
      <w:r w:rsidR="003A5736">
        <w:t xml:space="preserve">of </w:t>
      </w:r>
      <w:r w:rsidR="003273E4">
        <w:t xml:space="preserve">the difference between </w:t>
      </w:r>
      <w:r w:rsidR="00174055">
        <w:t>attended</w:t>
      </w:r>
      <w:r w:rsidR="003273E4">
        <w:t xml:space="preserve"> and </w:t>
      </w:r>
      <w:r w:rsidR="00174055">
        <w:t>unattended</w:t>
      </w:r>
      <w:r w:rsidR="003273E4">
        <w:t xml:space="preserve">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w:t>
      </w:r>
      <w:r w:rsidR="00174055">
        <w:t>attended</w:t>
      </w:r>
      <w:r w:rsidR="003273E4">
        <w:t xml:space="preserve">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w:t>
      </w:r>
      <w:r w:rsidR="00174055">
        <w:t>unattended</w:t>
      </w:r>
      <w:r w:rsidR="003273E4">
        <w:t xml:space="preserve"> ones (</w:t>
      </w:r>
      <w:r w:rsidR="003273E4">
        <w:rPr>
          <w:i/>
        </w:rPr>
        <w:t xml:space="preserve">M = </w:t>
      </w:r>
      <w:r w:rsidR="00A82B7C">
        <w:t>0.24</w:t>
      </w:r>
      <w:r w:rsidR="003273E4">
        <w:t>; 95% HDI [0.</w:t>
      </w:r>
      <w:r w:rsidR="00455E6A">
        <w:t>20</w:t>
      </w:r>
      <w:r w:rsidR="00B40546">
        <w:t>, 0.29</w:t>
      </w:r>
      <w:r w:rsidR="003273E4">
        <w:t>];</w:t>
      </w:r>
      <w:r w:rsidR="008D0D4D">
        <w:t xml:space="preserve"> ER &gt; 12</w:t>
      </w:r>
      <w:r w:rsidR="00B40546">
        <w:t>,000</w:t>
      </w:r>
      <w:r w:rsidR="003273E4">
        <w:t xml:space="preserve">). </w:t>
      </w:r>
      <w:r w:rsidR="00D86728">
        <w:t xml:space="preserve">These results reveal a very robust effect of </w:t>
      </w:r>
      <w:r w:rsidR="00266347">
        <w:t>voluntary selective</w:t>
      </w:r>
      <w:r w:rsidR="00A0214C">
        <w:t xml:space="preserve"> </w:t>
      </w:r>
      <w:r w:rsidR="00D86728">
        <w:t>attention across all experimental conditions</w:t>
      </w:r>
      <w:r w:rsidR="001E6F26">
        <w:t xml:space="preserve">: the SSVEP </w:t>
      </w:r>
      <w:r w:rsidR="005205F7">
        <w:t>response was</w:t>
      </w:r>
      <w:r w:rsidR="001E6F26">
        <w:t xml:space="preserve"> </w:t>
      </w:r>
      <w:r w:rsidR="005205F7">
        <w:t>systematically larger</w:t>
      </w:r>
      <w:r w:rsidR="001E6F26">
        <w:t xml:space="preserve"> </w:t>
      </w:r>
      <w:r w:rsidR="00266347">
        <w:t>when the driving stimulus was attended</w:t>
      </w:r>
      <w:r w:rsidR="00D86728">
        <w:t>.</w:t>
      </w:r>
    </w:p>
    <w:tbl>
      <w:tblPr>
        <w:tblStyle w:val="APA6"/>
        <w:tblpPr w:leftFromText="181" w:rightFromText="181" w:vertAnchor="text" w:horzAnchor="margin" w:tblpY="93"/>
        <w:tblOverlap w:val="never"/>
        <w:tblW w:w="9498" w:type="dxa"/>
        <w:tblLook w:val="04A0" w:firstRow="1" w:lastRow="0" w:firstColumn="1" w:lastColumn="0" w:noHBand="0" w:noVBand="1"/>
      </w:tblPr>
      <w:tblGrid>
        <w:gridCol w:w="4962"/>
        <w:gridCol w:w="2126"/>
        <w:gridCol w:w="425"/>
        <w:gridCol w:w="1985"/>
      </w:tblGrid>
      <w:tr w:rsidR="002C1EF1" w14:paraId="00CE48A6" w14:textId="77777777" w:rsidTr="002C1EF1">
        <w:trPr>
          <w:trHeight w:val="664"/>
        </w:trPr>
        <w:tc>
          <w:tcPr>
            <w:tcW w:w="9498" w:type="dxa"/>
            <w:gridSpan w:val="4"/>
            <w:tcBorders>
              <w:bottom w:val="single" w:sz="4" w:space="0" w:color="auto"/>
            </w:tcBorders>
            <w:vAlign w:val="center"/>
          </w:tcPr>
          <w:p w14:paraId="1F09272A" w14:textId="77777777" w:rsidR="002C1EF1" w:rsidRDefault="002C1EF1" w:rsidP="002C1EF1">
            <w:pPr>
              <w:spacing w:line="360" w:lineRule="auto"/>
            </w:pPr>
            <w:r>
              <w:t>Table 3</w:t>
            </w:r>
          </w:p>
          <w:p w14:paraId="3D304B87" w14:textId="77777777" w:rsidR="002C1EF1" w:rsidRDefault="002C1EF1" w:rsidP="002C1EF1">
            <w:pPr>
              <w:spacing w:line="360" w:lineRule="auto"/>
              <w:rPr>
                <w:i/>
              </w:rPr>
            </w:pPr>
            <w:r>
              <w:rPr>
                <w:i/>
              </w:rPr>
              <w:t>Model comparison indices for EEG results</w:t>
            </w:r>
          </w:p>
        </w:tc>
      </w:tr>
      <w:tr w:rsidR="002C1EF1" w14:paraId="33FDEEED" w14:textId="77777777" w:rsidTr="002C1EF1">
        <w:trPr>
          <w:trHeight w:val="664"/>
        </w:trPr>
        <w:tc>
          <w:tcPr>
            <w:tcW w:w="4962" w:type="dxa"/>
            <w:tcBorders>
              <w:top w:val="single" w:sz="4" w:space="0" w:color="auto"/>
              <w:bottom w:val="single" w:sz="4" w:space="0" w:color="auto"/>
            </w:tcBorders>
            <w:vAlign w:val="center"/>
          </w:tcPr>
          <w:p w14:paraId="04C5AA2D" w14:textId="77777777" w:rsidR="002C1EF1" w:rsidRDefault="002C1EF1" w:rsidP="002C1EF1">
            <w:r>
              <w:t>Model</w:t>
            </w:r>
          </w:p>
        </w:tc>
        <w:tc>
          <w:tcPr>
            <w:tcW w:w="2126" w:type="dxa"/>
            <w:tcBorders>
              <w:top w:val="single" w:sz="4" w:space="0" w:color="auto"/>
              <w:bottom w:val="single" w:sz="4" w:space="0" w:color="auto"/>
            </w:tcBorders>
            <w:vAlign w:val="center"/>
          </w:tcPr>
          <w:p w14:paraId="2E1E37B9" w14:textId="77777777" w:rsidR="002C1EF1" w:rsidRPr="008E021D" w:rsidRDefault="002C1EF1" w:rsidP="002C1EF1">
            <w:pPr>
              <w:rPr>
                <w:i/>
              </w:rPr>
            </w:pPr>
            <w:r>
              <w:rPr>
                <w:i/>
              </w:rPr>
              <w:t>WAIC (SE)</w:t>
            </w:r>
          </w:p>
        </w:tc>
        <w:tc>
          <w:tcPr>
            <w:tcW w:w="425" w:type="dxa"/>
            <w:tcBorders>
              <w:top w:val="single" w:sz="4" w:space="0" w:color="auto"/>
              <w:bottom w:val="single" w:sz="4" w:space="0" w:color="auto"/>
            </w:tcBorders>
            <w:vAlign w:val="center"/>
          </w:tcPr>
          <w:p w14:paraId="584C7C18" w14:textId="77777777" w:rsidR="002C1EF1" w:rsidRPr="008E021D" w:rsidRDefault="002C1EF1" w:rsidP="002C1EF1">
            <w:pPr>
              <w:rPr>
                <w:i/>
              </w:rPr>
            </w:pPr>
          </w:p>
        </w:tc>
        <w:tc>
          <w:tcPr>
            <w:tcW w:w="1985" w:type="dxa"/>
            <w:tcBorders>
              <w:top w:val="single" w:sz="4" w:space="0" w:color="auto"/>
              <w:bottom w:val="single" w:sz="4" w:space="0" w:color="auto"/>
            </w:tcBorders>
            <w:vAlign w:val="center"/>
          </w:tcPr>
          <w:p w14:paraId="09419501" w14:textId="77777777" w:rsidR="002C1EF1" w:rsidRPr="00297068" w:rsidRDefault="002C1EF1" w:rsidP="002C1EF1">
            <w:r>
              <w:rPr>
                <w:i/>
              </w:rPr>
              <w:t>Bayesian R</w:t>
            </w:r>
            <w:r>
              <w:rPr>
                <w:i/>
                <w:vertAlign w:val="superscript"/>
              </w:rPr>
              <w:t>2</w:t>
            </w:r>
            <w:r>
              <w:rPr>
                <w:i/>
              </w:rPr>
              <w:t xml:space="preserve"> (SE)</w:t>
            </w:r>
          </w:p>
        </w:tc>
      </w:tr>
      <w:tr w:rsidR="002C1EF1" w14:paraId="215183ED" w14:textId="77777777" w:rsidTr="002C1EF1">
        <w:trPr>
          <w:trHeight w:val="437"/>
        </w:trPr>
        <w:tc>
          <w:tcPr>
            <w:tcW w:w="4962" w:type="dxa"/>
            <w:tcBorders>
              <w:top w:val="single" w:sz="4" w:space="0" w:color="auto"/>
            </w:tcBorders>
            <w:vAlign w:val="center"/>
          </w:tcPr>
          <w:p w14:paraId="2FC3D057" w14:textId="77777777" w:rsidR="002C1EF1" w:rsidRDefault="002C1EF1" w:rsidP="002C1EF1">
            <w:r>
              <w:t>Null</w:t>
            </w:r>
          </w:p>
        </w:tc>
        <w:tc>
          <w:tcPr>
            <w:tcW w:w="2126" w:type="dxa"/>
            <w:tcBorders>
              <w:top w:val="single" w:sz="4" w:space="0" w:color="auto"/>
            </w:tcBorders>
            <w:vAlign w:val="center"/>
          </w:tcPr>
          <w:p w14:paraId="061C7612" w14:textId="536167A5" w:rsidR="002C1EF1" w:rsidRDefault="00C660C4" w:rsidP="002C1EF1">
            <w:r>
              <w:t>-22.3</w:t>
            </w:r>
            <w:r w:rsidR="00762700" w:rsidRPr="00762700">
              <w:t xml:space="preserve"> </w:t>
            </w:r>
            <w:r w:rsidR="00762700">
              <w:t>(</w:t>
            </w:r>
            <w:r w:rsidR="00762700" w:rsidRPr="00762700">
              <w:t>56.2</w:t>
            </w:r>
            <w:r w:rsidR="00762700">
              <w:t>)</w:t>
            </w:r>
          </w:p>
        </w:tc>
        <w:tc>
          <w:tcPr>
            <w:tcW w:w="425" w:type="dxa"/>
            <w:tcBorders>
              <w:top w:val="single" w:sz="4" w:space="0" w:color="auto"/>
            </w:tcBorders>
            <w:vAlign w:val="center"/>
          </w:tcPr>
          <w:p w14:paraId="0CEA4990" w14:textId="77777777" w:rsidR="002C1EF1" w:rsidRDefault="002C1EF1" w:rsidP="002C1EF1"/>
        </w:tc>
        <w:tc>
          <w:tcPr>
            <w:tcW w:w="1985" w:type="dxa"/>
            <w:tcBorders>
              <w:top w:val="single" w:sz="4" w:space="0" w:color="auto"/>
            </w:tcBorders>
            <w:vAlign w:val="center"/>
          </w:tcPr>
          <w:p w14:paraId="1314D58F" w14:textId="08BEC16E" w:rsidR="002C1EF1" w:rsidRDefault="000405C7" w:rsidP="002C1EF1">
            <w:r>
              <w:t>0.01 (0.01)</w:t>
            </w:r>
          </w:p>
        </w:tc>
      </w:tr>
      <w:tr w:rsidR="002C1EF1" w14:paraId="0CACFA0C" w14:textId="77777777" w:rsidTr="002C1EF1">
        <w:trPr>
          <w:trHeight w:val="437"/>
        </w:trPr>
        <w:tc>
          <w:tcPr>
            <w:tcW w:w="4962" w:type="dxa"/>
            <w:vAlign w:val="center"/>
          </w:tcPr>
          <w:p w14:paraId="4F3EDEAF" w14:textId="77777777" w:rsidR="002C1EF1" w:rsidRDefault="002C1EF1" w:rsidP="002C1EF1">
            <w:r>
              <w:t>Reward phase</w:t>
            </w:r>
          </w:p>
        </w:tc>
        <w:tc>
          <w:tcPr>
            <w:tcW w:w="2126" w:type="dxa"/>
            <w:vAlign w:val="center"/>
          </w:tcPr>
          <w:p w14:paraId="39F1B345" w14:textId="218F7EE4" w:rsidR="002C1EF1" w:rsidRDefault="00C660C4" w:rsidP="002C1EF1">
            <w:r>
              <w:t>-31.8</w:t>
            </w:r>
            <w:r w:rsidR="000405C7" w:rsidRPr="000405C7">
              <w:t xml:space="preserve"> </w:t>
            </w:r>
            <w:r w:rsidR="000405C7">
              <w:t>(</w:t>
            </w:r>
            <w:r>
              <w:t>55.0</w:t>
            </w:r>
            <w:r w:rsidR="000405C7">
              <w:t>)</w:t>
            </w:r>
          </w:p>
        </w:tc>
        <w:tc>
          <w:tcPr>
            <w:tcW w:w="425" w:type="dxa"/>
            <w:vAlign w:val="center"/>
          </w:tcPr>
          <w:p w14:paraId="087733CA" w14:textId="77777777" w:rsidR="002C1EF1" w:rsidRDefault="002C1EF1" w:rsidP="002C1EF1"/>
        </w:tc>
        <w:tc>
          <w:tcPr>
            <w:tcW w:w="1985" w:type="dxa"/>
            <w:vAlign w:val="center"/>
          </w:tcPr>
          <w:p w14:paraId="600A7810" w14:textId="18D11FF3" w:rsidR="002C1EF1" w:rsidRDefault="000405C7" w:rsidP="002C1EF1">
            <w:r>
              <w:t>0.05 (0.01)</w:t>
            </w:r>
          </w:p>
        </w:tc>
      </w:tr>
      <w:tr w:rsidR="002C1EF1" w14:paraId="519A34AA" w14:textId="77777777" w:rsidTr="002C1EF1">
        <w:trPr>
          <w:trHeight w:val="419"/>
        </w:trPr>
        <w:tc>
          <w:tcPr>
            <w:tcW w:w="4962" w:type="dxa"/>
            <w:vAlign w:val="center"/>
          </w:tcPr>
          <w:p w14:paraId="630157FA" w14:textId="77777777" w:rsidR="002C1EF1" w:rsidRDefault="002C1EF1" w:rsidP="002C1EF1">
            <w:r>
              <w:t>Attention</w:t>
            </w:r>
          </w:p>
        </w:tc>
        <w:tc>
          <w:tcPr>
            <w:tcW w:w="2126" w:type="dxa"/>
            <w:vAlign w:val="center"/>
          </w:tcPr>
          <w:p w14:paraId="459905CF" w14:textId="786D175D" w:rsidR="002C1EF1" w:rsidRDefault="00C660C4" w:rsidP="002C1EF1">
            <w:r>
              <w:t>-436.5</w:t>
            </w:r>
            <w:r w:rsidR="000405C7" w:rsidRPr="000405C7">
              <w:t xml:space="preserve"> </w:t>
            </w:r>
            <w:r w:rsidR="000405C7">
              <w:t>(</w:t>
            </w:r>
            <w:r w:rsidR="000405C7" w:rsidRPr="000405C7">
              <w:t>66.4</w:t>
            </w:r>
            <w:r w:rsidR="000405C7">
              <w:t>)</w:t>
            </w:r>
          </w:p>
        </w:tc>
        <w:tc>
          <w:tcPr>
            <w:tcW w:w="425" w:type="dxa"/>
            <w:vAlign w:val="center"/>
          </w:tcPr>
          <w:p w14:paraId="1A80B6EF" w14:textId="77777777" w:rsidR="002C1EF1" w:rsidRDefault="002C1EF1" w:rsidP="002C1EF1"/>
        </w:tc>
        <w:tc>
          <w:tcPr>
            <w:tcW w:w="1985" w:type="dxa"/>
            <w:vAlign w:val="center"/>
          </w:tcPr>
          <w:p w14:paraId="56F6B568" w14:textId="5D6EF2D2" w:rsidR="002C1EF1" w:rsidRDefault="000405C7" w:rsidP="002C1EF1">
            <w:r>
              <w:t>0.37 (0.02)</w:t>
            </w:r>
          </w:p>
        </w:tc>
      </w:tr>
      <w:tr w:rsidR="002C1EF1" w14:paraId="5573D927" w14:textId="77777777" w:rsidTr="002C1EF1">
        <w:trPr>
          <w:trHeight w:val="419"/>
        </w:trPr>
        <w:tc>
          <w:tcPr>
            <w:tcW w:w="4962" w:type="dxa"/>
            <w:vAlign w:val="center"/>
          </w:tcPr>
          <w:p w14:paraId="23E34E74" w14:textId="77777777" w:rsidR="002C1EF1" w:rsidRDefault="002C1EF1" w:rsidP="002C1EF1">
            <w:r>
              <w:t>Reward phase + Attention</w:t>
            </w:r>
          </w:p>
        </w:tc>
        <w:tc>
          <w:tcPr>
            <w:tcW w:w="2126" w:type="dxa"/>
            <w:vAlign w:val="center"/>
          </w:tcPr>
          <w:p w14:paraId="624572CF" w14:textId="506E3F0E" w:rsidR="002C1EF1" w:rsidRDefault="00C660C4" w:rsidP="002C1EF1">
            <w:r>
              <w:t>-464.7</w:t>
            </w:r>
            <w:r w:rsidR="000405C7" w:rsidRPr="000405C7">
              <w:t xml:space="preserve"> </w:t>
            </w:r>
            <w:r w:rsidR="000405C7">
              <w:t>(</w:t>
            </w:r>
            <w:r w:rsidR="000405C7" w:rsidRPr="000405C7">
              <w:t>64.9</w:t>
            </w:r>
            <w:r w:rsidR="000405C7">
              <w:t>)</w:t>
            </w:r>
          </w:p>
        </w:tc>
        <w:tc>
          <w:tcPr>
            <w:tcW w:w="425" w:type="dxa"/>
            <w:vAlign w:val="center"/>
          </w:tcPr>
          <w:p w14:paraId="1D5251A8" w14:textId="77777777" w:rsidR="002C1EF1" w:rsidRDefault="002C1EF1" w:rsidP="002C1EF1"/>
        </w:tc>
        <w:tc>
          <w:tcPr>
            <w:tcW w:w="1985" w:type="dxa"/>
            <w:vAlign w:val="center"/>
          </w:tcPr>
          <w:p w14:paraId="7A13676E" w14:textId="4712D95E" w:rsidR="002C1EF1" w:rsidRDefault="000405C7" w:rsidP="002C1EF1">
            <w:r>
              <w:t>0.40 (0.02)</w:t>
            </w:r>
          </w:p>
        </w:tc>
      </w:tr>
      <w:tr w:rsidR="002C1EF1" w14:paraId="7D44EF61" w14:textId="77777777" w:rsidTr="002C1EF1">
        <w:trPr>
          <w:trHeight w:val="419"/>
        </w:trPr>
        <w:tc>
          <w:tcPr>
            <w:tcW w:w="4962" w:type="dxa"/>
            <w:vAlign w:val="center"/>
          </w:tcPr>
          <w:p w14:paraId="585E801D" w14:textId="2ABF3F95" w:rsidR="002C1EF1" w:rsidRDefault="00615651" w:rsidP="002C1EF1">
            <w:r>
              <w:t>Reward phase ×</w:t>
            </w:r>
            <w:r w:rsidR="002C1EF1">
              <w:t xml:space="preserve"> Attention</w:t>
            </w:r>
          </w:p>
        </w:tc>
        <w:tc>
          <w:tcPr>
            <w:tcW w:w="2126" w:type="dxa"/>
            <w:vAlign w:val="center"/>
          </w:tcPr>
          <w:p w14:paraId="3C65B54C" w14:textId="1CA28206" w:rsidR="002C1EF1" w:rsidRPr="00BA6825" w:rsidRDefault="00C660C4" w:rsidP="002C1EF1">
            <w:r>
              <w:t>-461.3</w:t>
            </w:r>
            <w:r w:rsidR="000405C7" w:rsidRPr="000405C7">
              <w:t xml:space="preserve"> </w:t>
            </w:r>
            <w:r w:rsidR="000405C7">
              <w:t>(</w:t>
            </w:r>
            <w:r w:rsidR="000405C7" w:rsidRPr="000405C7">
              <w:t>65.2</w:t>
            </w:r>
            <w:r w:rsidR="000405C7">
              <w:t>)</w:t>
            </w:r>
          </w:p>
        </w:tc>
        <w:tc>
          <w:tcPr>
            <w:tcW w:w="425" w:type="dxa"/>
            <w:vAlign w:val="center"/>
          </w:tcPr>
          <w:p w14:paraId="24E8F981" w14:textId="77777777" w:rsidR="002C1EF1" w:rsidRPr="00BA6825" w:rsidRDefault="002C1EF1" w:rsidP="002C1EF1"/>
        </w:tc>
        <w:tc>
          <w:tcPr>
            <w:tcW w:w="1985" w:type="dxa"/>
            <w:vAlign w:val="center"/>
          </w:tcPr>
          <w:p w14:paraId="18B89BFD" w14:textId="407CE260" w:rsidR="002C1EF1" w:rsidRPr="00BA6825" w:rsidRDefault="000405C7" w:rsidP="002C1EF1">
            <w:r>
              <w:t>0.41 (0.02)</w:t>
            </w:r>
          </w:p>
        </w:tc>
      </w:tr>
      <w:tr w:rsidR="002C1EF1" w14:paraId="18A09553" w14:textId="77777777" w:rsidTr="002C1EF1">
        <w:trPr>
          <w:trHeight w:val="419"/>
        </w:trPr>
        <w:tc>
          <w:tcPr>
            <w:tcW w:w="4962" w:type="dxa"/>
            <w:vAlign w:val="center"/>
          </w:tcPr>
          <w:p w14:paraId="58A05E76" w14:textId="75942A1A" w:rsidR="002C1EF1" w:rsidRDefault="00DE5B9D" w:rsidP="002C1EF1">
            <w:r>
              <w:t>Reward probability</w:t>
            </w:r>
            <w:r w:rsidR="00615651">
              <w:t xml:space="preserve"> ×</w:t>
            </w:r>
            <w:r w:rsidR="002C1EF1">
              <w:t xml:space="preserve"> Reward phase + Attention</w:t>
            </w:r>
          </w:p>
        </w:tc>
        <w:tc>
          <w:tcPr>
            <w:tcW w:w="2126" w:type="dxa"/>
            <w:vAlign w:val="center"/>
          </w:tcPr>
          <w:p w14:paraId="1B54C962" w14:textId="4BCA95CD" w:rsidR="002C1EF1" w:rsidRDefault="00C660C4" w:rsidP="002C1EF1">
            <w:r>
              <w:t>-696.1</w:t>
            </w:r>
            <w:r w:rsidR="000405C7" w:rsidRPr="000405C7">
              <w:t xml:space="preserve"> </w:t>
            </w:r>
            <w:r w:rsidR="000405C7">
              <w:t>(</w:t>
            </w:r>
            <w:r>
              <w:t>71.9</w:t>
            </w:r>
            <w:r w:rsidR="000405C7">
              <w:t>)</w:t>
            </w:r>
          </w:p>
        </w:tc>
        <w:tc>
          <w:tcPr>
            <w:tcW w:w="425" w:type="dxa"/>
            <w:vAlign w:val="center"/>
          </w:tcPr>
          <w:p w14:paraId="1EBE7963" w14:textId="77777777" w:rsidR="002C1EF1" w:rsidRDefault="002C1EF1" w:rsidP="002C1EF1"/>
        </w:tc>
        <w:tc>
          <w:tcPr>
            <w:tcW w:w="1985" w:type="dxa"/>
            <w:vAlign w:val="center"/>
          </w:tcPr>
          <w:p w14:paraId="0C439B11" w14:textId="38FF3D3A" w:rsidR="002C1EF1" w:rsidRDefault="000405C7" w:rsidP="002C1EF1">
            <w:r>
              <w:t>0.55 (0.02)</w:t>
            </w:r>
          </w:p>
        </w:tc>
      </w:tr>
      <w:tr w:rsidR="002C1EF1" w14:paraId="1AD1EC49" w14:textId="77777777" w:rsidTr="002C1EF1">
        <w:trPr>
          <w:trHeight w:val="419"/>
        </w:trPr>
        <w:tc>
          <w:tcPr>
            <w:tcW w:w="4962" w:type="dxa"/>
            <w:tcBorders>
              <w:bottom w:val="single" w:sz="4" w:space="0" w:color="auto"/>
            </w:tcBorders>
            <w:vAlign w:val="center"/>
          </w:tcPr>
          <w:p w14:paraId="638D42D4" w14:textId="7936EFC5" w:rsidR="002C1EF1" w:rsidRDefault="00DE5B9D" w:rsidP="004A31AE">
            <w:r>
              <w:t>Rew</w:t>
            </w:r>
            <w:r w:rsidR="00615651">
              <w:t>ard probability × Reward phase ×</w:t>
            </w:r>
            <w:r>
              <w:t xml:space="preserve"> Attention</w:t>
            </w:r>
          </w:p>
        </w:tc>
        <w:tc>
          <w:tcPr>
            <w:tcW w:w="2126" w:type="dxa"/>
            <w:tcBorders>
              <w:bottom w:val="single" w:sz="4" w:space="0" w:color="auto"/>
            </w:tcBorders>
            <w:vAlign w:val="center"/>
          </w:tcPr>
          <w:p w14:paraId="3D49A944" w14:textId="19E889CD" w:rsidR="002C1EF1" w:rsidRDefault="00C660C4" w:rsidP="002C1EF1">
            <w:r>
              <w:t>-690.4</w:t>
            </w:r>
            <w:r w:rsidR="000405C7" w:rsidRPr="000405C7">
              <w:t xml:space="preserve"> </w:t>
            </w:r>
            <w:r w:rsidR="000405C7">
              <w:t>(</w:t>
            </w:r>
            <w:r>
              <w:t>71.9</w:t>
            </w:r>
            <w:r w:rsidR="000405C7">
              <w:t>)</w:t>
            </w:r>
          </w:p>
        </w:tc>
        <w:tc>
          <w:tcPr>
            <w:tcW w:w="425" w:type="dxa"/>
            <w:tcBorders>
              <w:bottom w:val="single" w:sz="4" w:space="0" w:color="auto"/>
            </w:tcBorders>
            <w:vAlign w:val="center"/>
          </w:tcPr>
          <w:p w14:paraId="4DEF5EE8" w14:textId="77777777" w:rsidR="002C1EF1" w:rsidRDefault="002C1EF1" w:rsidP="002C1EF1"/>
        </w:tc>
        <w:tc>
          <w:tcPr>
            <w:tcW w:w="1985" w:type="dxa"/>
            <w:tcBorders>
              <w:bottom w:val="single" w:sz="4" w:space="0" w:color="auto"/>
            </w:tcBorders>
            <w:vAlign w:val="center"/>
          </w:tcPr>
          <w:p w14:paraId="7318D5E0" w14:textId="2BAAB5A4" w:rsidR="002C1EF1" w:rsidRDefault="000405C7" w:rsidP="002C1EF1">
            <w:r>
              <w:t>0.55 (0.02)</w:t>
            </w:r>
          </w:p>
        </w:tc>
      </w:tr>
      <w:tr w:rsidR="002C1EF1" w14:paraId="16176823" w14:textId="77777777" w:rsidTr="002C1EF1">
        <w:trPr>
          <w:trHeight w:val="419"/>
        </w:trPr>
        <w:tc>
          <w:tcPr>
            <w:tcW w:w="9498" w:type="dxa"/>
            <w:gridSpan w:val="4"/>
            <w:tcBorders>
              <w:top w:val="single" w:sz="4" w:space="0" w:color="auto"/>
            </w:tcBorders>
            <w:vAlign w:val="center"/>
          </w:tcPr>
          <w:p w14:paraId="02627461" w14:textId="77777777" w:rsidR="002C1EF1" w:rsidRDefault="002C1EF1" w:rsidP="002C1EF1"/>
        </w:tc>
      </w:tr>
    </w:tbl>
    <w:p w14:paraId="3E44305A" w14:textId="17007547" w:rsidR="00C202A7" w:rsidRDefault="00520D06" w:rsidP="00520D06">
      <w:r>
        <w:br w:type="page"/>
      </w:r>
    </w:p>
    <w:tbl>
      <w:tblPr>
        <w:tblStyle w:val="APA6"/>
        <w:tblpPr w:leftFromText="181" w:rightFromText="181" w:vertAnchor="text" w:horzAnchor="margin" w:tblpY="249"/>
        <w:tblOverlap w:val="never"/>
        <w:tblW w:w="9518" w:type="dxa"/>
        <w:tblLook w:val="04A0" w:firstRow="1" w:lastRow="0" w:firstColumn="1" w:lastColumn="0" w:noHBand="0" w:noVBand="1"/>
      </w:tblPr>
      <w:tblGrid>
        <w:gridCol w:w="2136"/>
        <w:gridCol w:w="2269"/>
        <w:gridCol w:w="2267"/>
        <w:gridCol w:w="2846"/>
      </w:tblGrid>
      <w:tr w:rsidR="00C202A7" w14:paraId="2C739FCC" w14:textId="77777777" w:rsidTr="002F6146">
        <w:trPr>
          <w:trHeight w:val="635"/>
        </w:trPr>
        <w:tc>
          <w:tcPr>
            <w:tcW w:w="9518" w:type="dxa"/>
            <w:gridSpan w:val="4"/>
            <w:tcBorders>
              <w:bottom w:val="single" w:sz="4" w:space="0" w:color="auto"/>
            </w:tcBorders>
          </w:tcPr>
          <w:p w14:paraId="20D28FAF" w14:textId="77777777" w:rsidR="00C202A7" w:rsidRDefault="00C202A7" w:rsidP="00C202A7">
            <w:pPr>
              <w:spacing w:line="360" w:lineRule="auto"/>
            </w:pPr>
            <w:r>
              <w:lastRenderedPageBreak/>
              <w:t>Table 4</w:t>
            </w:r>
          </w:p>
          <w:p w14:paraId="48DEF541" w14:textId="77777777" w:rsidR="00C202A7" w:rsidRDefault="00C202A7" w:rsidP="00C202A7">
            <w:pPr>
              <w:spacing w:line="360" w:lineRule="auto"/>
              <w:rPr>
                <w:i/>
              </w:rPr>
            </w:pPr>
            <w:r>
              <w:rPr>
                <w:i/>
              </w:rPr>
              <w:t>Means and 95% HDIs of the posterior distributions of the SSVEP amplitudes for each condition.</w:t>
            </w:r>
          </w:p>
        </w:tc>
      </w:tr>
      <w:tr w:rsidR="00C202A7" w14:paraId="20994F1F" w14:textId="77777777" w:rsidTr="002F6146">
        <w:trPr>
          <w:trHeight w:val="635"/>
        </w:trPr>
        <w:tc>
          <w:tcPr>
            <w:tcW w:w="2136" w:type="dxa"/>
            <w:tcBorders>
              <w:top w:val="single" w:sz="4" w:space="0" w:color="auto"/>
              <w:bottom w:val="single" w:sz="4" w:space="0" w:color="auto"/>
            </w:tcBorders>
            <w:vAlign w:val="center"/>
          </w:tcPr>
          <w:p w14:paraId="6AC61F23" w14:textId="77777777" w:rsidR="00C202A7" w:rsidRDefault="00C202A7" w:rsidP="00C202A7">
            <w:r>
              <w:t>Attention</w:t>
            </w:r>
          </w:p>
        </w:tc>
        <w:tc>
          <w:tcPr>
            <w:tcW w:w="2269" w:type="dxa"/>
            <w:tcBorders>
              <w:top w:val="single" w:sz="4" w:space="0" w:color="auto"/>
              <w:bottom w:val="single" w:sz="4" w:space="0" w:color="auto"/>
            </w:tcBorders>
            <w:vAlign w:val="center"/>
          </w:tcPr>
          <w:p w14:paraId="4DA56D3D" w14:textId="77777777" w:rsidR="00C202A7" w:rsidRDefault="00C202A7" w:rsidP="00C202A7">
            <w:r>
              <w:t>Reward phase</w:t>
            </w:r>
          </w:p>
        </w:tc>
        <w:tc>
          <w:tcPr>
            <w:tcW w:w="2267" w:type="dxa"/>
            <w:tcBorders>
              <w:top w:val="single" w:sz="4" w:space="0" w:color="auto"/>
              <w:bottom w:val="single" w:sz="4" w:space="0" w:color="auto"/>
            </w:tcBorders>
            <w:vAlign w:val="center"/>
          </w:tcPr>
          <w:p w14:paraId="5E5C89CF" w14:textId="7D942300" w:rsidR="00C202A7" w:rsidRPr="007F6AA7" w:rsidRDefault="00DE5B9D" w:rsidP="00DE5B9D">
            <w:r>
              <w:t>Reward probability</w:t>
            </w:r>
          </w:p>
        </w:tc>
        <w:tc>
          <w:tcPr>
            <w:tcW w:w="2843" w:type="dxa"/>
            <w:tcBorders>
              <w:top w:val="single" w:sz="4" w:space="0" w:color="auto"/>
              <w:bottom w:val="single" w:sz="4" w:space="0" w:color="auto"/>
            </w:tcBorders>
            <w:vAlign w:val="center"/>
          </w:tcPr>
          <w:p w14:paraId="1F1FC36F" w14:textId="77777777" w:rsidR="00C202A7" w:rsidRPr="00297068" w:rsidRDefault="00C202A7" w:rsidP="00C202A7">
            <w:r>
              <w:t>Amplitudes (a.u.)</w:t>
            </w:r>
          </w:p>
        </w:tc>
      </w:tr>
      <w:tr w:rsidR="000405C7" w14:paraId="0F5AADF1" w14:textId="77777777" w:rsidTr="002F6146">
        <w:trPr>
          <w:trHeight w:val="418"/>
        </w:trPr>
        <w:tc>
          <w:tcPr>
            <w:tcW w:w="2136" w:type="dxa"/>
            <w:tcBorders>
              <w:top w:val="single" w:sz="4" w:space="0" w:color="auto"/>
            </w:tcBorders>
            <w:vAlign w:val="center"/>
          </w:tcPr>
          <w:p w14:paraId="347D0AEA" w14:textId="21787A16" w:rsidR="000405C7" w:rsidRDefault="000405C7" w:rsidP="000405C7">
            <w:r>
              <w:t>Attended</w:t>
            </w:r>
          </w:p>
        </w:tc>
        <w:tc>
          <w:tcPr>
            <w:tcW w:w="2269" w:type="dxa"/>
            <w:tcBorders>
              <w:top w:val="single" w:sz="4" w:space="0" w:color="auto"/>
            </w:tcBorders>
            <w:vAlign w:val="center"/>
          </w:tcPr>
          <w:p w14:paraId="3C1884C1" w14:textId="77777777" w:rsidR="000405C7" w:rsidRPr="008E021D" w:rsidRDefault="000405C7" w:rsidP="000405C7">
            <w:r>
              <w:t>Baseline</w:t>
            </w:r>
          </w:p>
        </w:tc>
        <w:tc>
          <w:tcPr>
            <w:tcW w:w="2267" w:type="dxa"/>
            <w:tcBorders>
              <w:top w:val="single" w:sz="4" w:space="0" w:color="auto"/>
            </w:tcBorders>
            <w:vAlign w:val="center"/>
          </w:tcPr>
          <w:p w14:paraId="13A9C079" w14:textId="77777777" w:rsidR="000405C7" w:rsidRDefault="000405C7" w:rsidP="000405C7">
            <w:r>
              <w:t>High</w:t>
            </w:r>
          </w:p>
        </w:tc>
        <w:tc>
          <w:tcPr>
            <w:tcW w:w="2843" w:type="dxa"/>
            <w:tcBorders>
              <w:top w:val="single" w:sz="4" w:space="0" w:color="auto"/>
            </w:tcBorders>
            <w:vAlign w:val="center"/>
          </w:tcPr>
          <w:p w14:paraId="7249AC0F" w14:textId="402B7B88" w:rsidR="000405C7" w:rsidRDefault="000405C7" w:rsidP="000405C7">
            <w:r>
              <w:t>1.12 [</w:t>
            </w:r>
            <w:r w:rsidRPr="00271683">
              <w:t>1.08</w:t>
            </w:r>
            <w:r>
              <w:t>,</w:t>
            </w:r>
            <w:r w:rsidRPr="00271683">
              <w:t xml:space="preserve"> 1.16]</w:t>
            </w:r>
          </w:p>
        </w:tc>
      </w:tr>
      <w:tr w:rsidR="000405C7" w14:paraId="67927EBB" w14:textId="77777777" w:rsidTr="002F6146">
        <w:trPr>
          <w:trHeight w:val="418"/>
        </w:trPr>
        <w:tc>
          <w:tcPr>
            <w:tcW w:w="2136" w:type="dxa"/>
            <w:vAlign w:val="center"/>
          </w:tcPr>
          <w:p w14:paraId="24CFBF02" w14:textId="70336C6D" w:rsidR="000405C7" w:rsidRDefault="000405C7" w:rsidP="000405C7">
            <w:r>
              <w:t>Attended</w:t>
            </w:r>
          </w:p>
        </w:tc>
        <w:tc>
          <w:tcPr>
            <w:tcW w:w="2269" w:type="dxa"/>
            <w:vAlign w:val="center"/>
          </w:tcPr>
          <w:p w14:paraId="50DF7C01" w14:textId="77777777" w:rsidR="000405C7" w:rsidRPr="008E021D" w:rsidRDefault="000405C7" w:rsidP="000405C7">
            <w:r>
              <w:t>Baseline</w:t>
            </w:r>
          </w:p>
        </w:tc>
        <w:tc>
          <w:tcPr>
            <w:tcW w:w="2267" w:type="dxa"/>
            <w:vAlign w:val="center"/>
          </w:tcPr>
          <w:p w14:paraId="28A508C2" w14:textId="77777777" w:rsidR="000405C7" w:rsidRDefault="000405C7" w:rsidP="000405C7">
            <w:r>
              <w:t>Low</w:t>
            </w:r>
          </w:p>
        </w:tc>
        <w:tc>
          <w:tcPr>
            <w:tcW w:w="2843" w:type="dxa"/>
            <w:vAlign w:val="center"/>
          </w:tcPr>
          <w:p w14:paraId="5E4DBE83" w14:textId="21291C5E" w:rsidR="000405C7" w:rsidRDefault="00455E6A" w:rsidP="000405C7">
            <w:r>
              <w:t>1.12 [1.07</w:t>
            </w:r>
            <w:r w:rsidR="000405C7">
              <w:t>,</w:t>
            </w:r>
            <w:r w:rsidR="000405C7" w:rsidRPr="00271683">
              <w:t xml:space="preserve"> 1.17]</w:t>
            </w:r>
          </w:p>
        </w:tc>
      </w:tr>
      <w:tr w:rsidR="000405C7" w14:paraId="7DB39119" w14:textId="77777777" w:rsidTr="002F6146">
        <w:trPr>
          <w:trHeight w:val="418"/>
        </w:trPr>
        <w:tc>
          <w:tcPr>
            <w:tcW w:w="2136" w:type="dxa"/>
            <w:vAlign w:val="center"/>
          </w:tcPr>
          <w:p w14:paraId="7A14AF49" w14:textId="67AE008C" w:rsidR="000405C7" w:rsidRDefault="000405C7" w:rsidP="000405C7">
            <w:r>
              <w:t>Attended</w:t>
            </w:r>
          </w:p>
        </w:tc>
        <w:tc>
          <w:tcPr>
            <w:tcW w:w="2269" w:type="dxa"/>
            <w:vAlign w:val="center"/>
          </w:tcPr>
          <w:p w14:paraId="06957E2E" w14:textId="77777777" w:rsidR="000405C7" w:rsidRPr="008E021D" w:rsidRDefault="000405C7" w:rsidP="000405C7">
            <w:r>
              <w:t>Training</w:t>
            </w:r>
          </w:p>
        </w:tc>
        <w:tc>
          <w:tcPr>
            <w:tcW w:w="2267" w:type="dxa"/>
            <w:vAlign w:val="center"/>
          </w:tcPr>
          <w:p w14:paraId="30166B86" w14:textId="77777777" w:rsidR="000405C7" w:rsidRDefault="000405C7" w:rsidP="000405C7">
            <w:r>
              <w:t>High</w:t>
            </w:r>
          </w:p>
        </w:tc>
        <w:tc>
          <w:tcPr>
            <w:tcW w:w="2843" w:type="dxa"/>
            <w:vAlign w:val="center"/>
          </w:tcPr>
          <w:p w14:paraId="6727D216" w14:textId="09AB1A3F" w:rsidR="000405C7" w:rsidRDefault="000405C7" w:rsidP="000405C7">
            <w:r w:rsidRPr="00271683">
              <w:t>1.15 [1.1</w:t>
            </w:r>
            <w:r>
              <w:t>0,</w:t>
            </w:r>
            <w:r w:rsidRPr="00271683">
              <w:t xml:space="preserve"> 1.19]</w:t>
            </w:r>
          </w:p>
        </w:tc>
      </w:tr>
      <w:tr w:rsidR="000405C7" w14:paraId="209BFDF4" w14:textId="77777777" w:rsidTr="002F6146">
        <w:trPr>
          <w:trHeight w:val="418"/>
        </w:trPr>
        <w:tc>
          <w:tcPr>
            <w:tcW w:w="2136" w:type="dxa"/>
            <w:vAlign w:val="center"/>
          </w:tcPr>
          <w:p w14:paraId="6CD256A1" w14:textId="2F3F5FA4" w:rsidR="000405C7" w:rsidRDefault="000405C7" w:rsidP="000405C7">
            <w:r>
              <w:t>Attended</w:t>
            </w:r>
          </w:p>
        </w:tc>
        <w:tc>
          <w:tcPr>
            <w:tcW w:w="2269" w:type="dxa"/>
            <w:vAlign w:val="center"/>
          </w:tcPr>
          <w:p w14:paraId="5C5243B7" w14:textId="77777777" w:rsidR="000405C7" w:rsidRPr="00534F07" w:rsidRDefault="000405C7" w:rsidP="000405C7">
            <w:r>
              <w:t>Training</w:t>
            </w:r>
          </w:p>
        </w:tc>
        <w:tc>
          <w:tcPr>
            <w:tcW w:w="2267" w:type="dxa"/>
            <w:vAlign w:val="center"/>
          </w:tcPr>
          <w:p w14:paraId="5AFCAC9B" w14:textId="77777777" w:rsidR="000405C7" w:rsidRDefault="000405C7" w:rsidP="000405C7">
            <w:r>
              <w:t>Low</w:t>
            </w:r>
          </w:p>
        </w:tc>
        <w:tc>
          <w:tcPr>
            <w:tcW w:w="2843" w:type="dxa"/>
            <w:vAlign w:val="center"/>
          </w:tcPr>
          <w:p w14:paraId="2A768A14" w14:textId="2525B5DD" w:rsidR="000405C7" w:rsidRDefault="000405C7" w:rsidP="000405C7">
            <w:r w:rsidRPr="00271683">
              <w:t xml:space="preserve">1.11 </w:t>
            </w:r>
            <w:r w:rsidR="00455E6A">
              <w:t>[1.07</w:t>
            </w:r>
            <w:r>
              <w:t>,</w:t>
            </w:r>
            <w:r w:rsidRPr="00271683">
              <w:t xml:space="preserve"> 1.16]</w:t>
            </w:r>
          </w:p>
        </w:tc>
      </w:tr>
      <w:tr w:rsidR="000405C7" w14:paraId="60B32F72" w14:textId="77777777" w:rsidTr="002F6146">
        <w:trPr>
          <w:trHeight w:val="418"/>
        </w:trPr>
        <w:tc>
          <w:tcPr>
            <w:tcW w:w="2136" w:type="dxa"/>
            <w:vAlign w:val="center"/>
          </w:tcPr>
          <w:p w14:paraId="1B6A4792" w14:textId="3E1E201D" w:rsidR="000405C7" w:rsidRDefault="000405C7" w:rsidP="000405C7">
            <w:r>
              <w:t>Attended</w:t>
            </w:r>
          </w:p>
        </w:tc>
        <w:tc>
          <w:tcPr>
            <w:tcW w:w="2269" w:type="dxa"/>
            <w:vAlign w:val="center"/>
          </w:tcPr>
          <w:p w14:paraId="57485BEB" w14:textId="77777777" w:rsidR="000405C7" w:rsidRPr="00C21D51" w:rsidRDefault="000405C7" w:rsidP="000405C7">
            <w:r>
              <w:t>Test</w:t>
            </w:r>
          </w:p>
        </w:tc>
        <w:tc>
          <w:tcPr>
            <w:tcW w:w="2267" w:type="dxa"/>
            <w:vAlign w:val="center"/>
          </w:tcPr>
          <w:p w14:paraId="0DFB22D6" w14:textId="77777777" w:rsidR="000405C7" w:rsidRDefault="000405C7" w:rsidP="000405C7">
            <w:r>
              <w:t>High</w:t>
            </w:r>
          </w:p>
        </w:tc>
        <w:tc>
          <w:tcPr>
            <w:tcW w:w="2843" w:type="dxa"/>
            <w:vAlign w:val="center"/>
          </w:tcPr>
          <w:p w14:paraId="767424C2" w14:textId="52C0B8F6" w:rsidR="000405C7" w:rsidRDefault="000405C7" w:rsidP="000405C7">
            <w:r w:rsidRPr="00271683">
              <w:t xml:space="preserve">1.11 [1.06 </w:t>
            </w:r>
            <w:r>
              <w:t>,</w:t>
            </w:r>
            <w:r w:rsidR="00455E6A">
              <w:t>1.17</w:t>
            </w:r>
            <w:r w:rsidRPr="00271683">
              <w:t>]</w:t>
            </w:r>
          </w:p>
        </w:tc>
      </w:tr>
      <w:tr w:rsidR="000405C7" w14:paraId="029F2026" w14:textId="77777777" w:rsidTr="002F6146">
        <w:trPr>
          <w:trHeight w:val="418"/>
        </w:trPr>
        <w:tc>
          <w:tcPr>
            <w:tcW w:w="2136" w:type="dxa"/>
            <w:vAlign w:val="center"/>
          </w:tcPr>
          <w:p w14:paraId="553003C0" w14:textId="691C1E1E" w:rsidR="000405C7" w:rsidRDefault="000405C7" w:rsidP="000405C7">
            <w:r>
              <w:t>Attended</w:t>
            </w:r>
          </w:p>
        </w:tc>
        <w:tc>
          <w:tcPr>
            <w:tcW w:w="2269" w:type="dxa"/>
            <w:vAlign w:val="center"/>
          </w:tcPr>
          <w:p w14:paraId="2E0CC6B3" w14:textId="77777777" w:rsidR="000405C7" w:rsidRPr="00C21D51" w:rsidRDefault="000405C7" w:rsidP="000405C7">
            <w:r>
              <w:t>Test</w:t>
            </w:r>
          </w:p>
        </w:tc>
        <w:tc>
          <w:tcPr>
            <w:tcW w:w="2267" w:type="dxa"/>
            <w:vAlign w:val="center"/>
          </w:tcPr>
          <w:p w14:paraId="3B2F94B9" w14:textId="77777777" w:rsidR="000405C7" w:rsidRDefault="000405C7" w:rsidP="000405C7">
            <w:r>
              <w:t>Low</w:t>
            </w:r>
          </w:p>
        </w:tc>
        <w:tc>
          <w:tcPr>
            <w:tcW w:w="2843" w:type="dxa"/>
            <w:vAlign w:val="center"/>
          </w:tcPr>
          <w:p w14:paraId="2B6952ED" w14:textId="2CC9E98B" w:rsidR="000405C7" w:rsidRDefault="000405C7" w:rsidP="000405C7">
            <w:r w:rsidRPr="00271683">
              <w:t>1.13 [1.07</w:t>
            </w:r>
            <w:r>
              <w:t>,</w:t>
            </w:r>
            <w:r w:rsidRPr="00271683">
              <w:t xml:space="preserve"> 1.19]</w:t>
            </w:r>
          </w:p>
        </w:tc>
      </w:tr>
      <w:tr w:rsidR="000405C7" w14:paraId="160DFC5C" w14:textId="77777777" w:rsidTr="002F6146">
        <w:trPr>
          <w:trHeight w:val="418"/>
        </w:trPr>
        <w:tc>
          <w:tcPr>
            <w:tcW w:w="2136" w:type="dxa"/>
            <w:vAlign w:val="center"/>
          </w:tcPr>
          <w:p w14:paraId="2DA10150" w14:textId="2026C0C3" w:rsidR="000405C7" w:rsidRDefault="000405C7" w:rsidP="000405C7">
            <w:r>
              <w:t>Unattended</w:t>
            </w:r>
          </w:p>
        </w:tc>
        <w:tc>
          <w:tcPr>
            <w:tcW w:w="2269" w:type="dxa"/>
            <w:vAlign w:val="center"/>
          </w:tcPr>
          <w:p w14:paraId="14BC13B0" w14:textId="77777777" w:rsidR="000405C7" w:rsidRDefault="000405C7" w:rsidP="000405C7">
            <w:r>
              <w:t>Baseline</w:t>
            </w:r>
          </w:p>
        </w:tc>
        <w:tc>
          <w:tcPr>
            <w:tcW w:w="2267" w:type="dxa"/>
            <w:vAlign w:val="center"/>
          </w:tcPr>
          <w:p w14:paraId="0E4C0535" w14:textId="77777777" w:rsidR="000405C7" w:rsidRDefault="000405C7" w:rsidP="000405C7">
            <w:r>
              <w:t>High</w:t>
            </w:r>
          </w:p>
        </w:tc>
        <w:tc>
          <w:tcPr>
            <w:tcW w:w="2843" w:type="dxa"/>
            <w:vAlign w:val="center"/>
          </w:tcPr>
          <w:p w14:paraId="1570738F" w14:textId="10724E67" w:rsidR="000405C7" w:rsidRPr="00C57028" w:rsidRDefault="000405C7" w:rsidP="000405C7">
            <w:r w:rsidRPr="00271683">
              <w:t>0.88 [0.83</w:t>
            </w:r>
            <w:r>
              <w:t>,</w:t>
            </w:r>
            <w:r w:rsidRPr="00271683">
              <w:t xml:space="preserve"> 0.92]</w:t>
            </w:r>
          </w:p>
        </w:tc>
      </w:tr>
      <w:tr w:rsidR="000405C7" w14:paraId="6043B307" w14:textId="77777777" w:rsidTr="002F6146">
        <w:trPr>
          <w:trHeight w:val="418"/>
        </w:trPr>
        <w:tc>
          <w:tcPr>
            <w:tcW w:w="2136" w:type="dxa"/>
            <w:vAlign w:val="center"/>
          </w:tcPr>
          <w:p w14:paraId="31970CDF" w14:textId="30BEE6CD" w:rsidR="000405C7" w:rsidRDefault="000405C7" w:rsidP="000405C7">
            <w:r>
              <w:t>Unattended</w:t>
            </w:r>
          </w:p>
        </w:tc>
        <w:tc>
          <w:tcPr>
            <w:tcW w:w="2269" w:type="dxa"/>
            <w:vAlign w:val="center"/>
          </w:tcPr>
          <w:p w14:paraId="0AD58A60" w14:textId="77777777" w:rsidR="000405C7" w:rsidRDefault="000405C7" w:rsidP="000405C7">
            <w:r>
              <w:t>Baseline</w:t>
            </w:r>
          </w:p>
        </w:tc>
        <w:tc>
          <w:tcPr>
            <w:tcW w:w="2267" w:type="dxa"/>
            <w:vAlign w:val="center"/>
          </w:tcPr>
          <w:p w14:paraId="3D2A43AA" w14:textId="77777777" w:rsidR="000405C7" w:rsidRDefault="000405C7" w:rsidP="000405C7">
            <w:r>
              <w:t>Low</w:t>
            </w:r>
          </w:p>
        </w:tc>
        <w:tc>
          <w:tcPr>
            <w:tcW w:w="2843" w:type="dxa"/>
            <w:vAlign w:val="center"/>
          </w:tcPr>
          <w:p w14:paraId="1972B2D7" w14:textId="2A3BF65C" w:rsidR="000405C7" w:rsidRPr="00C57028" w:rsidRDefault="000405C7" w:rsidP="000405C7">
            <w:r w:rsidRPr="00271683">
              <w:t>0.88 [0.84</w:t>
            </w:r>
            <w:r>
              <w:t>,</w:t>
            </w:r>
            <w:r w:rsidRPr="00271683">
              <w:t xml:space="preserve"> 0.92]</w:t>
            </w:r>
          </w:p>
        </w:tc>
      </w:tr>
      <w:tr w:rsidR="000405C7" w14:paraId="4309922D" w14:textId="77777777" w:rsidTr="002F6146">
        <w:trPr>
          <w:trHeight w:val="418"/>
        </w:trPr>
        <w:tc>
          <w:tcPr>
            <w:tcW w:w="2136" w:type="dxa"/>
            <w:vAlign w:val="center"/>
          </w:tcPr>
          <w:p w14:paraId="2037F3FA" w14:textId="750004B9" w:rsidR="000405C7" w:rsidRDefault="000405C7" w:rsidP="000405C7">
            <w:r>
              <w:t>Unattended</w:t>
            </w:r>
          </w:p>
        </w:tc>
        <w:tc>
          <w:tcPr>
            <w:tcW w:w="2269" w:type="dxa"/>
            <w:vAlign w:val="center"/>
          </w:tcPr>
          <w:p w14:paraId="1D978EE5" w14:textId="77777777" w:rsidR="000405C7" w:rsidRDefault="000405C7" w:rsidP="000405C7">
            <w:r>
              <w:t>Training</w:t>
            </w:r>
          </w:p>
        </w:tc>
        <w:tc>
          <w:tcPr>
            <w:tcW w:w="2267" w:type="dxa"/>
            <w:vAlign w:val="center"/>
          </w:tcPr>
          <w:p w14:paraId="5A51AF32" w14:textId="77777777" w:rsidR="000405C7" w:rsidRDefault="000405C7" w:rsidP="000405C7">
            <w:r>
              <w:t>High</w:t>
            </w:r>
          </w:p>
        </w:tc>
        <w:tc>
          <w:tcPr>
            <w:tcW w:w="2843" w:type="dxa"/>
            <w:vAlign w:val="center"/>
          </w:tcPr>
          <w:p w14:paraId="0ABB005C" w14:textId="339398B3" w:rsidR="000405C7" w:rsidRPr="00C57028" w:rsidRDefault="000405C7" w:rsidP="000405C7">
            <w:r w:rsidRPr="00271683">
              <w:t>0.9</w:t>
            </w:r>
            <w:r>
              <w:t>0</w:t>
            </w:r>
            <w:r w:rsidRPr="00271683">
              <w:t xml:space="preserve"> [0.85</w:t>
            </w:r>
            <w:r>
              <w:t>,</w:t>
            </w:r>
            <w:r w:rsidRPr="00271683">
              <w:t xml:space="preserve"> 0.95]</w:t>
            </w:r>
          </w:p>
        </w:tc>
      </w:tr>
      <w:tr w:rsidR="000405C7" w14:paraId="00A3B771" w14:textId="77777777" w:rsidTr="002F6146">
        <w:trPr>
          <w:trHeight w:val="418"/>
        </w:trPr>
        <w:tc>
          <w:tcPr>
            <w:tcW w:w="2136" w:type="dxa"/>
            <w:vAlign w:val="center"/>
          </w:tcPr>
          <w:p w14:paraId="6139B07F" w14:textId="467131CB" w:rsidR="000405C7" w:rsidRDefault="000405C7" w:rsidP="000405C7">
            <w:r>
              <w:t>Unattended</w:t>
            </w:r>
          </w:p>
        </w:tc>
        <w:tc>
          <w:tcPr>
            <w:tcW w:w="2269" w:type="dxa"/>
            <w:vAlign w:val="center"/>
          </w:tcPr>
          <w:p w14:paraId="7D34E468" w14:textId="77777777" w:rsidR="000405C7" w:rsidRDefault="000405C7" w:rsidP="000405C7">
            <w:r>
              <w:t>Training</w:t>
            </w:r>
          </w:p>
        </w:tc>
        <w:tc>
          <w:tcPr>
            <w:tcW w:w="2267" w:type="dxa"/>
            <w:vAlign w:val="center"/>
          </w:tcPr>
          <w:p w14:paraId="712B55AD" w14:textId="77777777" w:rsidR="000405C7" w:rsidRDefault="000405C7" w:rsidP="000405C7">
            <w:r>
              <w:t>Low</w:t>
            </w:r>
          </w:p>
        </w:tc>
        <w:tc>
          <w:tcPr>
            <w:tcW w:w="2843" w:type="dxa"/>
            <w:vAlign w:val="center"/>
          </w:tcPr>
          <w:p w14:paraId="2682BD45" w14:textId="2A7E01AD" w:rsidR="000405C7" w:rsidRPr="00C57028" w:rsidRDefault="00455E6A" w:rsidP="000405C7">
            <w:r>
              <w:t>0.87 [0.82</w:t>
            </w:r>
            <w:r w:rsidR="000405C7">
              <w:t>,</w:t>
            </w:r>
            <w:r w:rsidR="000405C7" w:rsidRPr="00271683">
              <w:t xml:space="preserve"> 0.91]</w:t>
            </w:r>
          </w:p>
        </w:tc>
      </w:tr>
      <w:tr w:rsidR="000405C7" w14:paraId="5439E61B" w14:textId="77777777" w:rsidTr="002F6146">
        <w:trPr>
          <w:trHeight w:val="418"/>
        </w:trPr>
        <w:tc>
          <w:tcPr>
            <w:tcW w:w="2136" w:type="dxa"/>
            <w:vAlign w:val="center"/>
          </w:tcPr>
          <w:p w14:paraId="23C12672" w14:textId="2557547E" w:rsidR="000405C7" w:rsidRDefault="000405C7" w:rsidP="000405C7">
            <w:r>
              <w:t>Unattended</w:t>
            </w:r>
          </w:p>
        </w:tc>
        <w:tc>
          <w:tcPr>
            <w:tcW w:w="2269" w:type="dxa"/>
            <w:vAlign w:val="center"/>
          </w:tcPr>
          <w:p w14:paraId="43ECA654" w14:textId="77777777" w:rsidR="000405C7" w:rsidRDefault="000405C7" w:rsidP="000405C7">
            <w:r>
              <w:t>Test</w:t>
            </w:r>
          </w:p>
        </w:tc>
        <w:tc>
          <w:tcPr>
            <w:tcW w:w="2267" w:type="dxa"/>
            <w:vAlign w:val="center"/>
          </w:tcPr>
          <w:p w14:paraId="68B5AB5C" w14:textId="77777777" w:rsidR="000405C7" w:rsidRDefault="000405C7" w:rsidP="000405C7">
            <w:r>
              <w:t>High</w:t>
            </w:r>
          </w:p>
        </w:tc>
        <w:tc>
          <w:tcPr>
            <w:tcW w:w="2843" w:type="dxa"/>
            <w:vAlign w:val="center"/>
          </w:tcPr>
          <w:p w14:paraId="1C7BCB7B" w14:textId="5CA48A32" w:rsidR="000405C7" w:rsidRPr="00C57028" w:rsidRDefault="000405C7" w:rsidP="000405C7">
            <w:r w:rsidRPr="00271683">
              <w:t>0.87 [0.82</w:t>
            </w:r>
            <w:r>
              <w:t>,</w:t>
            </w:r>
            <w:r w:rsidR="00455E6A">
              <w:t xml:space="preserve"> 0.92</w:t>
            </w:r>
            <w:r w:rsidRPr="00271683">
              <w:t>]</w:t>
            </w:r>
          </w:p>
        </w:tc>
      </w:tr>
      <w:tr w:rsidR="000405C7" w14:paraId="758C8386" w14:textId="77777777" w:rsidTr="002F6146">
        <w:trPr>
          <w:trHeight w:val="418"/>
        </w:trPr>
        <w:tc>
          <w:tcPr>
            <w:tcW w:w="2136" w:type="dxa"/>
            <w:tcBorders>
              <w:bottom w:val="single" w:sz="4" w:space="0" w:color="auto"/>
            </w:tcBorders>
            <w:vAlign w:val="center"/>
          </w:tcPr>
          <w:p w14:paraId="4C3D6B08" w14:textId="30F49887" w:rsidR="000405C7" w:rsidRDefault="000405C7" w:rsidP="000405C7">
            <w:r>
              <w:t>Unattended</w:t>
            </w:r>
          </w:p>
        </w:tc>
        <w:tc>
          <w:tcPr>
            <w:tcW w:w="2269" w:type="dxa"/>
            <w:tcBorders>
              <w:bottom w:val="single" w:sz="4" w:space="0" w:color="auto"/>
            </w:tcBorders>
            <w:vAlign w:val="center"/>
          </w:tcPr>
          <w:p w14:paraId="6B3FE7D9" w14:textId="77777777" w:rsidR="000405C7" w:rsidRDefault="000405C7" w:rsidP="000405C7">
            <w:r>
              <w:t>Test</w:t>
            </w:r>
          </w:p>
        </w:tc>
        <w:tc>
          <w:tcPr>
            <w:tcW w:w="2267" w:type="dxa"/>
            <w:tcBorders>
              <w:bottom w:val="single" w:sz="4" w:space="0" w:color="auto"/>
            </w:tcBorders>
            <w:vAlign w:val="center"/>
          </w:tcPr>
          <w:p w14:paraId="0DAE56C9" w14:textId="77777777" w:rsidR="000405C7" w:rsidRDefault="000405C7" w:rsidP="000405C7">
            <w:r>
              <w:t>Low</w:t>
            </w:r>
          </w:p>
        </w:tc>
        <w:tc>
          <w:tcPr>
            <w:tcW w:w="2843" w:type="dxa"/>
            <w:tcBorders>
              <w:bottom w:val="single" w:sz="4" w:space="0" w:color="auto"/>
            </w:tcBorders>
            <w:vAlign w:val="center"/>
          </w:tcPr>
          <w:p w14:paraId="744426AC" w14:textId="54978D19" w:rsidR="000405C7" w:rsidRPr="00C57028" w:rsidRDefault="00455E6A" w:rsidP="000405C7">
            <w:r>
              <w:t>0.88</w:t>
            </w:r>
            <w:r w:rsidR="000405C7" w:rsidRPr="00271683">
              <w:t xml:space="preserve"> [0.83</w:t>
            </w:r>
            <w:r w:rsidR="000405C7">
              <w:t>,</w:t>
            </w:r>
            <w:r w:rsidR="000405C7" w:rsidRPr="00271683">
              <w:t xml:space="preserve"> 0.94]</w:t>
            </w:r>
          </w:p>
        </w:tc>
      </w:tr>
    </w:tbl>
    <w:p w14:paraId="3425EF2F" w14:textId="77777777" w:rsidR="00C202A7" w:rsidRDefault="00C202A7" w:rsidP="00750818">
      <w:pPr>
        <w:spacing w:line="480" w:lineRule="auto"/>
        <w:ind w:firstLine="284"/>
        <w:jc w:val="both"/>
      </w:pPr>
    </w:p>
    <w:p w14:paraId="10ED776D" w14:textId="3649A090" w:rsidR="004D7E75" w:rsidRDefault="001B5474" w:rsidP="00520D06">
      <w:pPr>
        <w:spacing w:line="480" w:lineRule="auto"/>
        <w:ind w:firstLine="284"/>
        <w:jc w:val="both"/>
      </w:pPr>
      <w:r>
        <w:t xml:space="preserve">The winning model also included the interaction between reward phase and </w:t>
      </w:r>
      <w:r w:rsidR="00DE5B9D">
        <w:t>reward probability</w:t>
      </w:r>
      <w:r>
        <w:t xml:space="preserve">, but this interaction remained the same for both </w:t>
      </w:r>
      <w:r w:rsidR="00174055">
        <w:t>attended and unattended stimuli</w:t>
      </w:r>
      <w:r>
        <w:t xml:space="preserve">. SSVEP amplitudes were higher in the training phase than </w:t>
      </w:r>
      <w:r w:rsidR="004141EF">
        <w:t>at</w:t>
      </w:r>
      <w:r>
        <w:t xml:space="preserve"> baseline for the high </w:t>
      </w:r>
      <w:r w:rsidR="00DE5B9D">
        <w:t>reward</w:t>
      </w:r>
      <w:r w:rsidR="006C4F1A">
        <w:t xml:space="preserve"> color</w:t>
      </w:r>
      <w:r>
        <w:t xml:space="preserve"> (</w:t>
      </w:r>
      <w:r w:rsidR="00BC5BE1">
        <w:rPr>
          <w:i/>
        </w:rPr>
        <w:t xml:space="preserve">M = </w:t>
      </w:r>
      <w:r w:rsidR="00B40546">
        <w:t>0.02; 95% HDI [-0.01, 0.06</w:t>
      </w:r>
      <w:r>
        <w:t>]; ER =</w:t>
      </w:r>
      <w:r w:rsidR="00455E6A">
        <w:t xml:space="preserve"> 9.53</w:t>
      </w:r>
      <w:r w:rsidR="00174055">
        <w:t>), both when it was attended and unattended</w:t>
      </w:r>
      <w:r>
        <w:t xml:space="preserve">. However, </w:t>
      </w:r>
      <w:r w:rsidR="00B70234">
        <w:t xml:space="preserve">there was no evidence of difference for the change in SSVEP amplitudes from baseline to training for the low </w:t>
      </w:r>
      <w:r w:rsidR="002E0839">
        <w:t>reward</w:t>
      </w:r>
      <w:r w:rsidR="006C4F1A">
        <w:t xml:space="preserve"> color</w:t>
      </w:r>
      <w:r w:rsidR="00B70234">
        <w:t xml:space="preserve"> (</w:t>
      </w:r>
      <w:r w:rsidR="00B70234">
        <w:rPr>
          <w:i/>
        </w:rPr>
        <w:t xml:space="preserve">M = </w:t>
      </w:r>
      <w:r w:rsidR="00455E6A">
        <w:t>0.01; 95% HDI [-0.03, 0.05]; ER = 2.58</w:t>
      </w:r>
      <w:r w:rsidR="00B70234">
        <w:t xml:space="preserve">). </w:t>
      </w:r>
      <w:r w:rsidR="00F9066F">
        <w:t xml:space="preserve">Comparing the training to the test phase, the amplitudes of the high </w:t>
      </w:r>
      <w:r w:rsidR="002E0839">
        <w:t>reward</w:t>
      </w:r>
      <w:r w:rsidR="006C4F1A">
        <w:t xml:space="preserve"> color</w:t>
      </w:r>
      <w:r w:rsidR="00F9066F">
        <w:t xml:space="preserve"> were reduced (</w:t>
      </w:r>
      <w:r w:rsidR="00F9066F">
        <w:rPr>
          <w:i/>
        </w:rPr>
        <w:t>M = -</w:t>
      </w:r>
      <w:r w:rsidR="00492EA8">
        <w:t>0.03</w:t>
      </w:r>
      <w:r w:rsidR="00B40546">
        <w:t>; 9</w:t>
      </w:r>
      <w:r w:rsidR="00455E6A">
        <w:t>5% HDI [-0.07, 0.01]; ER = 13.71</w:t>
      </w:r>
      <w:r w:rsidR="00F9066F">
        <w:t xml:space="preserve">), while the amplitudes of the low </w:t>
      </w:r>
      <w:r w:rsidR="002E0839">
        <w:t>reward</w:t>
      </w:r>
      <w:r w:rsidR="006C4F1A">
        <w:t xml:space="preserve"> color</w:t>
      </w:r>
      <w:r w:rsidR="00F9066F">
        <w:t xml:space="preserve"> did not change (</w:t>
      </w:r>
      <w:r w:rsidR="00F9066F">
        <w:rPr>
          <w:i/>
        </w:rPr>
        <w:t xml:space="preserve">M = </w:t>
      </w:r>
      <w:r w:rsidR="00492EA8">
        <w:t>-</w:t>
      </w:r>
      <w:r w:rsidR="00F9066F" w:rsidRPr="00F9066F">
        <w:t>0.</w:t>
      </w:r>
      <w:r w:rsidR="00455E6A">
        <w:t>02; 95% HDI [-0.06, 0.02]; ER = 3.72</w:t>
      </w:r>
      <w:r w:rsidR="00F9066F">
        <w:t xml:space="preserve">). To summarize, </w:t>
      </w:r>
      <w:r w:rsidR="00450F6F">
        <w:t xml:space="preserve">visual processing of </w:t>
      </w:r>
      <w:r w:rsidR="00F9066F">
        <w:t xml:space="preserve">the high </w:t>
      </w:r>
      <w:r w:rsidR="002E0839">
        <w:t>reward</w:t>
      </w:r>
      <w:r w:rsidR="006C4F1A">
        <w:t xml:space="preserve"> color</w:t>
      </w:r>
      <w:r w:rsidR="00450F6F">
        <w:t xml:space="preserve"> stimulus</w:t>
      </w:r>
      <w:r w:rsidR="00F9066F">
        <w:t xml:space="preserve"> </w:t>
      </w:r>
      <w:r w:rsidR="00450F6F">
        <w:t>was enhanced</w:t>
      </w:r>
      <w:r w:rsidR="00F9066F">
        <w:t xml:space="preserve"> in the phase in which participants could earn monetary rewards</w:t>
      </w:r>
      <w:r w:rsidR="00450F6F">
        <w:t xml:space="preserve"> and </w:t>
      </w:r>
      <w:r w:rsidR="00B252B7">
        <w:t>returned</w:t>
      </w:r>
      <w:r w:rsidR="00450F6F">
        <w:t xml:space="preserve"> to baseline in the </w:t>
      </w:r>
      <w:r w:rsidR="00450F6F">
        <w:lastRenderedPageBreak/>
        <w:t>subsequent test phase without rewards. Thus</w:t>
      </w:r>
      <w:r w:rsidR="00C361F2">
        <w:t>,</w:t>
      </w:r>
      <w:r w:rsidR="00450F6F">
        <w:t xml:space="preserve"> change </w:t>
      </w:r>
      <w:r w:rsidR="002E0839">
        <w:t>occurred</w:t>
      </w:r>
      <w:r w:rsidR="00BC5BE1">
        <w:t xml:space="preserve"> irrespective of whether that color </w:t>
      </w:r>
      <w:r w:rsidR="00450F6F">
        <w:t>was attended or not</w:t>
      </w:r>
      <w:r w:rsidR="00BC5BE1">
        <w:t>.</w:t>
      </w:r>
      <w:r w:rsidR="00450F6F">
        <w:t xml:space="preserve"> </w:t>
      </w:r>
      <w:r w:rsidR="00BC5BE1">
        <w:t>Finally</w:t>
      </w:r>
      <w:r w:rsidR="00F9066F">
        <w:t xml:space="preserve">, </w:t>
      </w:r>
      <w:r w:rsidR="00450F6F">
        <w:t xml:space="preserve">visual processing of </w:t>
      </w:r>
      <w:r w:rsidR="00F9066F">
        <w:t xml:space="preserve">the low </w:t>
      </w:r>
      <w:r w:rsidR="00450F6F">
        <w:t>reward</w:t>
      </w:r>
      <w:r w:rsidR="006C4F1A">
        <w:t xml:space="preserve"> color</w:t>
      </w:r>
      <w:r w:rsidR="00F9066F">
        <w:t xml:space="preserve"> remained constant </w:t>
      </w:r>
      <w:r w:rsidR="005205F7">
        <w:t xml:space="preserve">across the three phases of </w:t>
      </w:r>
      <w:r w:rsidR="00F9066F">
        <w:t xml:space="preserve">the experiment. </w:t>
      </w:r>
    </w:p>
    <w:p w14:paraId="470575FA" w14:textId="7349F684" w:rsidR="005B31EB" w:rsidRDefault="009508C9" w:rsidP="00136E70">
      <w:pPr>
        <w:pStyle w:val="Heading1"/>
        <w:spacing w:before="0" w:after="240"/>
      </w:pPr>
      <w:r>
        <w:t>Discussion</w:t>
      </w:r>
    </w:p>
    <w:p w14:paraId="5E236F91" w14:textId="349F8AD4" w:rsidR="00E5587F" w:rsidRDefault="005B31EB" w:rsidP="005B31EB">
      <w:pPr>
        <w:spacing w:line="480" w:lineRule="auto"/>
        <w:ind w:firstLine="720"/>
        <w:jc w:val="both"/>
      </w:pPr>
      <w:r>
        <w:t xml:space="preserve">In this study we investigated </w:t>
      </w:r>
      <w:r w:rsidR="002170E5">
        <w:t>the neural mechanism</w:t>
      </w:r>
      <w:r w:rsidR="00607C26">
        <w:t>s</w:t>
      </w:r>
      <w:r w:rsidR="002170E5">
        <w:t xml:space="preserve"> through which voluntary selective attention and reward </w:t>
      </w:r>
      <w:r w:rsidR="004B4C5C">
        <w:t>history</w:t>
      </w:r>
      <w:r w:rsidR="002170E5">
        <w:t xml:space="preserve"> jointly guide visual processing. </w:t>
      </w:r>
      <w:r w:rsidR="0022375B">
        <w:t>W</w:t>
      </w:r>
      <w:r w:rsidR="00B218F4">
        <w:t xml:space="preserve">e compared the </w:t>
      </w:r>
      <w:r w:rsidR="002170E5">
        <w:t xml:space="preserve">processing of </w:t>
      </w:r>
      <w:r w:rsidR="00174055">
        <w:t>attended and unattended</w:t>
      </w:r>
      <w:r w:rsidR="002170E5">
        <w:t xml:space="preserve"> stimuli of different reward probabilities</w:t>
      </w:r>
      <w:r w:rsidR="00922A46">
        <w:t xml:space="preserve"> on a</w:t>
      </w:r>
      <w:r w:rsidR="00922A46" w:rsidRPr="00922A46">
        <w:t xml:space="preserve"> </w:t>
      </w:r>
      <w:r w:rsidR="00922A46">
        <w:t>continuous global motion discrimination task</w:t>
      </w:r>
      <w:r w:rsidR="002170E5">
        <w:t xml:space="preserve">. </w:t>
      </w:r>
      <w:r w:rsidR="006766E6">
        <w:t>Compared to baseline, t</w:t>
      </w:r>
      <w:r w:rsidR="00004DEF">
        <w:t xml:space="preserve">he introduction of rewards </w:t>
      </w:r>
      <w:r w:rsidR="00607C26">
        <w:t>speeded up</w:t>
      </w:r>
      <w:r w:rsidR="00004DEF">
        <w:t xml:space="preserve"> </w:t>
      </w:r>
      <w:r w:rsidR="002170E5">
        <w:t xml:space="preserve">task performance, especially for the </w:t>
      </w:r>
      <w:r w:rsidR="00004DEF">
        <w:t>high</w:t>
      </w:r>
      <w:r w:rsidR="006766E6">
        <w:t>er</w:t>
      </w:r>
      <w:r w:rsidR="00004DEF">
        <w:t xml:space="preserve"> </w:t>
      </w:r>
      <w:r w:rsidR="002170E5">
        <w:t>reward stimuli</w:t>
      </w:r>
      <w:r w:rsidR="00004DEF">
        <w:t xml:space="preserve">, which was </w:t>
      </w:r>
      <w:r w:rsidR="006766E6">
        <w:t>accompanied</w:t>
      </w:r>
      <w:r w:rsidR="00004DEF">
        <w:t xml:space="preserve"> by </w:t>
      </w:r>
      <w:r w:rsidR="007946E2">
        <w:t>enhanced</w:t>
      </w:r>
      <w:r w:rsidR="002170E5">
        <w:t xml:space="preserve"> processing of these stimuli</w:t>
      </w:r>
      <w:r w:rsidR="007946E2">
        <w:t xml:space="preserve"> in the visual cortex</w:t>
      </w:r>
      <w:r w:rsidR="002170E5">
        <w:t xml:space="preserve"> (higher SSVEPs).</w:t>
      </w:r>
      <w:r w:rsidR="00004DEF">
        <w:t xml:space="preserve"> This </w:t>
      </w:r>
      <w:r w:rsidR="00EF222F">
        <w:t xml:space="preserve">sensory gain was present </w:t>
      </w:r>
      <w:r w:rsidR="00004DEF">
        <w:t xml:space="preserve">both when the high </w:t>
      </w:r>
      <w:r w:rsidR="00EF222F">
        <w:t>reward stimulus</w:t>
      </w:r>
      <w:r w:rsidR="00004DEF">
        <w:t xml:space="preserve"> was </w:t>
      </w:r>
      <w:r w:rsidR="00174055">
        <w:t>attended and unattended</w:t>
      </w:r>
      <w:r w:rsidR="002170E5">
        <w:t>, thus indicating that rewards influenced visual</w:t>
      </w:r>
      <w:r w:rsidR="00607C26">
        <w:t xml:space="preserve"> processing </w:t>
      </w:r>
      <w:r w:rsidR="007946E2">
        <w:t>independently of</w:t>
      </w:r>
      <w:r w:rsidR="00607C26">
        <w:t xml:space="preserve"> </w:t>
      </w:r>
      <w:r w:rsidR="002170E5">
        <w:t xml:space="preserve">voluntary </w:t>
      </w:r>
      <w:r w:rsidR="00607C26">
        <w:t xml:space="preserve">selective </w:t>
      </w:r>
      <w:r w:rsidR="002170E5">
        <w:t>attention</w:t>
      </w:r>
      <w:r w:rsidR="00004DEF">
        <w:t>. When rewards were no longer ava</w:t>
      </w:r>
      <w:r w:rsidR="0022375B">
        <w:t>ilable</w:t>
      </w:r>
      <w:r w:rsidR="005205F7">
        <w:t>,</w:t>
      </w:r>
      <w:r w:rsidR="0022375B">
        <w:t xml:space="preserve"> </w:t>
      </w:r>
      <w:r w:rsidR="002170E5">
        <w:t xml:space="preserve">sensory processing of high reward stimuli </w:t>
      </w:r>
      <w:r w:rsidR="00B252B7">
        <w:t>returned</w:t>
      </w:r>
      <w:r w:rsidR="006766E6">
        <w:t xml:space="preserve"> to baseline level</w:t>
      </w:r>
      <w:r w:rsidR="000B5DF3">
        <w:t>s</w:t>
      </w:r>
      <w:r w:rsidR="00004DEF">
        <w:t xml:space="preserve">, </w:t>
      </w:r>
      <w:r w:rsidR="0022375B">
        <w:t xml:space="preserve">but participants were still faster to detect </w:t>
      </w:r>
      <w:r w:rsidR="005205F7">
        <w:t>coherent motion</w:t>
      </w:r>
      <w:r w:rsidR="009B14C1">
        <w:t xml:space="preserve">s of high </w:t>
      </w:r>
      <w:r w:rsidR="00607C26">
        <w:t>reward</w:t>
      </w:r>
      <w:r w:rsidR="009B14C1">
        <w:t xml:space="preserve"> </w:t>
      </w:r>
      <w:r w:rsidR="00174055">
        <w:t>stimuli</w:t>
      </w:r>
      <w:r w:rsidR="00004DEF">
        <w:t xml:space="preserve">. </w:t>
      </w:r>
    </w:p>
    <w:p w14:paraId="63E91B95" w14:textId="5E27C87A" w:rsidR="00D16111" w:rsidRDefault="004C2EDF" w:rsidP="00E02A17">
      <w:pPr>
        <w:spacing w:line="480" w:lineRule="auto"/>
        <w:ind w:firstLine="720"/>
        <w:jc w:val="both"/>
      </w:pPr>
      <w:r>
        <w:t xml:space="preserve">The introduction of rewards improved behavioral performance on the task and facilitated the visual processing of stimuli associated with high rewards. </w:t>
      </w:r>
      <w:r w:rsidR="00F71481">
        <w:t>This effect</w:t>
      </w:r>
      <w:r w:rsidR="003B0777">
        <w:t xml:space="preserve"> on SSVEP amplitudes</w:t>
      </w:r>
      <w:r w:rsidR="00F71481">
        <w:t xml:space="preserve"> is likely localized in the V1-V3 areas of the visual cortex, as reported in the previous studies using the same task </w:t>
      </w:r>
      <w:r w:rsidR="00F71481">
        <w:fldChar w:fldCharType="begin" w:fldLock="1"/>
      </w:r>
      <w:r w:rsidR="00F71481">
        <w:instrText>ADDIN CSL_CITATION {"citationItems":[{"id":"ITEM-1","itemData":{"DOI":"10.1167/9.6.2","abstract":"It is well-established that attention can select stimuli for preferential processing on the basis of non-spatial features such as color, orientation, or direction of motion. Evidence is mixed, however, as to whether feature-selective attention acts by increasing the signal strength of to-be-attended features irrespective of their spatial locations or whether it acts by guiding the spotlight of spatial attention to locations containing the relevant feature. To address this question, we designed a task in which feature-selective attention could not be mediated by spatial selection. Participants observed a display of intermingled dots of two colors, which rapidly and unpredictably changed positions, with the task of detecting brief intervals of reduced luminance of 20% of the dots of one or the other color. Both behavioral indices and electrophysiological measures of steady-state visual evoked potentials showed selectively enhanced processing of the attended-color items. The results demonstrate that feature-selective attention produces a sensory gain enhancement at early levels of the visual cortex that occurs without mediation by spatial attention.","author":[{"dropping-particle":"","family":"Andersen","given":"S. K.","non-dropping-particle":"","parse-names":false,"suffix":""},{"dropping-particle":"","family":"Muller","given":"M. M.","non-dropping-particle":"","parse-names":false,"suffix":""},{"dropping-particle":"","family":"Hillyard","given":"S. A.","non-dropping-particle":"","parse-names":false,"suffix":""}],"container-title":"Journal of Vision","id":"ITEM-1","issue":"6","issued":{"date-parts":[["2009"]]},"page":"2-2","title":"Color-selective attention need not be mediated by spatial attention","type":"article-journal","volume":"9"},"uris":["http://www.mendeley.com/documents/?uuid=25ad3389-ef5a-47b6-9434-af2a386ca7eb"]},{"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id":"ITEM-3","itemData":{"DOI":"10.1016/j.cub.2008.06.030","ISSN":"09609822","abstract":"Successfully locating a dangerous or desirable object within a cluttered visual scene is a commonplace yet highly adaptive skill. In the laboratory, this ability is modeled by visual search experiments in which subjects try to find a target item surrounded by an array of distracting stimuli [1, 2]. Under certain conditions, targets that are distinguishable from distractors by virtue of having a particular combination of shared sensory features (e.g., a particular color and orientation) can be found rapidly regardless of the number of distractors [3, 4]. To explain this highly efficient localization of feature-conjunction targets, \"guided search\" theories [4-6] propose that attention is directed in parallel to the individual features that define the target, which then stands out from the distractors because of additive facilitation of its feature signals. Here we recorded frequency-tagged potentials evoked in human visual cortex and found that color and orientation features of target stimuli are indeed facilitated by attention in a parallel and additive manner. This additive feature-enhancement mechanism, reported here for the first time, not only enables rapid guided search but also plays a broader role in directing and sustaining attention to multifeature objects and keeping them perceptually distinct from background clutter. © 2008 Elsevier Ltd. All rights reserved.","author":[{"dropping-particle":"","family":"Andersen","given":"Søren K.","non-dropping-particle":"","parse-names":false,"suffix":""},{"dropping-particle":"","family":"Hillyard","given":"Steven A.","non-dropping-particle":"","parse-names":false,"suffix":""},{"dropping-particle":"","family":"Müller","given":"Matthias M.","non-dropping-particle":"","parse-names":false,"suffix":""}],"container-title":"Current Biology","id":"ITEM-3","issue":"13","issued":{"date-parts":[["2008"]]},"page":"1006-1009","title":"Attention Facilitates Multiple Stimulus Features in Parallel in Human Visual Cortex","type":"article-journal","volume":"18"},"uris":["http://www.mendeley.com/documents/?uuid=0f2f1ab8-035a-4e3b-b136-284004c17504"]}],"mendeley":{"formattedCitation":"(S. K. Andersen et al., 2009; S K Andersen &amp; Müller, 2010; Søren K. Andersen, Hillyard, &amp; Müller, 2008)","manualFormatting":"(Andersen et al., 2009; Andersen &amp; Müller, 2010; Andersen, Hillyard, &amp; Müller, 2008)","plainTextFormattedCitation":"(S. K. Andersen et al., 2009; S K Andersen &amp; Müller, 2010; Søren K. Andersen, Hillyard, &amp; Müller, 2008)","previouslyFormattedCitation":"(S. K. Andersen et al., 2009; S K Andersen &amp; Müller, 2010; Søren K. Andersen, Hillyard, &amp; Müller, 2008)"},"properties":{"noteIndex":0},"schema":"https://github.com/citation-style-language/schema/raw/master/csl-citation.json"}</w:instrText>
      </w:r>
      <w:r w:rsidR="00F71481">
        <w:fldChar w:fldCharType="separate"/>
      </w:r>
      <w:r w:rsidR="00F71481" w:rsidRPr="00F71481">
        <w:rPr>
          <w:noProof/>
        </w:rPr>
        <w:t>(Andersen et al., 2009; Andersen &amp; Müller, 2010; Andersen, Hillyard, &amp; Müller, 2008)</w:t>
      </w:r>
      <w:r w:rsidR="00F71481">
        <w:fldChar w:fldCharType="end"/>
      </w:r>
      <w:r w:rsidR="00F71481" w:rsidRPr="00F71481">
        <w:t xml:space="preserve">. </w:t>
      </w:r>
      <w:r w:rsidR="007D6479">
        <w:t xml:space="preserve">Crucially, this effect was the same </w:t>
      </w:r>
      <w:r w:rsidR="007946E2">
        <w:t>both when t</w:t>
      </w:r>
      <w:r w:rsidR="007D6479">
        <w:t>he high reward stim</w:t>
      </w:r>
      <w:r w:rsidR="00EF222F">
        <w:t xml:space="preserve">ulus </w:t>
      </w:r>
      <w:r w:rsidR="00174055">
        <w:t xml:space="preserve">was attended </w:t>
      </w:r>
      <w:r w:rsidR="007946E2">
        <w:t>and</w:t>
      </w:r>
      <w:r w:rsidR="00174055">
        <w:t xml:space="preserve"> unattended</w:t>
      </w:r>
      <w:r w:rsidR="007D6479">
        <w:t xml:space="preserve">. Thus this effect </w:t>
      </w:r>
      <w:r w:rsidR="007946E2">
        <w:t>was independent of</w:t>
      </w:r>
      <w:r w:rsidR="007D6479">
        <w:t xml:space="preserve"> the effect of voluntary selective attention reflected in the </w:t>
      </w:r>
      <w:r w:rsidR="007946E2">
        <w:t>enhanced</w:t>
      </w:r>
      <w:r w:rsidR="007D6479">
        <w:t xml:space="preserve"> processing of the </w:t>
      </w:r>
      <w:r w:rsidR="00174055">
        <w:t xml:space="preserve">attended compared to unattended </w:t>
      </w:r>
      <w:r w:rsidR="007D6479">
        <w:t xml:space="preserve">stimuli </w:t>
      </w:r>
      <w:r w:rsidR="007D6479">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7D6479">
        <w:fldChar w:fldCharType="separate"/>
      </w:r>
      <w:r w:rsidR="00B65A0E">
        <w:rPr>
          <w:noProof/>
        </w:rPr>
        <w:t>(</w:t>
      </w:r>
      <w:r w:rsidR="00F910DD" w:rsidRPr="00F910DD">
        <w:rPr>
          <w:noProof/>
        </w:rPr>
        <w:t>Andersen &amp; Müller, 2010)</w:t>
      </w:r>
      <w:r w:rsidR="007D6479">
        <w:fldChar w:fldCharType="end"/>
      </w:r>
      <w:r w:rsidR="007D6479">
        <w:t xml:space="preserve">. This pattern of results suggests that the effect of reward acted independently of visual selective attention. This finding supports the predictions of the models which propose that the effect </w:t>
      </w:r>
      <w:r w:rsidR="007D6479">
        <w:lastRenderedPageBreak/>
        <w:t xml:space="preserve">of reward history on visual processing is independent from voluntary attention </w:t>
      </w:r>
      <w:r w:rsidR="007D6479" w:rsidRPr="00797DA5">
        <w:fldChar w:fldCharType="begin" w:fldLock="1"/>
      </w:r>
      <w:r w:rsidR="007D6479">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et al., 2010)","manualFormatting":"(Anderson, 2016; Awh et al., 2012; Chelazzi et al., 2013; Failing &amp; Theeuwes, 2017)","plainTextFormattedCitation":"(B. A. Anderson, 2016; Awh et al., 2012; Chelazzi et al., 2013; M. Failing &amp; Theeuwes, 2017; Roelfsema et al., 2010)","previouslyFormattedCitation":"(B. A. Anderson, 2016; Awh et al., 2012; Chelazzi et al., 2013; M. Failing &amp; Theeuwes, 2017; Roelfsema et al., 2010)"},"properties":{"noteIndex":0},"schema":"https://github.com/citation-style-language/schema/raw/master/csl-citation.json"}</w:instrText>
      </w:r>
      <w:r w:rsidR="007D6479" w:rsidRPr="00797DA5">
        <w:fldChar w:fldCharType="separate"/>
      </w:r>
      <w:r w:rsidR="007D6479" w:rsidRPr="009A443D">
        <w:rPr>
          <w:noProof/>
        </w:rPr>
        <w:t>(Anderson, 2016; Awh et al., 2012; Chelazzi et al., 2013; Failing &amp; Theeuwes, 2017)</w:t>
      </w:r>
      <w:r w:rsidR="007D6479" w:rsidRPr="00797DA5">
        <w:fldChar w:fldCharType="end"/>
      </w:r>
      <w:r w:rsidR="007D6479" w:rsidRPr="009A443D">
        <w:t xml:space="preserve">. </w:t>
      </w:r>
      <w:r w:rsidR="009A443D">
        <w:t xml:space="preserve">Further, this finding can help </w:t>
      </w:r>
      <w:r w:rsidR="00D16111">
        <w:t>to refine</w:t>
      </w:r>
      <w:r w:rsidR="009A443D">
        <w:t xml:space="preserve"> the existing models which are focused on the role of rewards in the allocation of cognitive control. </w:t>
      </w:r>
      <w:r w:rsidR="007F55D4">
        <w:t xml:space="preserve">These models </w:t>
      </w:r>
      <w:r w:rsidR="007F55D4">
        <w:fldChar w:fldCharType="begin" w:fldLock="1"/>
      </w:r>
      <w:r w:rsidR="007F55D4">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rsidR="007F55D4">
        <w:fldChar w:fldCharType="separate"/>
      </w:r>
      <w:r w:rsidR="007F55D4" w:rsidRPr="00B46819">
        <w:rPr>
          <w:noProof/>
        </w:rPr>
        <w:t>(Brown &amp; Alexander, 2017; Holroyd &amp; McClure, 2015; Shenhav et al., 2013; Verguts et al., 2015)</w:t>
      </w:r>
      <w:r w:rsidR="007F55D4">
        <w:fldChar w:fldCharType="end"/>
      </w:r>
      <w:r w:rsidR="007F55D4">
        <w:t xml:space="preserve"> are largely focused on the activity in the frontroparietal regions, for example the dorsolateral Prefrontal Cortex and the Anterior Cingulate Cortex</w:t>
      </w:r>
      <w:r w:rsidR="00D16111">
        <w:t>, which</w:t>
      </w:r>
      <w:r w:rsidR="007F55D4">
        <w:t xml:space="preserve"> </w:t>
      </w:r>
      <w:r w:rsidR="007946E2">
        <w:t xml:space="preserve">are </w:t>
      </w:r>
      <w:r w:rsidR="007F55D4">
        <w:t xml:space="preserve">known to increase their activation in anticipation of rewards </w:t>
      </w:r>
      <w:r w:rsidR="007F55D4">
        <w:fldChar w:fldCharType="begin" w:fldLock="1"/>
      </w:r>
      <w:r w:rsidR="00F95DB9">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w:instrText>
      </w:r>
      <w:r w:rsidR="00F95DB9" w:rsidRPr="00F418CE">
        <w:rPr>
          <w:lang w:val="de-DE"/>
        </w:rPr>
        <w:instrText>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Ruth M. Krebs et al., 2012; Pessoa &amp; Engelmann, 2010; Schevernels et al., 2014)","manualFormatting":"(Krebs, Boehler, Roberts, Song, &amp; Woldorff, 2012; Pessoa &amp; Engelmann, 2010; Schevernels, Krebs, Santens, Woldorff, &amp; Boehler, 2014)","plainTextFormattedCitation":"(Ruth M. Krebs et al., 2012; Pessoa &amp; Engelmann, 2010; Schevernels et al., 2014)","previouslyFormattedCitation":"(Ruth M. Krebs et al., 2012; Pessoa &amp; Engelmann, 2010; Schevernels et al., 2014)"},"properties":{"noteIndex":0},"schema":"https://github.com/citation-style-language/schema/raw/master/csl-citation.json"}</w:instrText>
      </w:r>
      <w:r w:rsidR="007F55D4">
        <w:fldChar w:fldCharType="separate"/>
      </w:r>
      <w:r w:rsidR="007F55D4" w:rsidRPr="00F418CE">
        <w:rPr>
          <w:noProof/>
          <w:lang w:val="de-DE"/>
        </w:rPr>
        <w:t>(Krebs, Boehler, Roberts, Song, &amp; Woldorff, 2012; Pessoa &amp; Engelmann, 2010; Schevernels, Krebs, Santens, Woldorff, &amp; Boehler, 2014)</w:t>
      </w:r>
      <w:r w:rsidR="007F55D4">
        <w:fldChar w:fldCharType="end"/>
      </w:r>
      <w:r w:rsidR="007F55D4" w:rsidRPr="00F418CE">
        <w:rPr>
          <w:lang w:val="de-DE"/>
        </w:rPr>
        <w:t xml:space="preserve">. </w:t>
      </w:r>
      <w:r w:rsidR="007F55D4">
        <w:t xml:space="preserve">However, these models are not explicit about their predictions of how </w:t>
      </w:r>
      <w:r w:rsidR="00D16111">
        <w:t>the</w:t>
      </w:r>
      <w:r w:rsidR="007F55D4">
        <w:t xml:space="preserve"> top-down signals</w:t>
      </w:r>
      <w:r w:rsidR="00D16111">
        <w:t xml:space="preserve"> from these areas</w:t>
      </w:r>
      <w:r w:rsidR="007F55D4">
        <w:t xml:space="preserve"> modulate the processing of stimuli at the level of the visual cortex. Our findings suggest that increased rewards act to </w:t>
      </w:r>
      <w:r w:rsidR="00EF222F">
        <w:t>enhance</w:t>
      </w:r>
      <w:r w:rsidR="007F55D4">
        <w:t xml:space="preserve"> the processing of the stimuli related to high rewards independently </w:t>
      </w:r>
      <w:r w:rsidR="005F2655">
        <w:t>of</w:t>
      </w:r>
      <w:r w:rsidR="007F55D4">
        <w:t xml:space="preserve"> other top-down voluntary attention effects, which is similar to the way in which physical salience of stimuli acts in the same paradigm we used </w:t>
      </w:r>
      <w:r w:rsidR="007F55D4">
        <w:fldChar w:fldCharType="begin" w:fldLock="1"/>
      </w:r>
      <w:r w:rsidR="00F71481">
        <w:instrText>ADDIN CSL_CITATION {"citationItems":[{"id":"ITEM-1","itemData":{"DOI":"10.1523/JNEUROSCI.1767-12.2012","ISBN":"1529-2401 (Electronic)\\r0270-6474 (Linking)","ISSN":"0270-6474","PMID":"23175846","abstract":"Previous studies of feature-selective attention have focused on situations in which attention is directed to one of two spatially superimposed stimuli of equal salience. While such overlapping stimuli should maximize stimulus interactions, it is still unknown how bottom-up biases favoring one or the other stimulus influence the efficiency of feature-selective attention. We examined the integration of bottom-up contrast and top-down feature-selection biases on stimulus processing. Two fully overlapping random dot kinematograms (RDKs) of light and dark dots were presented on a gray background of intermediate luminance. On each trial, human participants attended one RDK to detect brief coherent motion targets, while ignoring any events in the unattended RDK. Concurrently, through changes in background luminance, stimulus contrast could be set to five different levels: the stimuli could either be equal, or one of the two stimuli could have twice or four times the contrast of the other stimulus. This manipulation introduced a bottom-up bias toward the stimulus with the higher contrast while keeping the difference between the stimuli constant. Stimulus processing was measured by means of steady-state visual evoked potentials (SSVEPs). SSVEP amplitudes generally increased with higher contrast of the driving stimulus. At earlier levels of processing, attention increased the slope of this linear relation, i.e., attention multiplicatively enhanced SSVEP amplitudes. However, at later levels of processing, attention had an additive effect. These effects of attention can be attributed to the differential integration of gain enhancement and inhibitory stimulus competition at different levels of the visual processing hierarchy.","author":[{"dropping-particle":"","family":"Andersen","given":"S. K.","non-dropping-particle":"","parse-names":false,"suffix":""},{"dropping-particle":"","family":"Muller","given":"M. M.","non-dropping-particle":"","parse-names":false,"suffix":""},{"dropping-particle":"","family":"Martinovic","given":"J.","non-dropping-particle":"","parse-names":false,"suffix":""}],"container-title":"Journal of Neuroscience","id":"ITEM-1","issue":"47","issued":{"date-parts":[["2012"]]},"page":"16953-16958","title":"Bottom-Up Biases in Feature-Selective Attention","type":"article-journal","volume":"32"},"uris":["http://www.mendeley.com/documents/?uuid=3d4e5017-7c81-470f-9b0b-11ca4455bfb5"]}],"mendeley":{"formattedCitation":"(S. K. Andersen et al., 2012)","manualFormatting":"(Andersen et al., 2012)","plainTextFormattedCitation":"(S. K. Andersen et al., 2012)","previouslyFormattedCitation":"(S. K. Andersen et al., 2012)"},"properties":{"noteIndex":0},"schema":"https://github.com/citation-style-language/schema/raw/master/csl-citation.json"}</w:instrText>
      </w:r>
      <w:r w:rsidR="007F55D4">
        <w:fldChar w:fldCharType="separate"/>
      </w:r>
      <w:r w:rsidR="00F910DD">
        <w:rPr>
          <w:noProof/>
        </w:rPr>
        <w:t>(</w:t>
      </w:r>
      <w:r w:rsidR="00F910DD" w:rsidRPr="00F910DD">
        <w:rPr>
          <w:noProof/>
        </w:rPr>
        <w:t>Andersen et al., 2012)</w:t>
      </w:r>
      <w:r w:rsidR="007F55D4">
        <w:fldChar w:fldCharType="end"/>
      </w:r>
      <w:r w:rsidR="007F55D4">
        <w:t xml:space="preserve">. </w:t>
      </w:r>
      <w:r w:rsidR="00F71481">
        <w:t xml:space="preserve">Interestingly, this is in contrast with the recent finding showing that a flagship cognitive control effect, post-error adjustments, operates through enhancement of voluntary selective attention as measured by SSVEPs in the adapted version of the task used here </w:t>
      </w:r>
      <w:r w:rsidR="00F71481">
        <w:fldChar w:fldCharType="begin" w:fldLock="1"/>
      </w:r>
      <w:r w:rsidR="0085682D">
        <w:instrText>ADDIN CSL_CITATION {"citationItems":[{"id":"ITEM-1","itemData":{"DOI":"10.1016/j.neuroimage.2018.10.059","ISSN":"10959572","abstract":"Directing attention to task-relevant stimuli is crucial for successful task performance, but too much attentional selectivity implies that new and unexpected information in the environment remains undetected. A possible mechanism for optimizing this fundamental trade-off could be an error monitoring system that immediately triggers attentional adjustments following the detection of behavioral errors. However, the existence of rapid adaptive post-error adjustments has been controversially debated. While preconscious error processing reflected by an error-related negativity (Ne/ERN) in the event-related potential has been shown to occur within milliseconds after errors, more recent studies concluded that error detection even impairs attentional selectivity and that adaptive adjustments are implemented, if at all, only after errors are consciously detected. Here, we employ steady-state visual evoked potentials elicited by continuously presented stimuli to precisely track the emergence of error-induced attentional adjustments. Our results indicate that errors lead to an immediate reallocation of attention towards task-relevant stimuli, which occurs simultaneously with the Ne/ERN. Single-trial variation of this adjustment was correlated with the Ne/ERN amplitude and predicted adaptive behavioral adjustments on the post-error trial. This suggests that early error monitoring in the medial frontal cortex is directly involved in eliciting adaptive attentional adjustments.","author":[{"dropping-particle":"","family":"Steinhauser","given":"Marco","non-dropping-particle":"","parse-names":false,"suffix":""},{"dropping-particle":"","family":"Andersen","given":"Søren K.","non-dropping-particle":"","parse-names":false,"suffix":""}],"container-title":"NeuroImage","id":"ITEM-1","issue":"July 2018","issued":{"date-parts":[["2019"]]},"page":"83-92","title":"Rapid adaptive adjustments of selective attention following errors revealed by the time course of steady-state visual evoked potentials","type":"article-journal","volume":"186"},"uris":["http://www.mendeley.com/documents/?uuid=df2fd118-4d0a-4750-9de4-d8fcd19a9eb7"]}],"mendeley":{"formattedCitation":"(Steinhauser &amp; Andersen, 2019)","plainTextFormattedCitation":"(Steinhauser &amp; Andersen, 2019)","previouslyFormattedCitation":"(Steinhauser &amp; Andersen, 2019)"},"properties":{"noteIndex":0},"schema":"https://github.com/citation-style-language/schema/raw/master/csl-citation.json"}</w:instrText>
      </w:r>
      <w:r w:rsidR="00F71481">
        <w:fldChar w:fldCharType="separate"/>
      </w:r>
      <w:r w:rsidR="00F71481" w:rsidRPr="00F71481">
        <w:rPr>
          <w:noProof/>
        </w:rPr>
        <w:t>(Steinhauser &amp; Andersen, 2019)</w:t>
      </w:r>
      <w:r w:rsidR="00F71481">
        <w:fldChar w:fldCharType="end"/>
      </w:r>
      <w:r w:rsidR="00F71481">
        <w:t>. This indicate</w:t>
      </w:r>
      <w:r w:rsidR="00D16111">
        <w:t>s</w:t>
      </w:r>
      <w:r w:rsidR="00F71481">
        <w:t xml:space="preserve"> a possible dissociation between the effects of reward and other cognitive control effect</w:t>
      </w:r>
      <w:r w:rsidR="00D16111">
        <w:t>s on selective attention. Such dissociation</w:t>
      </w:r>
      <w:r w:rsidR="0085682D">
        <w:t xml:space="preserve"> between the cognitive control and reward effects are an important question which should be further addressed </w:t>
      </w:r>
      <w:r w:rsidR="00F71481">
        <w:t xml:space="preserve">both theoretically and empirically. </w:t>
      </w:r>
    </w:p>
    <w:p w14:paraId="27E17E33" w14:textId="69155614" w:rsidR="00E02A17" w:rsidRPr="00436F16" w:rsidRDefault="00BA3727" w:rsidP="00E02A17">
      <w:pPr>
        <w:spacing w:line="480" w:lineRule="auto"/>
        <w:ind w:firstLine="720"/>
        <w:jc w:val="both"/>
      </w:pPr>
      <w:r w:rsidRPr="00BA3727">
        <w:t>In the test phase</w:t>
      </w:r>
      <w:r w:rsidR="00C361F2">
        <w:t>, the behavioral data</w:t>
      </w:r>
      <w:r w:rsidRPr="00BA3727">
        <w:t xml:space="preserve"> displayed similar patterns as in the training phase. Individuals were faster to detect motions of the dots in color related to high </w:t>
      </w:r>
      <w:r w:rsidR="0007452D">
        <w:t>compared to low reward</w:t>
      </w:r>
      <w:r w:rsidRPr="00BA3727">
        <w:t xml:space="preserve">. This finding follows the reward-history effects reported in several paradigms (Anderson, Laurent, &amp; Yantis, 2011; Della Libera &amp; Chelazzi, 2009; Failing &amp; Theeuwes, 2014). However, </w:t>
      </w:r>
      <w:r w:rsidRPr="00BA3727">
        <w:lastRenderedPageBreak/>
        <w:t xml:space="preserve">our SSVEP results show that </w:t>
      </w:r>
      <w:r w:rsidR="0007452D">
        <w:t xml:space="preserve">the visual processing of the high reward stimuli </w:t>
      </w:r>
      <w:r w:rsidR="00B252B7">
        <w:t>returned</w:t>
      </w:r>
      <w:r w:rsidR="0007452D">
        <w:t xml:space="preserve"> to baseline levels, diverging from the behavioral pattern of results. </w:t>
      </w:r>
      <w:r w:rsidRPr="00BA3727">
        <w:t xml:space="preserve">This result indicates that the longer lasting effect of reward history was not mediated by </w:t>
      </w:r>
      <w:r w:rsidR="0007452D">
        <w:t xml:space="preserve">the prolonged gain </w:t>
      </w:r>
      <w:r w:rsidR="00E45F82">
        <w:t xml:space="preserve">enhancement </w:t>
      </w:r>
      <w:r w:rsidR="0007452D">
        <w:t>in sensory processing</w:t>
      </w:r>
      <w:r w:rsidRPr="00BA3727">
        <w:t xml:space="preserve"> as measured by the SSVEPs</w:t>
      </w:r>
      <w:r w:rsidR="0007452D">
        <w:t xml:space="preserve">, contrary to the predictions of the models accounting for the effects of reward history on attention </w:t>
      </w:r>
      <w:r w:rsidR="0007452D" w:rsidRPr="00797DA5">
        <w:fldChar w:fldCharType="begin" w:fldLock="1"/>
      </w:r>
      <w:r w:rsidR="0007452D">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et al., 2010)","manualFormatting":"(Anderson, 2016; Awh et al., 2012; Chelazzi et al., 2013; Failing &amp; Theeuwes, 2017)","plainTextFormattedCitation":"(B. A. Anderson, 2016; Awh et al., 2012; Chelazzi et al., 2013; M. Failing &amp; Theeuwes, 2017; Roelfsema et al., 2010)","previouslyFormattedCitation":"(B. A. Anderson, 2016; Awh et al., 2012; Chelazzi et al., 2013; M. Failing &amp; Theeuwes, 2017; Roelfsema et al., 2010)"},"properties":{"noteIndex":0},"schema":"https://github.com/citation-style-language/schema/raw/master/csl-citation.json"}</w:instrText>
      </w:r>
      <w:r w:rsidR="0007452D" w:rsidRPr="00797DA5">
        <w:fldChar w:fldCharType="separate"/>
      </w:r>
      <w:r w:rsidR="0007452D" w:rsidRPr="009A443D">
        <w:rPr>
          <w:noProof/>
        </w:rPr>
        <w:t>(Anderson, 2016; Awh et al., 2012; Chelazzi et al., 2013; Failing &amp; Theeuwes, 2017)</w:t>
      </w:r>
      <w:r w:rsidR="0007452D" w:rsidRPr="00797DA5">
        <w:fldChar w:fldCharType="end"/>
      </w:r>
      <w:r w:rsidRPr="00BA3727">
        <w:t>.</w:t>
      </w:r>
      <w:r w:rsidR="0007452D">
        <w:t xml:space="preserve"> This result is predicted by the models which relate cognitive control and reward, as they predict that the reward-related enhancements should </w:t>
      </w:r>
      <w:r w:rsidR="007946E2">
        <w:t>retreat to baseline levels</w:t>
      </w:r>
      <w:r w:rsidR="0007452D">
        <w:t xml:space="preserve"> </w:t>
      </w:r>
      <w:r w:rsidR="007946E2">
        <w:t>when</w:t>
      </w:r>
      <w:r w:rsidR="0007452D">
        <w:t xml:space="preserve"> rewards are no longer available </w:t>
      </w:r>
      <w:r w:rsidR="0007452D">
        <w:fldChar w:fldCharType="begin" w:fldLock="1"/>
      </w:r>
      <w:r w:rsidR="0007452D">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w:instrText>
      </w:r>
      <w:r w:rsidR="0007452D" w:rsidRPr="00F418CE">
        <w:rPr>
          <w:lang w:val="da-DK"/>
        </w:rPr>
        <w:instrText xml:space="preserve">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rsidR="0007452D">
        <w:fldChar w:fldCharType="separate"/>
      </w:r>
      <w:r w:rsidR="0007452D" w:rsidRPr="00F418CE">
        <w:rPr>
          <w:noProof/>
          <w:lang w:val="da-DK"/>
        </w:rPr>
        <w:t>(Brown &amp; Alexander, 2017; Holroyd &amp; McClure, 2015; Shenhav et al., 2013; Verguts et al., 2015)</w:t>
      </w:r>
      <w:r w:rsidR="0007452D">
        <w:fldChar w:fldCharType="end"/>
      </w:r>
      <w:r w:rsidR="0007452D" w:rsidRPr="00F418CE">
        <w:rPr>
          <w:lang w:val="da-DK"/>
        </w:rPr>
        <w:t xml:space="preserve">. </w:t>
      </w:r>
      <w:r w:rsidR="0007452D">
        <w:t xml:space="preserve">This finding suggest that visual processing can be adapted in a much more flexible way than predicted by the models focused on the reward-history effects on attention. </w:t>
      </w:r>
      <w:r w:rsidR="00B302C7">
        <w:t>Of note, it is possible that our SSVEP measure captures the more general aspect of</w:t>
      </w:r>
      <w:r w:rsidR="003653E3">
        <w:t xml:space="preserve"> feature</w:t>
      </w:r>
      <w:r w:rsidR="00B302C7">
        <w:t xml:space="preserve"> processing in the visual cortex, while the effects of reward history could be specifically locked to the onset of the </w:t>
      </w:r>
      <w:r w:rsidR="003653E3">
        <w:t xml:space="preserve">rewarded stimulus </w:t>
      </w:r>
      <w:r w:rsidRPr="00BA3727">
        <w:t xml:space="preserve">(Donohue et al., 2016; Hickey et al., 2010; Luque et al., 2017; MacLean &amp; Giesbrecht, 2015). However, there are at least two studies which have not found evidence for the effects of reward history on early visual processing (Qi et al., 2013; Tankelevitch et al., 2019). This leaves open the possibility that the effects of reward history are </w:t>
      </w:r>
      <w:r w:rsidR="00922A46">
        <w:t>not necessarily driven purely by gains in sensory processing</w:t>
      </w:r>
      <w:r w:rsidRPr="00BA3727">
        <w:t>. One interesting possibility</w:t>
      </w:r>
      <w:r w:rsidR="003653E3">
        <w:t>,</w:t>
      </w:r>
      <w:r w:rsidRPr="00BA3727">
        <w:t xml:space="preserve"> which should be explored in </w:t>
      </w:r>
      <w:r w:rsidR="008D7BB9">
        <w:t>future</w:t>
      </w:r>
      <w:r w:rsidRPr="00BA3727">
        <w:t xml:space="preserve"> studies</w:t>
      </w:r>
      <w:r w:rsidR="003653E3">
        <w:t>,</w:t>
      </w:r>
      <w:r w:rsidRPr="00BA3727">
        <w:t xml:space="preserve"> is that rewards initially improve performance by enhancing </w:t>
      </w:r>
      <w:r w:rsidR="008D7BB9">
        <w:t xml:space="preserve">stimulus </w:t>
      </w:r>
      <w:r w:rsidR="00EB58FA">
        <w:t>salience</w:t>
      </w:r>
      <w:r w:rsidRPr="00BA3727">
        <w:t xml:space="preserve">, but later rely on more direct stimulus-response mappings. </w:t>
      </w:r>
      <w:r w:rsidR="00E02A17" w:rsidRPr="00BA3727">
        <w:t xml:space="preserve">Finally, it is important to note that our </w:t>
      </w:r>
      <w:r w:rsidR="008D7BB9">
        <w:t xml:space="preserve">paradigm </w:t>
      </w:r>
      <w:r w:rsidR="00E02A17" w:rsidRPr="00BA3727">
        <w:t xml:space="preserve">involves a cue on every trial </w:t>
      </w:r>
      <w:r w:rsidR="008D7BB9">
        <w:t>which induces</w:t>
      </w:r>
      <w:r w:rsidR="00E02A17" w:rsidRPr="00BA3727">
        <w:t xml:space="preserve"> a direct goal</w:t>
      </w:r>
      <w:r w:rsidR="008D7BB9">
        <w:t>, while this</w:t>
      </w:r>
      <w:r w:rsidR="00E02A17" w:rsidRPr="00BA3727">
        <w:t xml:space="preserve"> is not the case </w:t>
      </w:r>
      <w:r w:rsidR="008D7BB9">
        <w:t>in</w:t>
      </w:r>
      <w:r w:rsidR="00E02A17" w:rsidRPr="00BA3727">
        <w:t xml:space="preserve"> most of the studies assessing the influence of reward-history on attention. Further research using SSVEPs in tasks designed to explicitly address the reward-history effects could help disentangle between the possible explanations of our findings.  </w:t>
      </w:r>
      <w:r w:rsidR="00E02A17">
        <w:t xml:space="preserve"> </w:t>
      </w:r>
    </w:p>
    <w:p w14:paraId="651AD314" w14:textId="4E740BBE" w:rsidR="00426BFE" w:rsidRDefault="00426BFE" w:rsidP="00426BFE">
      <w:pPr>
        <w:spacing w:line="480" w:lineRule="auto"/>
        <w:ind w:firstLine="720"/>
        <w:jc w:val="both"/>
      </w:pPr>
      <w:r>
        <w:lastRenderedPageBreak/>
        <w:t xml:space="preserve">Our paradigm allowed us to simultaneously measure the processing of stimuli linked to both high and low value. Some initial evidence for the suppression of the stimuli linked to low compared to high rewards has been found at the behavioral and neural level </w:t>
      </w:r>
      <w:r>
        <w:fldChar w:fldCharType="begin" w:fldLock="1"/>
      </w:r>
      <w:r>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id":"ITEM-2","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2","issue":"11","issued":{"date-parts":[["2011"]]},"page":"3419-3432","title":"Reward reduces conflict by enhancing attentional control and biasing visual cortical processing","type":"article-journal","volume":"23"},"uris":["http://www.mendeley.com/documents/?uuid=25610453-44b6-4a05-922e-fdb67e33956a"]}],"mendeley":{"formattedCitation":"(Hickey &amp; Peelen, 2015; Padmala &amp; Pessoa, 2011)","manualFormatting":"(Hickey &amp; Peelen, 2015; Padmala &amp; Pessoa, 2011)","plainTextFormattedCitation":"(Hickey &amp; Peelen, 2015; Padmala &amp; Pessoa, 2011)","previouslyFormattedCitation":"(Hickey &amp; Peelen, 2015; Padmala &amp; Pessoa, 2011)"},"properties":{"noteIndex":0},"schema":"https://github.com/citation-style-language/schema/raw/master/csl-citation.json"}</w:instrText>
      </w:r>
      <w:r>
        <w:fldChar w:fldCharType="separate"/>
      </w:r>
      <w:r>
        <w:rPr>
          <w:noProof/>
        </w:rPr>
        <w:t>(Hickey &amp; Peelen, 2015</w:t>
      </w:r>
      <w:r w:rsidRPr="00A80922">
        <w:rPr>
          <w:noProof/>
        </w:rPr>
        <w:t>; Padmala &amp; Pessoa, 2011)</w:t>
      </w:r>
      <w:r>
        <w:fldChar w:fldCharType="end"/>
      </w:r>
      <w:r>
        <w:t xml:space="preserve">. Suppression of the features linked to low or no rewards has also been proposed as one of the potential mechanisms through which incentives impact attention (Chelazzi et al., 2013; Anderson, 2016; Failing &amp; Theeuwes, 2018). Contrary to this, in this study we found </w:t>
      </w:r>
      <w:r w:rsidR="00FF554D">
        <w:t xml:space="preserve">no </w:t>
      </w:r>
      <w:r>
        <w:t xml:space="preserve">evidence for this proposal. Suppression was </w:t>
      </w:r>
      <w:r w:rsidR="00F21900">
        <w:t>neither observed</w:t>
      </w:r>
      <w:r>
        <w:t xml:space="preserve"> </w:t>
      </w:r>
      <w:r w:rsidR="00174055">
        <w:t>when the low value color was attended</w:t>
      </w:r>
      <w:r>
        <w:t>, nor when it was</w:t>
      </w:r>
      <w:r w:rsidR="00174055">
        <w:t xml:space="preserve"> unattended</w:t>
      </w:r>
      <w:r>
        <w:t xml:space="preserve">. The amount of attention allocated toward this feature remained unchanged throughout the experiment. There are two features of our experiment which could explain this finding. First, in our experiment both colors were related to rewards, but they differed in reward value. For example, the study which showed evidence for the suppression of the non-rewarded feature did so in the context in which suppression occurred for the representations of objects which were never rewarded (Hickey &amp; Peelen, 2015). In our paradigm it could be </w:t>
      </w:r>
      <w:r w:rsidR="00F21900">
        <w:t>beneficial</w:t>
      </w:r>
      <w:r>
        <w:t xml:space="preserve"> for participants not to suppress the low value color because correct responses to the motions of this color would still earn them a reward on 20% of trials. Second, while the attended color changed trial-by-trial in our experiment, the experiment of Hickey and Peelen consisted out of small blocks of 16 trials in which the attended object was always the same (e.g., searching for a car in a complex picture). When searching for one object or feature across a number of future trials, it is possible that the optimal solution for the cognitive system is to suppress the processing of the other features or objects (i.e., </w:t>
      </w:r>
      <w:r w:rsidR="00BA23F7">
        <w:t>goal-irrelevant stimuli</w:t>
      </w:r>
      <w:r>
        <w:t xml:space="preserve">). However, if the attended feature is likely to change on each trial, as in our experiment, the suppression of the low rewarded feature could be maladaptive as it would carry a cost of reconfiguring the control signals on every trial </w:t>
      </w:r>
      <w:r>
        <w:fldChar w:fldCharType="begin" w:fldLock="1"/>
      </w:r>
      <w:r>
        <w:instrText>ADDIN CSL_CITATION {"citationItems":[{"id":"ITEM-1","itemData":{"author":[{"dropping-particle":"","family":"Musslick","given":"S.","non-dropping-particle":"","parse-names":false,"suffix":""},{"dropping-particle":"","family":"Shenhav","given":"Amitai","non-dropping-particle":"","parse-names":false,"suffix":""},{"dropping-particle":"","family":"Botvinick","given":"Matthew M","non-dropping-particle":"","parse-names":false,"suffix":""},{"dropping-particle":"","family":"Cohen","given":"Jonathan D","non-dropping-particle":"","parse-names":false,"suffix":""}],"container-title":"Reinforcement Learning and Decision Making Conference","id":"ITEM-1","issue":"1978","issued":{"date-parts":[["2015"]]},"page":"2014","title":"A computational model of control allocation based on the Expected Value of Control","type":"article-journal","volume":"59"},"uris":["http://www.mendeley.com/documents/?uuid=09620346-c6fa-41ac-bf3e-78926db99af3"]}],"mendeley":{"formattedCitation":"(Musslick, Shenhav, Botvinick, &amp; Cohen, 2015)","manualFormatting":"(for a computational implementation of a reconfiguration cost see: Musslick, Shenhav, Botvinick, &amp; Cohen, 2015)","plainTextFormattedCitation":"(Musslick, Shenhav, Botvinick, &amp; Cohen, 2015)","previouslyFormattedCitation":"(Musslick, Shenhav, Botvinick, &amp; Cohen, 2015)"},"properties":{"noteIndex":0},"schema":"https://github.com/citation-style-language/schema/raw/master/csl-citation.json"}</w:instrText>
      </w:r>
      <w:r>
        <w:fldChar w:fldCharType="separate"/>
      </w:r>
      <w:r w:rsidRPr="00453ED3">
        <w:rPr>
          <w:noProof/>
        </w:rPr>
        <w:t>(</w:t>
      </w:r>
      <w:r>
        <w:rPr>
          <w:noProof/>
        </w:rPr>
        <w:t xml:space="preserve">for a computational implementation of a reconfiguration cost see: </w:t>
      </w:r>
      <w:r w:rsidRPr="00453ED3">
        <w:rPr>
          <w:noProof/>
        </w:rPr>
        <w:t>Musslick, Shenhav, Botvinick, &amp; Cohen, 2015)</w:t>
      </w:r>
      <w:r>
        <w:fldChar w:fldCharType="end"/>
      </w:r>
      <w:r>
        <w:t xml:space="preserve">. </w:t>
      </w:r>
      <w:r>
        <w:tab/>
        <w:t xml:space="preserve"> </w:t>
      </w:r>
    </w:p>
    <w:p w14:paraId="0854209A" w14:textId="103F43A7" w:rsidR="00672370" w:rsidRDefault="00672370" w:rsidP="00672370">
      <w:pPr>
        <w:spacing w:line="480" w:lineRule="auto"/>
        <w:ind w:firstLine="720"/>
        <w:jc w:val="both"/>
      </w:pPr>
      <w:r>
        <w:lastRenderedPageBreak/>
        <w:t xml:space="preserve">The design of this study and the use of the SSVEPs allowed us to independently assess the influence of voluntary attention and reward on sensory processing in the visual cortex. This enabled us to directly compare the magnitudes of the two effects on sensory processing. While both of these factors displayed an effect on visual processing, it is important to note that the effect of voluntary attention on visual processing (30% increase for the attended vs. the unattended stimuli) was an order of magnitude stronger than the effect of reward (3% increase from baseline to training for the high reward stimuli). Thus even though reward associations can influence processing in opposition to voluntary attention, the magnitude of this effect is very small compared to the effect of voluntary attention. Most theoretical models to date have focused on how top-down and reward-driven attention jointly guide stimulus processing </w:t>
      </w:r>
      <w:r>
        <w:fldChar w:fldCharType="begin" w:fldLock="1"/>
      </w:r>
      <w:r>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mendeley":{"formattedCitation":"(Awh et al., 2012)","plainTextFormattedCitation":"(Awh et al., 2012)","previouslyFormattedCitation":"(Awh et al., 2012)"},"properties":{"noteIndex":0},"schema":"https://github.com/citation-style-language/schema/raw/master/csl-citation.json"}</w:instrText>
      </w:r>
      <w:r>
        <w:fldChar w:fldCharType="separate"/>
      </w:r>
      <w:r w:rsidRPr="00672370">
        <w:rPr>
          <w:noProof/>
        </w:rPr>
        <w:t>(Awh et al., 2012)</w:t>
      </w:r>
      <w:r>
        <w:fldChar w:fldCharType="end"/>
      </w:r>
      <w:r>
        <w:t xml:space="preserve">, but how much each of these processes contribute to stimulus processing still has to be incorporated into the theoretical models. This finding is especially important in the light of the recent studies investigating the relevance of reward-driven automatic biases in attention in clinical disorders such as addiction </w:t>
      </w:r>
      <w:r>
        <w:fldChar w:fldCharType="begin" w:fldLock="1"/>
      </w:r>
      <w:r>
        <w:instrText>ADDIN CSL_CITATION {"citationItems":[{"id":"ITEM-1","itemData":{"DOI":"10.1016/j.drugalcdep.2016.08.002","ISSN":"18790046","abstract":"Background The phenotype of addiction includes prominent attentional biases for drug cues, which play a role in motivating drug-seeking behavior and contribute to relapse. In a separate line of research, arbitrary stimuli have been shown to automatically capture attention when previously associated with reward in non-clinical samples. Methods and results Here, I argue that these two attentional biases reflect the same cognitive process. I outline five characteristics that exemplify attentional biases for drug cues: resistant to conflicting goals, robust to extinction, linked to dorsal striatal dopamine and to biases in approach behavior, and can distinguish between individuals with and without a history of drug dependence. I then go on to describe how attentional biases for arbitrary reward-associated stimuli share all of these features, and conclude by arguing that the attentional components of addiction reflect a normal cognitive process that promotes reward-seeking behavior.","author":[{"dropping-particle":"","family":"Anderson","given":"Brian A.","non-dropping-particle":"","parse-names":false,"suffix":""}],"container-title":"Drug and Alcohol Dependence","id":"ITEM-1","issued":{"date-parts":[["2016"]]},"page":"8-14","publisher":"Elsevier Ireland Ltd","title":"What is abnormal about addiction-related attentional biases?","type":"article-journal","volume":"167"},"uris":["http://www.mendeley.com/documents/?uuid=7c348a04-5295-438d-b90e-b2d51fc2169d"]}],"mendeley":{"formattedCitation":"(Brian A. Anderson, 2016)","manualFormatting":"(Anderson, 2016)","plainTextFormattedCitation":"(Brian A. Anderson, 2016)","previouslyFormattedCitation":"(Brian A. Anderson, 2016)"},"properties":{"noteIndex":0},"schema":"https://github.com/citation-style-language/schema/raw/master/csl-citation.json"}</w:instrText>
      </w:r>
      <w:r>
        <w:fldChar w:fldCharType="separate"/>
      </w:r>
      <w:r w:rsidRPr="00D16111">
        <w:rPr>
          <w:noProof/>
        </w:rPr>
        <w:t>(Anderson, 2016)</w:t>
      </w:r>
      <w:r>
        <w:fldChar w:fldCharType="end"/>
      </w:r>
      <w:r>
        <w:t xml:space="preserve"> and depression </w:t>
      </w:r>
      <w:r>
        <w:fldChar w:fldCharType="begin" w:fldLock="1"/>
      </w:r>
      <w:r>
        <w:instrText>ADDIN CSL_CITATION {"citationItems":[{"id":"ITEM-1","itemData":{"DOI":"10.3758/s13415-014-0301-z","ISSN":"1531-135X","PMID":"24874421","abstract":"The capture of attention by stimuli previously associated with reward has been demonstrated across a wide range of studies. Such value-based attentional priority appears to be robust, and cases where reward feedback fails to modulate subsequent attention have not been reported. However, individuals differ in their sensitivity to external rewards, and such sensitivity is abnormally blunted in depression. Here, we show that depressive symptomology is accompanied by insensitivity to value-based attentional bias. We replicate attentional capture by stimuli previously associated with reward in a control sample and show that these same reward-related stimuli do not capture attention in individuals experiencing symptoms of depression. This sharp contrast in performance indicates that value-based attentional biases depend on the normal functioning of the brain's reward system and suggests that a failure to preferentially attend to reward-related information may play a role in the experience of depression.","author":[{"dropping-particle":"","family":"Anderson","given":"Brian A","non-dropping-particle":"","parse-names":false,"suffix":""},{"dropping-particle":"","family":"Leal","given":"Stephanie L","non-dropping-particle":"","parse-names":false,"suffix":""},{"dropping-particle":"","family":"Hall","given":"Michelle G","non-dropping-particle":"","parse-names":false,"suffix":""},{"dropping-particle":"","family":"Yassa","given":"Michael A","non-dropping-particle":"","parse-names":false,"suffix":""},{"dropping-particle":"","family":"Yantis","given":"Steven","non-dropping-particle":"","parse-names":false,"suffix":""}],"container-title":"Cognitive, affective &amp; behavioral neuroscience","id":"ITEM-1","issue":"4","issued":{"date-parts":[["2014"]]},"page":"1221-7","title":"The attribution of value-based attentional priority in individuals with depressive symptoms.","type":"article-journal","volume":"14"},"uris":["http://www.mendeley.com/documents/?uuid=2b823a58-59a0-4f05-8569-3bc00c4b65b4"]}],"mendeley":{"formattedCitation":"(Brian A Anderson, Leal, Hall, Yassa, &amp; Yantis, 2014)","manualFormatting":"(Anderson, Leal, Hall, Yassa, &amp; Yantis, 2014)","plainTextFormattedCitation":"(Brian A Anderson, Leal, Hall, Yassa, &amp; Yantis, 2014)","previouslyFormattedCitation":"(Brian A Anderson, Leal, Hall, Yassa, &amp; Yantis, 2014)"},"properties":{"noteIndex":0},"schema":"https://github.com/citation-style-language/schema/raw/master/csl-citation.json"}</w:instrText>
      </w:r>
      <w:r>
        <w:fldChar w:fldCharType="separate"/>
      </w:r>
      <w:r>
        <w:rPr>
          <w:noProof/>
        </w:rPr>
        <w:t>(</w:t>
      </w:r>
      <w:r w:rsidRPr="00D16111">
        <w:rPr>
          <w:noProof/>
        </w:rPr>
        <w:t>Anderson, Leal, Hall, Yassa, &amp; Yantis, 2014)</w:t>
      </w:r>
      <w:r>
        <w:fldChar w:fldCharType="end"/>
      </w:r>
      <w:r>
        <w:t xml:space="preserve">. While it is possible that the more automatic biases in attention play a role in these disorders, it is also important to focus on the role of more goal-directed processes which are likely to have a bigger impact on cognition in clinical disorders </w:t>
      </w:r>
      <w:r>
        <w:fldChar w:fldCharType="begin" w:fldLock="1"/>
      </w:r>
      <w:r w:rsidR="0076374E">
        <w:instrText>ADDIN CSL_CITATION {"citationItems":[{"id":"ITEM-1","itemData":{"DOI":"10.1016/j.neubiorev.2019.04.011","ISSN":"01497634","abstract":"Depression is linked to deficits in cognitive control and a host of other cognitive impairments arise as a consequence of these deficits. Despite of their important role in depression, there are no mechanistic models of cognitive control deficits in depression. In this paper we propose how these deficits can emerge from the interaction between motivational and cognitive processes. We review depression-related impairments in key components of motivation along with new cognitive neuroscience models that focus on the role of motivation in the decision-making about cognitive control allocation. Based on this review we propose a unifying framework which connects motivational and cognitive impairments in depression. This framework is rooted in computational models of cognitive control and offers a mechanistic understanding of cognitive control deficits in depression.","author":[{"dropping-particle":"","family":"Grahek","given":"I","non-dropping-particle":"","parse-names":false,"suffix":""},{"dropping-particle":"","family":"Shenhav","given":"A","non-dropping-particle":"","parse-names":false,"suffix":""},{"dropping-particle":"","family":"Musslick","given":"S","non-dropping-particle":"","parse-names":false,"suffix":""},{"dropping-particle":"","family":"Krebs","given":"Ruth M","non-dropping-particle":"","parse-names":false,"suffix":""},{"dropping-particle":"","family":"Koster","given":"Ernst H.W.","non-dropping-particle":"","parse-names":false,"suffix":""}],"container-title":"Neuroscience &amp; Biobehavioral Reviews","id":"ITEM-1","issue":"March","issued":{"date-parts":[["2019","7"]]},"page":"371-381","publisher":"Elsevier","title":"Motivation and cognitive control in depression","type":"article-journal","volume":"102"},"uris":["http://www.mendeley.com/documents/?uuid=cd2aca22-dfdf-48d8-8fb5-3a0f5d8df6b9"]}],"mendeley":{"formattedCitation":"(Grahek, Shenhav, Musslick, Krebs, &amp; Koster, 2019)","plainTextFormattedCitation":"(Grahek, Shenhav, Musslick, Krebs, &amp; Koster, 2019)","previouslyFormattedCitation":"(Grahek, Shenhav, Musslick, Krebs, &amp; Koster, 2019)"},"properties":{"noteIndex":0},"schema":"https://github.com/citation-style-language/schema/raw/master/csl-citation.json"}</w:instrText>
      </w:r>
      <w:r>
        <w:fldChar w:fldCharType="separate"/>
      </w:r>
      <w:r w:rsidRPr="00672370">
        <w:rPr>
          <w:noProof/>
        </w:rPr>
        <w:t>(Grahek, Shenhav, Musslick, Krebs, &amp; Koster, 2019)</w:t>
      </w:r>
      <w:r>
        <w:fldChar w:fldCharType="end"/>
      </w:r>
      <w:r>
        <w:t xml:space="preserve">.   </w:t>
      </w:r>
    </w:p>
    <w:p w14:paraId="3D22C9FA" w14:textId="6FAF001B" w:rsidR="00B302C7" w:rsidRDefault="00E922F9" w:rsidP="00520D06">
      <w:pPr>
        <w:spacing w:line="480" w:lineRule="auto"/>
        <w:ind w:firstLine="720"/>
        <w:jc w:val="both"/>
      </w:pPr>
      <w:r>
        <w:t xml:space="preserve">In </w:t>
      </w:r>
      <w:r w:rsidR="00E02A17">
        <w:t xml:space="preserve">conclusion, in this study we directly assessed how voluntary attention and reward jointly guide attention. </w:t>
      </w:r>
      <w:r>
        <w:t xml:space="preserve">Our </w:t>
      </w:r>
      <w:r w:rsidR="00B302C7">
        <w:t>findings</w:t>
      </w:r>
      <w:r>
        <w:t xml:space="preserve"> provide</w:t>
      </w:r>
      <w:r w:rsidR="00B87274">
        <w:t xml:space="preserve"> a novel insight into the flexible dynamics of </w:t>
      </w:r>
      <w:r w:rsidR="00E02A17">
        <w:t xml:space="preserve">visual processing based on these two factors. </w:t>
      </w:r>
      <w:r w:rsidR="00B302C7">
        <w:t xml:space="preserve">They demonstrate that rewards can act independently of voluntary attention to enhance sensory processing in the visual cortex. However, sensory processing is flexibly readjusted when rewards are no longer available. This result points to the dynamical interplay between top-down and reward effects in the visual cortex which needs to be accounted </w:t>
      </w:r>
      <w:r w:rsidR="00B302C7">
        <w:lastRenderedPageBreak/>
        <w:t xml:space="preserve">for in theoretical models of motivation-cognition interactions. </w:t>
      </w:r>
      <w:r w:rsidR="00C05A74">
        <w:t>The</w:t>
      </w:r>
      <w:r w:rsidR="00B302C7">
        <w:t xml:space="preserve"> effect can be flexibly removed as soon as the reward structure in the environment changes.  </w:t>
      </w:r>
    </w:p>
    <w:p w14:paraId="090E2578" w14:textId="4FD95328" w:rsidR="004A49F2" w:rsidRPr="004A49F2" w:rsidRDefault="004A49F2" w:rsidP="00520D06">
      <w:pPr>
        <w:pStyle w:val="Heading1"/>
        <w:spacing w:before="0" w:after="240"/>
      </w:pPr>
      <w:r>
        <w:t>Supplementary materials</w:t>
      </w:r>
    </w:p>
    <w:p w14:paraId="23DA7237" w14:textId="7806D233" w:rsidR="008D04CE" w:rsidRDefault="008D04CE" w:rsidP="008D04CE">
      <w:pPr>
        <w:spacing w:line="480" w:lineRule="auto"/>
        <w:jc w:val="both"/>
        <w:rPr>
          <w:b/>
        </w:rPr>
      </w:pPr>
      <w:r>
        <w:rPr>
          <w:b/>
        </w:rPr>
        <w:t>Means of the raw behavioral and SSVEP data</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2"/>
        <w:gridCol w:w="2331"/>
        <w:gridCol w:w="3118"/>
      </w:tblGrid>
      <w:tr w:rsidR="008D04CE" w14:paraId="37E6D32F" w14:textId="77777777" w:rsidTr="007B424C">
        <w:trPr>
          <w:trHeight w:val="588"/>
        </w:trPr>
        <w:tc>
          <w:tcPr>
            <w:tcW w:w="9639" w:type="dxa"/>
            <w:gridSpan w:val="4"/>
            <w:tcBorders>
              <w:bottom w:val="single" w:sz="4" w:space="0" w:color="auto"/>
            </w:tcBorders>
          </w:tcPr>
          <w:p w14:paraId="47DD219F" w14:textId="27EC0040" w:rsidR="008D04CE" w:rsidRDefault="008D04CE" w:rsidP="00032483">
            <w:pPr>
              <w:spacing w:line="360" w:lineRule="auto"/>
            </w:pPr>
            <w:r>
              <w:t>Supplementary Table 1</w:t>
            </w:r>
          </w:p>
          <w:p w14:paraId="095FB671" w14:textId="4A5B9190" w:rsidR="008D04CE" w:rsidRDefault="008D04CE" w:rsidP="00032483">
            <w:pPr>
              <w:spacing w:line="360" w:lineRule="auto"/>
              <w:rPr>
                <w:i/>
              </w:rPr>
            </w:pPr>
            <w:r>
              <w:rPr>
                <w:i/>
              </w:rPr>
              <w:t>Means and 95% HDIs (in square brackets) of</w:t>
            </w:r>
            <w:r w:rsidR="009447C0">
              <w:rPr>
                <w:i/>
              </w:rPr>
              <w:t xml:space="preserve"> the raw data for</w:t>
            </w:r>
            <w:r w:rsidR="003838F1">
              <w:rPr>
                <w:i/>
              </w:rPr>
              <w:t xml:space="preserve"> sensitivity and reaction times</w:t>
            </w:r>
          </w:p>
        </w:tc>
      </w:tr>
      <w:tr w:rsidR="008D04CE" w14:paraId="219869B1" w14:textId="77777777" w:rsidTr="007B424C">
        <w:trPr>
          <w:trHeight w:val="588"/>
        </w:trPr>
        <w:tc>
          <w:tcPr>
            <w:tcW w:w="2028" w:type="dxa"/>
            <w:tcBorders>
              <w:top w:val="single" w:sz="4" w:space="0" w:color="auto"/>
            </w:tcBorders>
            <w:vAlign w:val="center"/>
          </w:tcPr>
          <w:p w14:paraId="2D408C84" w14:textId="77777777" w:rsidR="008D04CE" w:rsidRDefault="008D04CE" w:rsidP="00032483">
            <w:r>
              <w:t>Reward phase</w:t>
            </w:r>
          </w:p>
        </w:tc>
        <w:tc>
          <w:tcPr>
            <w:tcW w:w="2162" w:type="dxa"/>
            <w:tcBorders>
              <w:top w:val="single" w:sz="4" w:space="0" w:color="auto"/>
            </w:tcBorders>
            <w:vAlign w:val="center"/>
          </w:tcPr>
          <w:p w14:paraId="205B60A6" w14:textId="76EAB801" w:rsidR="008D04CE" w:rsidRDefault="004A31AE" w:rsidP="00032483">
            <w:r>
              <w:t>Value</w:t>
            </w:r>
          </w:p>
        </w:tc>
        <w:tc>
          <w:tcPr>
            <w:tcW w:w="2331" w:type="dxa"/>
            <w:tcBorders>
              <w:top w:val="single" w:sz="4" w:space="0" w:color="auto"/>
            </w:tcBorders>
            <w:vAlign w:val="center"/>
          </w:tcPr>
          <w:p w14:paraId="6C9778B9" w14:textId="2ECDBB81" w:rsidR="008D04CE" w:rsidRPr="007F6AA7" w:rsidRDefault="008D04CE" w:rsidP="00032483">
            <w:r>
              <w:t>Sensitivity (</w:t>
            </w:r>
            <w:r w:rsidR="00BA5161">
              <w:t>d</w:t>
            </w:r>
            <w:r w:rsidR="00412DE2">
              <w:t>′</w:t>
            </w:r>
            <w:r>
              <w:t>)</w:t>
            </w:r>
          </w:p>
        </w:tc>
        <w:tc>
          <w:tcPr>
            <w:tcW w:w="3118" w:type="dxa"/>
            <w:tcBorders>
              <w:top w:val="single" w:sz="4" w:space="0" w:color="auto"/>
            </w:tcBorders>
            <w:vAlign w:val="center"/>
          </w:tcPr>
          <w:p w14:paraId="09FF48CC" w14:textId="77777777" w:rsidR="008D04CE" w:rsidRPr="00297068" w:rsidRDefault="008D04CE" w:rsidP="00032483">
            <w:r>
              <w:t>Reaction times (milliseconds)</w:t>
            </w:r>
          </w:p>
        </w:tc>
      </w:tr>
      <w:tr w:rsidR="007B424C" w14:paraId="336863A1" w14:textId="77777777" w:rsidTr="002D133F">
        <w:trPr>
          <w:trHeight w:val="387"/>
        </w:trPr>
        <w:tc>
          <w:tcPr>
            <w:tcW w:w="2028" w:type="dxa"/>
            <w:vAlign w:val="center"/>
          </w:tcPr>
          <w:p w14:paraId="6F1B6BE3" w14:textId="77777777" w:rsidR="007B424C" w:rsidRDefault="007B424C" w:rsidP="007B424C">
            <w:r>
              <w:t>Baseline</w:t>
            </w:r>
          </w:p>
        </w:tc>
        <w:tc>
          <w:tcPr>
            <w:tcW w:w="2162" w:type="dxa"/>
            <w:vAlign w:val="center"/>
          </w:tcPr>
          <w:p w14:paraId="0A06D356" w14:textId="77777777" w:rsidR="007B424C" w:rsidRPr="008E021D" w:rsidRDefault="007B424C" w:rsidP="007B424C">
            <w:r>
              <w:t>High</w:t>
            </w:r>
          </w:p>
        </w:tc>
        <w:tc>
          <w:tcPr>
            <w:tcW w:w="2331" w:type="dxa"/>
            <w:vAlign w:val="center"/>
          </w:tcPr>
          <w:p w14:paraId="42E64510" w14:textId="0011E734" w:rsidR="007B424C" w:rsidRPr="00FF1479" w:rsidRDefault="007B424C" w:rsidP="007B424C">
            <w:r>
              <w:t>1.64 [</w:t>
            </w:r>
            <w:r w:rsidRPr="00CB4B9B">
              <w:t>-0.04</w:t>
            </w:r>
            <w:r>
              <w:t>,</w:t>
            </w:r>
            <w:r w:rsidRPr="00CB4B9B">
              <w:t xml:space="preserve"> 2.68]</w:t>
            </w:r>
          </w:p>
        </w:tc>
        <w:tc>
          <w:tcPr>
            <w:tcW w:w="3118" w:type="dxa"/>
            <w:vAlign w:val="center"/>
          </w:tcPr>
          <w:p w14:paraId="16F440D8" w14:textId="34153233" w:rsidR="007B424C" w:rsidRDefault="007B424C" w:rsidP="007B424C">
            <w:r w:rsidRPr="00D72DAF">
              <w:t>546.59 [485.64</w:t>
            </w:r>
            <w:r>
              <w:t>,</w:t>
            </w:r>
            <w:r w:rsidRPr="00D72DAF">
              <w:t xml:space="preserve"> 619.34]</w:t>
            </w:r>
          </w:p>
        </w:tc>
      </w:tr>
      <w:tr w:rsidR="007B424C" w14:paraId="73DF37F6" w14:textId="77777777" w:rsidTr="002D133F">
        <w:trPr>
          <w:trHeight w:val="387"/>
        </w:trPr>
        <w:tc>
          <w:tcPr>
            <w:tcW w:w="2028" w:type="dxa"/>
            <w:vAlign w:val="center"/>
          </w:tcPr>
          <w:p w14:paraId="46C2E411" w14:textId="77777777" w:rsidR="007B424C" w:rsidRDefault="007B424C" w:rsidP="007B424C">
            <w:r>
              <w:t>Baseline</w:t>
            </w:r>
          </w:p>
        </w:tc>
        <w:tc>
          <w:tcPr>
            <w:tcW w:w="2162" w:type="dxa"/>
            <w:vAlign w:val="center"/>
          </w:tcPr>
          <w:p w14:paraId="3DB42C14" w14:textId="77777777" w:rsidR="007B424C" w:rsidRPr="008E021D" w:rsidRDefault="007B424C" w:rsidP="007B424C">
            <w:r>
              <w:t>Low</w:t>
            </w:r>
          </w:p>
        </w:tc>
        <w:tc>
          <w:tcPr>
            <w:tcW w:w="2331" w:type="dxa"/>
            <w:vAlign w:val="center"/>
          </w:tcPr>
          <w:p w14:paraId="440BD52E" w14:textId="7B0C61B1" w:rsidR="007B424C" w:rsidRPr="00FF1479" w:rsidRDefault="007B424C" w:rsidP="007B424C">
            <w:r w:rsidRPr="00CB4B9B">
              <w:t>1.47 [</w:t>
            </w:r>
            <w:r>
              <w:t xml:space="preserve"> </w:t>
            </w:r>
            <w:r w:rsidRPr="00CB4B9B">
              <w:t>0.04</w:t>
            </w:r>
            <w:r>
              <w:t>,</w:t>
            </w:r>
            <w:r w:rsidRPr="00CB4B9B">
              <w:t xml:space="preserve"> 2.3</w:t>
            </w:r>
            <w:r>
              <w:t>0</w:t>
            </w:r>
            <w:r w:rsidRPr="00CB4B9B">
              <w:t>]</w:t>
            </w:r>
          </w:p>
        </w:tc>
        <w:tc>
          <w:tcPr>
            <w:tcW w:w="3118" w:type="dxa"/>
            <w:vAlign w:val="center"/>
          </w:tcPr>
          <w:p w14:paraId="14FE1E5B" w14:textId="2557EC6E" w:rsidR="007B424C" w:rsidRDefault="007B424C" w:rsidP="007B424C">
            <w:r w:rsidRPr="00D72DAF">
              <w:t>551.1</w:t>
            </w:r>
            <w:r>
              <w:t>0</w:t>
            </w:r>
            <w:r w:rsidRPr="00D72DAF">
              <w:t xml:space="preserve"> [490.5</w:t>
            </w:r>
            <w:r>
              <w:t>0,</w:t>
            </w:r>
            <w:r w:rsidRPr="00D72DAF">
              <w:t xml:space="preserve"> 631.36]</w:t>
            </w:r>
          </w:p>
        </w:tc>
      </w:tr>
      <w:tr w:rsidR="007B424C" w14:paraId="4487FABF" w14:textId="77777777" w:rsidTr="002D133F">
        <w:trPr>
          <w:trHeight w:val="387"/>
        </w:trPr>
        <w:tc>
          <w:tcPr>
            <w:tcW w:w="2028" w:type="dxa"/>
            <w:vAlign w:val="center"/>
          </w:tcPr>
          <w:p w14:paraId="5572CD54" w14:textId="77777777" w:rsidR="007B424C" w:rsidRDefault="007B424C" w:rsidP="007B424C">
            <w:r>
              <w:t>Training</w:t>
            </w:r>
          </w:p>
        </w:tc>
        <w:tc>
          <w:tcPr>
            <w:tcW w:w="2162" w:type="dxa"/>
            <w:vAlign w:val="center"/>
          </w:tcPr>
          <w:p w14:paraId="303BFE30" w14:textId="77777777" w:rsidR="007B424C" w:rsidRPr="008E021D" w:rsidRDefault="007B424C" w:rsidP="007B424C">
            <w:r>
              <w:t>High</w:t>
            </w:r>
          </w:p>
        </w:tc>
        <w:tc>
          <w:tcPr>
            <w:tcW w:w="2331" w:type="dxa"/>
            <w:vAlign w:val="center"/>
          </w:tcPr>
          <w:p w14:paraId="089335C8" w14:textId="6ABEB00C" w:rsidR="007B424C" w:rsidRPr="00FF1479" w:rsidRDefault="007B424C" w:rsidP="007B424C">
            <w:r w:rsidRPr="00CB4B9B">
              <w:t>1.69 [</w:t>
            </w:r>
            <w:r>
              <w:t xml:space="preserve"> </w:t>
            </w:r>
            <w:r w:rsidRPr="00CB4B9B">
              <w:t>0.29</w:t>
            </w:r>
            <w:r>
              <w:t>,</w:t>
            </w:r>
            <w:r w:rsidRPr="00CB4B9B">
              <w:t xml:space="preserve"> 2.73]</w:t>
            </w:r>
          </w:p>
        </w:tc>
        <w:tc>
          <w:tcPr>
            <w:tcW w:w="3118" w:type="dxa"/>
            <w:vAlign w:val="center"/>
          </w:tcPr>
          <w:p w14:paraId="1282F1EE" w14:textId="0ED582ED" w:rsidR="007B424C" w:rsidRDefault="007B424C" w:rsidP="007B424C">
            <w:r w:rsidRPr="00D72DAF">
              <w:t>524.99 [467.12</w:t>
            </w:r>
            <w:r>
              <w:t>,</w:t>
            </w:r>
            <w:r w:rsidRPr="00D72DAF">
              <w:t xml:space="preserve"> 599.49]</w:t>
            </w:r>
          </w:p>
        </w:tc>
      </w:tr>
      <w:tr w:rsidR="007B424C" w14:paraId="6B21DA99" w14:textId="77777777" w:rsidTr="002D133F">
        <w:trPr>
          <w:trHeight w:val="387"/>
        </w:trPr>
        <w:tc>
          <w:tcPr>
            <w:tcW w:w="2028" w:type="dxa"/>
            <w:vAlign w:val="center"/>
          </w:tcPr>
          <w:p w14:paraId="2FAB4F93" w14:textId="77777777" w:rsidR="007B424C" w:rsidRDefault="007B424C" w:rsidP="007B424C">
            <w:r>
              <w:t>Training</w:t>
            </w:r>
          </w:p>
        </w:tc>
        <w:tc>
          <w:tcPr>
            <w:tcW w:w="2162" w:type="dxa"/>
            <w:vAlign w:val="center"/>
          </w:tcPr>
          <w:p w14:paraId="5A187A3D" w14:textId="77777777" w:rsidR="007B424C" w:rsidRPr="00534F07" w:rsidRDefault="007B424C" w:rsidP="007B424C">
            <w:r>
              <w:t>Low</w:t>
            </w:r>
          </w:p>
        </w:tc>
        <w:tc>
          <w:tcPr>
            <w:tcW w:w="2331" w:type="dxa"/>
            <w:vAlign w:val="center"/>
          </w:tcPr>
          <w:p w14:paraId="78166D11" w14:textId="43A0A034" w:rsidR="007B424C" w:rsidRPr="00FF1479" w:rsidRDefault="007B424C" w:rsidP="007B424C">
            <w:r w:rsidRPr="00CB4B9B">
              <w:t>1.62 [</w:t>
            </w:r>
            <w:r>
              <w:t xml:space="preserve"> </w:t>
            </w:r>
            <w:r w:rsidRPr="00CB4B9B">
              <w:t>0.46</w:t>
            </w:r>
            <w:r>
              <w:t>,</w:t>
            </w:r>
            <w:r w:rsidRPr="00CB4B9B">
              <w:t xml:space="preserve"> 2.68]</w:t>
            </w:r>
          </w:p>
        </w:tc>
        <w:tc>
          <w:tcPr>
            <w:tcW w:w="3118" w:type="dxa"/>
            <w:vAlign w:val="center"/>
          </w:tcPr>
          <w:p w14:paraId="0F632F7F" w14:textId="79FE3C11" w:rsidR="007B424C" w:rsidRDefault="007B424C" w:rsidP="007B424C">
            <w:r w:rsidRPr="00D72DAF">
              <w:t>537.94 [465.32</w:t>
            </w:r>
            <w:r>
              <w:t>,</w:t>
            </w:r>
            <w:r w:rsidRPr="00D72DAF">
              <w:t xml:space="preserve"> 584.63]</w:t>
            </w:r>
          </w:p>
        </w:tc>
      </w:tr>
      <w:tr w:rsidR="007B424C" w14:paraId="719BF9C9" w14:textId="77777777" w:rsidTr="002D133F">
        <w:trPr>
          <w:trHeight w:val="387"/>
        </w:trPr>
        <w:tc>
          <w:tcPr>
            <w:tcW w:w="2028" w:type="dxa"/>
            <w:vAlign w:val="center"/>
          </w:tcPr>
          <w:p w14:paraId="0CCC1A05" w14:textId="77777777" w:rsidR="007B424C" w:rsidRDefault="007B424C" w:rsidP="007B424C">
            <w:r>
              <w:t>Test</w:t>
            </w:r>
          </w:p>
        </w:tc>
        <w:tc>
          <w:tcPr>
            <w:tcW w:w="2162" w:type="dxa"/>
            <w:vAlign w:val="center"/>
          </w:tcPr>
          <w:p w14:paraId="0D0EDDCE" w14:textId="77777777" w:rsidR="007B424C" w:rsidRPr="00C21D51" w:rsidRDefault="007B424C" w:rsidP="007B424C">
            <w:r>
              <w:t>High</w:t>
            </w:r>
          </w:p>
        </w:tc>
        <w:tc>
          <w:tcPr>
            <w:tcW w:w="2331" w:type="dxa"/>
            <w:vAlign w:val="center"/>
          </w:tcPr>
          <w:p w14:paraId="0E5FCCDB" w14:textId="186863AC" w:rsidR="007B424C" w:rsidRPr="00FF1479" w:rsidRDefault="007B424C" w:rsidP="007B424C">
            <w:r w:rsidRPr="00CB4B9B">
              <w:t>1.6</w:t>
            </w:r>
            <w:r>
              <w:t>0</w:t>
            </w:r>
            <w:r w:rsidRPr="00CB4B9B">
              <w:t xml:space="preserve"> [-0.2</w:t>
            </w:r>
            <w:r>
              <w:t>0,</w:t>
            </w:r>
            <w:r w:rsidRPr="00CB4B9B">
              <w:t xml:space="preserve"> 2.73]</w:t>
            </w:r>
          </w:p>
        </w:tc>
        <w:tc>
          <w:tcPr>
            <w:tcW w:w="3118" w:type="dxa"/>
            <w:vAlign w:val="center"/>
          </w:tcPr>
          <w:p w14:paraId="0C4296B3" w14:textId="0090178E" w:rsidR="007B424C" w:rsidRDefault="007B424C" w:rsidP="007B424C">
            <w:r w:rsidRPr="00D72DAF">
              <w:t>528.98 [457.08</w:t>
            </w:r>
            <w:r>
              <w:t>,</w:t>
            </w:r>
            <w:r w:rsidRPr="00D72DAF">
              <w:t xml:space="preserve"> 599.83]</w:t>
            </w:r>
          </w:p>
        </w:tc>
      </w:tr>
      <w:tr w:rsidR="007B424C" w14:paraId="00F5D87B" w14:textId="77777777" w:rsidTr="002D133F">
        <w:trPr>
          <w:trHeight w:val="387"/>
        </w:trPr>
        <w:tc>
          <w:tcPr>
            <w:tcW w:w="2028" w:type="dxa"/>
            <w:tcBorders>
              <w:bottom w:val="single" w:sz="4" w:space="0" w:color="auto"/>
            </w:tcBorders>
            <w:vAlign w:val="center"/>
          </w:tcPr>
          <w:p w14:paraId="07CA8D08" w14:textId="77777777" w:rsidR="007B424C" w:rsidRDefault="007B424C" w:rsidP="007B424C">
            <w:r>
              <w:t>Test</w:t>
            </w:r>
          </w:p>
        </w:tc>
        <w:tc>
          <w:tcPr>
            <w:tcW w:w="2162" w:type="dxa"/>
            <w:tcBorders>
              <w:bottom w:val="single" w:sz="4" w:space="0" w:color="auto"/>
            </w:tcBorders>
            <w:vAlign w:val="center"/>
          </w:tcPr>
          <w:p w14:paraId="00912CE0" w14:textId="77777777" w:rsidR="007B424C" w:rsidRPr="00C21D51" w:rsidRDefault="007B424C" w:rsidP="007B424C">
            <w:r>
              <w:t>Low</w:t>
            </w:r>
          </w:p>
        </w:tc>
        <w:tc>
          <w:tcPr>
            <w:tcW w:w="2331" w:type="dxa"/>
            <w:tcBorders>
              <w:bottom w:val="single" w:sz="4" w:space="0" w:color="auto"/>
            </w:tcBorders>
            <w:vAlign w:val="center"/>
          </w:tcPr>
          <w:p w14:paraId="5C732CFE" w14:textId="7C774C82" w:rsidR="007B424C" w:rsidRPr="00FF1479" w:rsidRDefault="007B424C" w:rsidP="007B424C">
            <w:r w:rsidRPr="00CB4B9B">
              <w:t>1.62 [</w:t>
            </w:r>
            <w:r>
              <w:t xml:space="preserve"> </w:t>
            </w:r>
            <w:r w:rsidRPr="00CB4B9B">
              <w:t>0.74</w:t>
            </w:r>
            <w:r>
              <w:t>,</w:t>
            </w:r>
            <w:r w:rsidRPr="00CB4B9B">
              <w:t xml:space="preserve"> 2.88]</w:t>
            </w:r>
          </w:p>
        </w:tc>
        <w:tc>
          <w:tcPr>
            <w:tcW w:w="3118" w:type="dxa"/>
            <w:tcBorders>
              <w:bottom w:val="single" w:sz="4" w:space="0" w:color="auto"/>
            </w:tcBorders>
            <w:vAlign w:val="center"/>
          </w:tcPr>
          <w:p w14:paraId="4991FF24" w14:textId="17AF0022" w:rsidR="007B424C" w:rsidRDefault="007B424C" w:rsidP="007B424C">
            <w:r w:rsidRPr="00D72DAF">
              <w:t>539.75 [455.8</w:t>
            </w:r>
            <w:r>
              <w:t>0,</w:t>
            </w:r>
            <w:r w:rsidRPr="00D72DAF">
              <w:t xml:space="preserve"> 623.21]</w:t>
            </w:r>
          </w:p>
        </w:tc>
      </w:tr>
    </w:tbl>
    <w:p w14:paraId="611CD00D" w14:textId="090D3F36" w:rsidR="007B424C" w:rsidRPr="008D04CE" w:rsidRDefault="00520D06" w:rsidP="00520D06">
      <w:pPr>
        <w:rPr>
          <w:b/>
        </w:rPr>
      </w:pPr>
      <w:r>
        <w:rPr>
          <w:b/>
        </w:rPr>
        <w:br w:type="page"/>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164"/>
        <w:gridCol w:w="2278"/>
        <w:gridCol w:w="2301"/>
        <w:gridCol w:w="2896"/>
      </w:tblGrid>
      <w:tr w:rsidR="00EC3983" w14:paraId="5860259C" w14:textId="77777777" w:rsidTr="00B65C73">
        <w:trPr>
          <w:trHeight w:val="634"/>
        </w:trPr>
        <w:tc>
          <w:tcPr>
            <w:tcW w:w="9639" w:type="dxa"/>
            <w:gridSpan w:val="4"/>
            <w:tcBorders>
              <w:bottom w:val="single" w:sz="4" w:space="0" w:color="auto"/>
            </w:tcBorders>
          </w:tcPr>
          <w:p w14:paraId="256E4937" w14:textId="6E6A2403" w:rsidR="00EC3983" w:rsidRDefault="00EC3983" w:rsidP="00032483">
            <w:pPr>
              <w:spacing w:line="360" w:lineRule="auto"/>
            </w:pPr>
            <w:r>
              <w:lastRenderedPageBreak/>
              <w:t>Supplementary Table 2</w:t>
            </w:r>
          </w:p>
          <w:p w14:paraId="12FB93C2" w14:textId="6A74224B" w:rsidR="00EC3983" w:rsidRDefault="00EC3983" w:rsidP="009447C0">
            <w:pPr>
              <w:spacing w:line="360" w:lineRule="auto"/>
              <w:rPr>
                <w:i/>
              </w:rPr>
            </w:pPr>
            <w:r>
              <w:rPr>
                <w:i/>
              </w:rPr>
              <w:t xml:space="preserve">Means and 95% HDIs of </w:t>
            </w:r>
            <w:r w:rsidR="009447C0">
              <w:rPr>
                <w:i/>
              </w:rPr>
              <w:t xml:space="preserve">the raw data for the </w:t>
            </w:r>
            <w:r>
              <w:rPr>
                <w:i/>
              </w:rPr>
              <w:t>recorded SSV</w:t>
            </w:r>
            <w:r w:rsidR="003838F1">
              <w:rPr>
                <w:i/>
              </w:rPr>
              <w:t>EP amplitudes in each condition</w:t>
            </w:r>
          </w:p>
        </w:tc>
      </w:tr>
      <w:tr w:rsidR="00EC3983" w14:paraId="0861901C" w14:textId="77777777" w:rsidTr="00B65C73">
        <w:trPr>
          <w:trHeight w:val="634"/>
        </w:trPr>
        <w:tc>
          <w:tcPr>
            <w:tcW w:w="2164" w:type="dxa"/>
            <w:tcBorders>
              <w:top w:val="single" w:sz="4" w:space="0" w:color="auto"/>
              <w:bottom w:val="single" w:sz="4" w:space="0" w:color="auto"/>
            </w:tcBorders>
            <w:vAlign w:val="center"/>
          </w:tcPr>
          <w:p w14:paraId="7B8FAAFC" w14:textId="77777777" w:rsidR="00EC3983" w:rsidRDefault="00EC3983" w:rsidP="00032483">
            <w:r>
              <w:t>Attention</w:t>
            </w:r>
          </w:p>
        </w:tc>
        <w:tc>
          <w:tcPr>
            <w:tcW w:w="2278" w:type="dxa"/>
            <w:tcBorders>
              <w:top w:val="single" w:sz="4" w:space="0" w:color="auto"/>
              <w:bottom w:val="single" w:sz="4" w:space="0" w:color="auto"/>
            </w:tcBorders>
            <w:vAlign w:val="center"/>
          </w:tcPr>
          <w:p w14:paraId="519F732B" w14:textId="77777777" w:rsidR="00EC3983" w:rsidRDefault="00EC3983" w:rsidP="00032483">
            <w:r>
              <w:t>Reward phase</w:t>
            </w:r>
          </w:p>
        </w:tc>
        <w:tc>
          <w:tcPr>
            <w:tcW w:w="2301" w:type="dxa"/>
            <w:tcBorders>
              <w:top w:val="single" w:sz="4" w:space="0" w:color="auto"/>
              <w:bottom w:val="single" w:sz="4" w:space="0" w:color="auto"/>
            </w:tcBorders>
            <w:vAlign w:val="center"/>
          </w:tcPr>
          <w:p w14:paraId="6D120891" w14:textId="008E9C1C" w:rsidR="00EC3983" w:rsidRPr="007F6AA7" w:rsidRDefault="004A31AE" w:rsidP="00032483">
            <w:r>
              <w:t>Value</w:t>
            </w:r>
          </w:p>
        </w:tc>
        <w:tc>
          <w:tcPr>
            <w:tcW w:w="2896" w:type="dxa"/>
            <w:tcBorders>
              <w:top w:val="single" w:sz="4" w:space="0" w:color="auto"/>
              <w:bottom w:val="single" w:sz="4" w:space="0" w:color="auto"/>
            </w:tcBorders>
            <w:vAlign w:val="center"/>
          </w:tcPr>
          <w:p w14:paraId="67DF9B9C" w14:textId="77777777" w:rsidR="00EC3983" w:rsidRPr="00297068" w:rsidRDefault="00EC3983" w:rsidP="00032483">
            <w:r>
              <w:t>Amplitudes (a.u.)</w:t>
            </w:r>
          </w:p>
        </w:tc>
      </w:tr>
      <w:tr w:rsidR="002D133F" w14:paraId="5DD5770C" w14:textId="77777777" w:rsidTr="002D133F">
        <w:trPr>
          <w:trHeight w:val="417"/>
        </w:trPr>
        <w:tc>
          <w:tcPr>
            <w:tcW w:w="2164" w:type="dxa"/>
            <w:tcBorders>
              <w:top w:val="single" w:sz="4" w:space="0" w:color="auto"/>
            </w:tcBorders>
            <w:vAlign w:val="center"/>
          </w:tcPr>
          <w:p w14:paraId="21E22CE2" w14:textId="1630E01F" w:rsidR="002D133F" w:rsidRDefault="002D133F" w:rsidP="002D133F">
            <w:r>
              <w:t>Attended</w:t>
            </w:r>
          </w:p>
        </w:tc>
        <w:tc>
          <w:tcPr>
            <w:tcW w:w="2278" w:type="dxa"/>
            <w:tcBorders>
              <w:top w:val="single" w:sz="4" w:space="0" w:color="auto"/>
            </w:tcBorders>
            <w:vAlign w:val="center"/>
          </w:tcPr>
          <w:p w14:paraId="7CE0A21B" w14:textId="77777777" w:rsidR="002D133F" w:rsidRPr="008E021D" w:rsidRDefault="002D133F" w:rsidP="002D133F">
            <w:r>
              <w:t>Baseline</w:t>
            </w:r>
          </w:p>
        </w:tc>
        <w:tc>
          <w:tcPr>
            <w:tcW w:w="2301" w:type="dxa"/>
            <w:tcBorders>
              <w:top w:val="single" w:sz="4" w:space="0" w:color="auto"/>
            </w:tcBorders>
            <w:vAlign w:val="center"/>
          </w:tcPr>
          <w:p w14:paraId="50B7D500" w14:textId="77777777" w:rsidR="002D133F" w:rsidRDefault="002D133F" w:rsidP="002D133F">
            <w:r>
              <w:t>High</w:t>
            </w:r>
          </w:p>
        </w:tc>
        <w:tc>
          <w:tcPr>
            <w:tcW w:w="2896" w:type="dxa"/>
            <w:tcBorders>
              <w:top w:val="single" w:sz="4" w:space="0" w:color="auto"/>
            </w:tcBorders>
            <w:vAlign w:val="center"/>
          </w:tcPr>
          <w:p w14:paraId="3773501F" w14:textId="3474EA1D" w:rsidR="002D133F" w:rsidRDefault="002D133F" w:rsidP="002D133F">
            <w:r w:rsidRPr="00D46345">
              <w:t>1.13 [0.92</w:t>
            </w:r>
            <w:r>
              <w:t>,</w:t>
            </w:r>
            <w:r w:rsidRPr="00D46345">
              <w:t xml:space="preserve"> 1.52]</w:t>
            </w:r>
          </w:p>
        </w:tc>
      </w:tr>
      <w:tr w:rsidR="002D133F" w14:paraId="269AA31C" w14:textId="77777777" w:rsidTr="002D133F">
        <w:trPr>
          <w:trHeight w:val="417"/>
        </w:trPr>
        <w:tc>
          <w:tcPr>
            <w:tcW w:w="2164" w:type="dxa"/>
            <w:vAlign w:val="center"/>
          </w:tcPr>
          <w:p w14:paraId="6144F3A1" w14:textId="65EE4A72" w:rsidR="002D133F" w:rsidRDefault="002D133F" w:rsidP="002D133F">
            <w:r>
              <w:t>Attended</w:t>
            </w:r>
          </w:p>
        </w:tc>
        <w:tc>
          <w:tcPr>
            <w:tcW w:w="2278" w:type="dxa"/>
            <w:vAlign w:val="center"/>
          </w:tcPr>
          <w:p w14:paraId="2D435363" w14:textId="77777777" w:rsidR="002D133F" w:rsidRPr="008E021D" w:rsidRDefault="002D133F" w:rsidP="002D133F">
            <w:r>
              <w:t>Baseline</w:t>
            </w:r>
          </w:p>
        </w:tc>
        <w:tc>
          <w:tcPr>
            <w:tcW w:w="2301" w:type="dxa"/>
            <w:vAlign w:val="center"/>
          </w:tcPr>
          <w:p w14:paraId="0AE2C606" w14:textId="77777777" w:rsidR="002D133F" w:rsidRDefault="002D133F" w:rsidP="002D133F">
            <w:r>
              <w:t>Low</w:t>
            </w:r>
          </w:p>
        </w:tc>
        <w:tc>
          <w:tcPr>
            <w:tcW w:w="2896" w:type="dxa"/>
            <w:vAlign w:val="center"/>
          </w:tcPr>
          <w:p w14:paraId="38D38B7A" w14:textId="5349C8D5" w:rsidR="002D133F" w:rsidRDefault="002D133F" w:rsidP="002D133F">
            <w:r w:rsidRPr="00D46345">
              <w:t>1.13 [0.86</w:t>
            </w:r>
            <w:r>
              <w:t>,</w:t>
            </w:r>
            <w:r w:rsidRPr="00D46345">
              <w:t xml:space="preserve"> 1.52]</w:t>
            </w:r>
          </w:p>
        </w:tc>
      </w:tr>
      <w:tr w:rsidR="002D133F" w14:paraId="761E0F9A" w14:textId="77777777" w:rsidTr="002D133F">
        <w:trPr>
          <w:trHeight w:val="417"/>
        </w:trPr>
        <w:tc>
          <w:tcPr>
            <w:tcW w:w="2164" w:type="dxa"/>
            <w:vAlign w:val="center"/>
          </w:tcPr>
          <w:p w14:paraId="15703035" w14:textId="76AAC40D" w:rsidR="002D133F" w:rsidRDefault="002D133F" w:rsidP="002D133F">
            <w:r>
              <w:t>Attended</w:t>
            </w:r>
          </w:p>
        </w:tc>
        <w:tc>
          <w:tcPr>
            <w:tcW w:w="2278" w:type="dxa"/>
            <w:vAlign w:val="center"/>
          </w:tcPr>
          <w:p w14:paraId="0BF61C3A" w14:textId="77777777" w:rsidR="002D133F" w:rsidRPr="008E021D" w:rsidRDefault="002D133F" w:rsidP="002D133F">
            <w:r>
              <w:t>Training</w:t>
            </w:r>
          </w:p>
        </w:tc>
        <w:tc>
          <w:tcPr>
            <w:tcW w:w="2301" w:type="dxa"/>
            <w:vAlign w:val="center"/>
          </w:tcPr>
          <w:p w14:paraId="7BA58EAB" w14:textId="77777777" w:rsidR="002D133F" w:rsidRDefault="002D133F" w:rsidP="002D133F">
            <w:r>
              <w:t>High</w:t>
            </w:r>
          </w:p>
        </w:tc>
        <w:tc>
          <w:tcPr>
            <w:tcW w:w="2896" w:type="dxa"/>
            <w:vAlign w:val="center"/>
          </w:tcPr>
          <w:p w14:paraId="195F3FC4" w14:textId="465C7839" w:rsidR="002D133F" w:rsidRDefault="002D133F" w:rsidP="002D133F">
            <w:r w:rsidRPr="00D46345">
              <w:t>1.16 [0.8</w:t>
            </w:r>
            <w:r>
              <w:t>0,</w:t>
            </w:r>
            <w:r w:rsidRPr="00D46345">
              <w:t xml:space="preserve"> 1.6</w:t>
            </w:r>
            <w:r>
              <w:t>0</w:t>
            </w:r>
            <w:r w:rsidRPr="00D46345">
              <w:t>]</w:t>
            </w:r>
          </w:p>
        </w:tc>
      </w:tr>
      <w:tr w:rsidR="002D133F" w14:paraId="2A47E67B" w14:textId="77777777" w:rsidTr="002D133F">
        <w:trPr>
          <w:trHeight w:val="417"/>
        </w:trPr>
        <w:tc>
          <w:tcPr>
            <w:tcW w:w="2164" w:type="dxa"/>
            <w:vAlign w:val="center"/>
          </w:tcPr>
          <w:p w14:paraId="7A497922" w14:textId="29DB247A" w:rsidR="002D133F" w:rsidRDefault="002D133F" w:rsidP="002D133F">
            <w:r>
              <w:t>Attended</w:t>
            </w:r>
          </w:p>
        </w:tc>
        <w:tc>
          <w:tcPr>
            <w:tcW w:w="2278" w:type="dxa"/>
            <w:vAlign w:val="center"/>
          </w:tcPr>
          <w:p w14:paraId="6FB906A8" w14:textId="77777777" w:rsidR="002D133F" w:rsidRPr="00534F07" w:rsidRDefault="002D133F" w:rsidP="002D133F">
            <w:r>
              <w:t>Training</w:t>
            </w:r>
          </w:p>
        </w:tc>
        <w:tc>
          <w:tcPr>
            <w:tcW w:w="2301" w:type="dxa"/>
            <w:vAlign w:val="center"/>
          </w:tcPr>
          <w:p w14:paraId="28415E3C" w14:textId="77777777" w:rsidR="002D133F" w:rsidRDefault="002D133F" w:rsidP="002D133F">
            <w:r>
              <w:t>Low</w:t>
            </w:r>
          </w:p>
        </w:tc>
        <w:tc>
          <w:tcPr>
            <w:tcW w:w="2896" w:type="dxa"/>
            <w:vAlign w:val="center"/>
          </w:tcPr>
          <w:p w14:paraId="6EC8D95E" w14:textId="0C6C53F0" w:rsidR="002D133F" w:rsidRDefault="002D133F" w:rsidP="002D133F">
            <w:r w:rsidRPr="00D46345">
              <w:t>1.13 [0.76</w:t>
            </w:r>
            <w:r>
              <w:t>,</w:t>
            </w:r>
            <w:r w:rsidRPr="00D46345">
              <w:t xml:space="preserve"> 1.71]</w:t>
            </w:r>
          </w:p>
        </w:tc>
      </w:tr>
      <w:tr w:rsidR="002D133F" w14:paraId="4F408104" w14:textId="77777777" w:rsidTr="002D133F">
        <w:trPr>
          <w:trHeight w:val="417"/>
        </w:trPr>
        <w:tc>
          <w:tcPr>
            <w:tcW w:w="2164" w:type="dxa"/>
            <w:vAlign w:val="center"/>
          </w:tcPr>
          <w:p w14:paraId="2361D5ED" w14:textId="4D2923D9" w:rsidR="002D133F" w:rsidRDefault="002D133F" w:rsidP="002D133F">
            <w:r>
              <w:t>Attended</w:t>
            </w:r>
          </w:p>
        </w:tc>
        <w:tc>
          <w:tcPr>
            <w:tcW w:w="2278" w:type="dxa"/>
            <w:vAlign w:val="center"/>
          </w:tcPr>
          <w:p w14:paraId="7B58A562" w14:textId="77777777" w:rsidR="002D133F" w:rsidRPr="00C21D51" w:rsidRDefault="002D133F" w:rsidP="002D133F">
            <w:r>
              <w:t>Test</w:t>
            </w:r>
          </w:p>
        </w:tc>
        <w:tc>
          <w:tcPr>
            <w:tcW w:w="2301" w:type="dxa"/>
            <w:vAlign w:val="center"/>
          </w:tcPr>
          <w:p w14:paraId="12CD9AF6" w14:textId="77777777" w:rsidR="002D133F" w:rsidRDefault="002D133F" w:rsidP="002D133F">
            <w:r>
              <w:t>High</w:t>
            </w:r>
          </w:p>
        </w:tc>
        <w:tc>
          <w:tcPr>
            <w:tcW w:w="2896" w:type="dxa"/>
            <w:vAlign w:val="center"/>
          </w:tcPr>
          <w:p w14:paraId="74BE9AAB" w14:textId="2850AC77" w:rsidR="002D133F" w:rsidRDefault="002D133F" w:rsidP="002D133F">
            <w:r w:rsidRPr="00D46345">
              <w:t>1.13 [0.61</w:t>
            </w:r>
            <w:r>
              <w:t>,</w:t>
            </w:r>
            <w:r w:rsidRPr="00D46345">
              <w:t xml:space="preserve"> 1.61]</w:t>
            </w:r>
          </w:p>
        </w:tc>
      </w:tr>
      <w:tr w:rsidR="002D133F" w14:paraId="3748D43D" w14:textId="77777777" w:rsidTr="002D133F">
        <w:trPr>
          <w:trHeight w:val="417"/>
        </w:trPr>
        <w:tc>
          <w:tcPr>
            <w:tcW w:w="2164" w:type="dxa"/>
            <w:vAlign w:val="center"/>
          </w:tcPr>
          <w:p w14:paraId="78A249B2" w14:textId="6E9EC508" w:rsidR="002D133F" w:rsidRDefault="002D133F" w:rsidP="002D133F">
            <w:r>
              <w:t>Attended</w:t>
            </w:r>
          </w:p>
        </w:tc>
        <w:tc>
          <w:tcPr>
            <w:tcW w:w="2278" w:type="dxa"/>
            <w:vAlign w:val="center"/>
          </w:tcPr>
          <w:p w14:paraId="04F22A4D" w14:textId="77777777" w:rsidR="002D133F" w:rsidRPr="00C21D51" w:rsidRDefault="002D133F" w:rsidP="002D133F">
            <w:r>
              <w:t>Test</w:t>
            </w:r>
          </w:p>
        </w:tc>
        <w:tc>
          <w:tcPr>
            <w:tcW w:w="2301" w:type="dxa"/>
            <w:vAlign w:val="center"/>
          </w:tcPr>
          <w:p w14:paraId="594D9088" w14:textId="77777777" w:rsidR="002D133F" w:rsidRDefault="002D133F" w:rsidP="002D133F">
            <w:r>
              <w:t>Low</w:t>
            </w:r>
          </w:p>
        </w:tc>
        <w:tc>
          <w:tcPr>
            <w:tcW w:w="2896" w:type="dxa"/>
            <w:vAlign w:val="center"/>
          </w:tcPr>
          <w:p w14:paraId="0FAE92F7" w14:textId="630F91F2" w:rsidR="002D133F" w:rsidRDefault="002D133F" w:rsidP="002D133F">
            <w:r w:rsidRPr="00D46345">
              <w:t>1.13 [0.59</w:t>
            </w:r>
            <w:r>
              <w:t>,</w:t>
            </w:r>
            <w:r w:rsidRPr="00D46345">
              <w:t xml:space="preserve"> 1.84</w:t>
            </w:r>
          </w:p>
        </w:tc>
      </w:tr>
      <w:tr w:rsidR="002D133F" w14:paraId="18287969" w14:textId="77777777" w:rsidTr="002D133F">
        <w:trPr>
          <w:trHeight w:val="417"/>
        </w:trPr>
        <w:tc>
          <w:tcPr>
            <w:tcW w:w="2164" w:type="dxa"/>
            <w:vAlign w:val="center"/>
          </w:tcPr>
          <w:p w14:paraId="0002FF15" w14:textId="1D1D1758" w:rsidR="002D133F" w:rsidRDefault="002D133F" w:rsidP="002D133F">
            <w:r>
              <w:t>Unattended</w:t>
            </w:r>
          </w:p>
        </w:tc>
        <w:tc>
          <w:tcPr>
            <w:tcW w:w="2278" w:type="dxa"/>
            <w:vAlign w:val="center"/>
          </w:tcPr>
          <w:p w14:paraId="0E0070B8" w14:textId="77777777" w:rsidR="002D133F" w:rsidRDefault="002D133F" w:rsidP="002D133F">
            <w:r>
              <w:t>Baseline</w:t>
            </w:r>
          </w:p>
        </w:tc>
        <w:tc>
          <w:tcPr>
            <w:tcW w:w="2301" w:type="dxa"/>
            <w:vAlign w:val="center"/>
          </w:tcPr>
          <w:p w14:paraId="41F0FD24" w14:textId="77777777" w:rsidR="002D133F" w:rsidRDefault="002D133F" w:rsidP="002D133F">
            <w:r>
              <w:t>High</w:t>
            </w:r>
          </w:p>
        </w:tc>
        <w:tc>
          <w:tcPr>
            <w:tcW w:w="2896" w:type="dxa"/>
            <w:vAlign w:val="center"/>
          </w:tcPr>
          <w:p w14:paraId="552C1B84" w14:textId="0E5E6062" w:rsidR="002D133F" w:rsidRPr="00C57028" w:rsidRDefault="002D133F" w:rsidP="002D133F">
            <w:r w:rsidRPr="00D46345">
              <w:t>0.87 [0.47</w:t>
            </w:r>
            <w:r>
              <w:t>,</w:t>
            </w:r>
            <w:r w:rsidRPr="00D46345">
              <w:t xml:space="preserve"> 1.17]</w:t>
            </w:r>
          </w:p>
        </w:tc>
      </w:tr>
      <w:tr w:rsidR="002D133F" w14:paraId="288B832E" w14:textId="77777777" w:rsidTr="002D133F">
        <w:trPr>
          <w:trHeight w:val="417"/>
        </w:trPr>
        <w:tc>
          <w:tcPr>
            <w:tcW w:w="2164" w:type="dxa"/>
            <w:vAlign w:val="center"/>
          </w:tcPr>
          <w:p w14:paraId="63C67E8B" w14:textId="5AD86AEA" w:rsidR="002D133F" w:rsidRDefault="002D133F" w:rsidP="002D133F">
            <w:r>
              <w:t>Unattended</w:t>
            </w:r>
          </w:p>
        </w:tc>
        <w:tc>
          <w:tcPr>
            <w:tcW w:w="2278" w:type="dxa"/>
            <w:vAlign w:val="center"/>
          </w:tcPr>
          <w:p w14:paraId="50F18CB0" w14:textId="77777777" w:rsidR="002D133F" w:rsidRDefault="002D133F" w:rsidP="002D133F">
            <w:r>
              <w:t>Baseline</w:t>
            </w:r>
          </w:p>
        </w:tc>
        <w:tc>
          <w:tcPr>
            <w:tcW w:w="2301" w:type="dxa"/>
            <w:vAlign w:val="center"/>
          </w:tcPr>
          <w:p w14:paraId="5DAF0EE2" w14:textId="77777777" w:rsidR="002D133F" w:rsidRDefault="002D133F" w:rsidP="002D133F">
            <w:r>
              <w:t>Low</w:t>
            </w:r>
          </w:p>
        </w:tc>
        <w:tc>
          <w:tcPr>
            <w:tcW w:w="2896" w:type="dxa"/>
            <w:vAlign w:val="center"/>
          </w:tcPr>
          <w:p w14:paraId="1FDAD0DD" w14:textId="73019873" w:rsidR="002D133F" w:rsidRPr="00C57028" w:rsidRDefault="002D133F" w:rsidP="002D133F">
            <w:r w:rsidRPr="00D46345">
              <w:t>0.87 [0.49</w:t>
            </w:r>
            <w:r>
              <w:t>,</w:t>
            </w:r>
            <w:r w:rsidRPr="00D46345">
              <w:t xml:space="preserve"> 1.11]</w:t>
            </w:r>
          </w:p>
        </w:tc>
      </w:tr>
      <w:tr w:rsidR="002D133F" w14:paraId="59E8FA9F" w14:textId="77777777" w:rsidTr="002D133F">
        <w:trPr>
          <w:trHeight w:val="417"/>
        </w:trPr>
        <w:tc>
          <w:tcPr>
            <w:tcW w:w="2164" w:type="dxa"/>
            <w:vAlign w:val="center"/>
          </w:tcPr>
          <w:p w14:paraId="0B344DD6" w14:textId="0DD8F303" w:rsidR="002D133F" w:rsidRDefault="002D133F" w:rsidP="002D133F">
            <w:r>
              <w:t>Unattended</w:t>
            </w:r>
          </w:p>
        </w:tc>
        <w:tc>
          <w:tcPr>
            <w:tcW w:w="2278" w:type="dxa"/>
            <w:vAlign w:val="center"/>
          </w:tcPr>
          <w:p w14:paraId="709AC136" w14:textId="77777777" w:rsidR="002D133F" w:rsidRDefault="002D133F" w:rsidP="002D133F">
            <w:r>
              <w:t>Training</w:t>
            </w:r>
          </w:p>
        </w:tc>
        <w:tc>
          <w:tcPr>
            <w:tcW w:w="2301" w:type="dxa"/>
            <w:vAlign w:val="center"/>
          </w:tcPr>
          <w:p w14:paraId="7BF336D7" w14:textId="77777777" w:rsidR="002D133F" w:rsidRDefault="002D133F" w:rsidP="002D133F">
            <w:r>
              <w:t>High</w:t>
            </w:r>
          </w:p>
        </w:tc>
        <w:tc>
          <w:tcPr>
            <w:tcW w:w="2896" w:type="dxa"/>
            <w:vAlign w:val="center"/>
          </w:tcPr>
          <w:p w14:paraId="3C8BCA9F" w14:textId="4DCE908E" w:rsidR="002D133F" w:rsidRPr="00C57028" w:rsidRDefault="002D133F" w:rsidP="002D133F">
            <w:r w:rsidRPr="00D46345">
              <w:t>0.91 [</w:t>
            </w:r>
            <w:r>
              <w:t xml:space="preserve">0.54, </w:t>
            </w:r>
            <w:r w:rsidRPr="00D46345">
              <w:t>1.38]</w:t>
            </w:r>
          </w:p>
        </w:tc>
      </w:tr>
      <w:tr w:rsidR="002D133F" w14:paraId="466750C5" w14:textId="77777777" w:rsidTr="002D133F">
        <w:trPr>
          <w:trHeight w:val="417"/>
        </w:trPr>
        <w:tc>
          <w:tcPr>
            <w:tcW w:w="2164" w:type="dxa"/>
            <w:vAlign w:val="center"/>
          </w:tcPr>
          <w:p w14:paraId="59E37CD4" w14:textId="1E748AB7" w:rsidR="002D133F" w:rsidRDefault="002D133F" w:rsidP="002D133F">
            <w:r>
              <w:t>Unattended</w:t>
            </w:r>
          </w:p>
        </w:tc>
        <w:tc>
          <w:tcPr>
            <w:tcW w:w="2278" w:type="dxa"/>
            <w:vAlign w:val="center"/>
          </w:tcPr>
          <w:p w14:paraId="0738AD68" w14:textId="77777777" w:rsidR="002D133F" w:rsidRDefault="002D133F" w:rsidP="002D133F">
            <w:r>
              <w:t>Training</w:t>
            </w:r>
          </w:p>
        </w:tc>
        <w:tc>
          <w:tcPr>
            <w:tcW w:w="2301" w:type="dxa"/>
            <w:vAlign w:val="center"/>
          </w:tcPr>
          <w:p w14:paraId="246120D6" w14:textId="77777777" w:rsidR="002D133F" w:rsidRDefault="002D133F" w:rsidP="002D133F">
            <w:r>
              <w:t>Low</w:t>
            </w:r>
          </w:p>
        </w:tc>
        <w:tc>
          <w:tcPr>
            <w:tcW w:w="2896" w:type="dxa"/>
            <w:vAlign w:val="center"/>
          </w:tcPr>
          <w:p w14:paraId="3D35721B" w14:textId="2FC28D58" w:rsidR="002D133F" w:rsidRPr="00C57028" w:rsidRDefault="002D133F" w:rsidP="002D133F">
            <w:r w:rsidRPr="00D46345">
              <w:t>0.89 [0.5</w:t>
            </w:r>
            <w:r>
              <w:t>0,</w:t>
            </w:r>
            <w:r w:rsidRPr="00D46345">
              <w:t xml:space="preserve"> 1.28]</w:t>
            </w:r>
          </w:p>
        </w:tc>
      </w:tr>
      <w:tr w:rsidR="002D133F" w14:paraId="70508547" w14:textId="77777777" w:rsidTr="002D133F">
        <w:trPr>
          <w:trHeight w:val="417"/>
        </w:trPr>
        <w:tc>
          <w:tcPr>
            <w:tcW w:w="2164" w:type="dxa"/>
            <w:vAlign w:val="center"/>
          </w:tcPr>
          <w:p w14:paraId="0492830A" w14:textId="54F64783" w:rsidR="002D133F" w:rsidRDefault="002D133F" w:rsidP="002D133F">
            <w:r>
              <w:t>Unattended</w:t>
            </w:r>
          </w:p>
        </w:tc>
        <w:tc>
          <w:tcPr>
            <w:tcW w:w="2278" w:type="dxa"/>
            <w:vAlign w:val="center"/>
          </w:tcPr>
          <w:p w14:paraId="03B9D893" w14:textId="77777777" w:rsidR="002D133F" w:rsidRDefault="002D133F" w:rsidP="002D133F">
            <w:r>
              <w:t>Test</w:t>
            </w:r>
          </w:p>
        </w:tc>
        <w:tc>
          <w:tcPr>
            <w:tcW w:w="2301" w:type="dxa"/>
            <w:vAlign w:val="center"/>
          </w:tcPr>
          <w:p w14:paraId="0BB62CE3" w14:textId="77777777" w:rsidR="002D133F" w:rsidRDefault="002D133F" w:rsidP="002D133F">
            <w:r>
              <w:t>High</w:t>
            </w:r>
          </w:p>
        </w:tc>
        <w:tc>
          <w:tcPr>
            <w:tcW w:w="2896" w:type="dxa"/>
            <w:vAlign w:val="center"/>
          </w:tcPr>
          <w:p w14:paraId="66E4BDC1" w14:textId="3E923178" w:rsidR="002D133F" w:rsidRPr="00C57028" w:rsidRDefault="002D133F" w:rsidP="002D133F">
            <w:r w:rsidRPr="00D46345">
              <w:t>0.88 [0.48</w:t>
            </w:r>
            <w:r>
              <w:t>,</w:t>
            </w:r>
            <w:r w:rsidRPr="00D46345">
              <w:t xml:space="preserve"> 1.23]</w:t>
            </w:r>
          </w:p>
        </w:tc>
      </w:tr>
      <w:tr w:rsidR="002D133F" w14:paraId="0E2FBF05" w14:textId="77777777" w:rsidTr="002D133F">
        <w:trPr>
          <w:trHeight w:val="417"/>
        </w:trPr>
        <w:tc>
          <w:tcPr>
            <w:tcW w:w="2164" w:type="dxa"/>
            <w:tcBorders>
              <w:bottom w:val="single" w:sz="4" w:space="0" w:color="auto"/>
            </w:tcBorders>
            <w:vAlign w:val="center"/>
          </w:tcPr>
          <w:p w14:paraId="5C15F1C6" w14:textId="76FBF489" w:rsidR="002D133F" w:rsidRDefault="002D133F" w:rsidP="002D133F">
            <w:r>
              <w:t>Unattended</w:t>
            </w:r>
          </w:p>
        </w:tc>
        <w:tc>
          <w:tcPr>
            <w:tcW w:w="2278" w:type="dxa"/>
            <w:tcBorders>
              <w:bottom w:val="single" w:sz="4" w:space="0" w:color="auto"/>
            </w:tcBorders>
            <w:vAlign w:val="center"/>
          </w:tcPr>
          <w:p w14:paraId="50E911DE" w14:textId="77777777" w:rsidR="002D133F" w:rsidRDefault="002D133F" w:rsidP="002D133F">
            <w:r>
              <w:t>Test</w:t>
            </w:r>
          </w:p>
        </w:tc>
        <w:tc>
          <w:tcPr>
            <w:tcW w:w="2301" w:type="dxa"/>
            <w:tcBorders>
              <w:bottom w:val="single" w:sz="4" w:space="0" w:color="auto"/>
            </w:tcBorders>
            <w:vAlign w:val="center"/>
          </w:tcPr>
          <w:p w14:paraId="185F62CB" w14:textId="77777777" w:rsidR="002D133F" w:rsidRDefault="002D133F" w:rsidP="002D133F">
            <w:r>
              <w:t>Low</w:t>
            </w:r>
          </w:p>
        </w:tc>
        <w:tc>
          <w:tcPr>
            <w:tcW w:w="2896" w:type="dxa"/>
            <w:tcBorders>
              <w:bottom w:val="single" w:sz="4" w:space="0" w:color="auto"/>
            </w:tcBorders>
            <w:vAlign w:val="center"/>
          </w:tcPr>
          <w:p w14:paraId="1E5DC3DD" w14:textId="64DC395C" w:rsidR="002D133F" w:rsidRPr="00C57028" w:rsidRDefault="002D133F" w:rsidP="002D133F">
            <w:r w:rsidRPr="00D46345">
              <w:t>0.91 [0.44</w:t>
            </w:r>
            <w:r>
              <w:t>,</w:t>
            </w:r>
            <w:r w:rsidRPr="00D46345">
              <w:t xml:space="preserve"> 1.42]</w:t>
            </w:r>
          </w:p>
        </w:tc>
      </w:tr>
    </w:tbl>
    <w:p w14:paraId="05D6DCCF" w14:textId="77777777" w:rsidR="008D04CE" w:rsidRDefault="008D04CE" w:rsidP="008B3849">
      <w:pPr>
        <w:spacing w:line="480" w:lineRule="auto"/>
        <w:ind w:firstLine="284"/>
        <w:jc w:val="both"/>
      </w:pPr>
    </w:p>
    <w:p w14:paraId="50C2B388" w14:textId="06CAF0EB" w:rsidR="008D04CE" w:rsidRPr="006F2A37" w:rsidRDefault="006F2A37" w:rsidP="006F2A37">
      <w:pPr>
        <w:spacing w:line="480" w:lineRule="auto"/>
        <w:jc w:val="both"/>
        <w:rPr>
          <w:b/>
        </w:rPr>
      </w:pPr>
      <w:r>
        <w:rPr>
          <w:b/>
        </w:rPr>
        <w:t>Additional analyses to assess the possible training effects</w:t>
      </w:r>
    </w:p>
    <w:p w14:paraId="4CFB8077" w14:textId="122E85B2" w:rsidR="00520D06" w:rsidRDefault="00F26D00" w:rsidP="00520D06">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F2A37">
        <w:rPr>
          <w:i/>
        </w:rPr>
        <w:t>Table 3</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0C2FCF" w:rsidRPr="000C2FCF">
        <w:rPr>
          <w:i/>
        </w:rPr>
        <w:t xml:space="preserve">Reward phase </w:t>
      </w:r>
      <w:r w:rsidR="00615651">
        <w:rPr>
          <w:i/>
        </w:rPr>
        <w:t>×</w:t>
      </w:r>
      <w:r w:rsidR="000C2FCF" w:rsidRPr="000C2FCF">
        <w:rPr>
          <w:i/>
        </w:rPr>
        <w:t xml:space="preserve"> </w:t>
      </w:r>
      <w:r w:rsidR="004A31AE">
        <w:rPr>
          <w:i/>
        </w:rPr>
        <w:t>Value</w:t>
      </w:r>
      <w:r w:rsidR="000C2FCF">
        <w:t xml:space="preserve"> </w:t>
      </w:r>
      <w:r w:rsidR="006158A2" w:rsidRPr="000C2FCF">
        <w:t>model</w:t>
      </w:r>
      <w:r>
        <w:t xml:space="preserve"> </w:t>
      </w:r>
      <w:r w:rsidR="006158A2">
        <w:t xml:space="preserve">that was identical </w:t>
      </w:r>
      <w:r w:rsidR="000C2FCF">
        <w:t>to</w:t>
      </w:r>
      <w:r w:rsidR="006158A2">
        <w:t xml:space="preserve"> the one described in the results section. We then compared behavioral performance between the first and the second part of the baseline phase, and between the second part of baseline and the first part of </w:t>
      </w:r>
      <w:r w:rsidR="00C153CF">
        <w:t>training</w:t>
      </w:r>
      <w:r w:rsidR="00520D06">
        <w:t xml:space="preserve"> phase.</w:t>
      </w:r>
    </w:p>
    <w:p w14:paraId="6D2DD418" w14:textId="238D1E63" w:rsidR="00A82B7C" w:rsidRDefault="00520D06" w:rsidP="00520D06">
      <w:r>
        <w:br w:type="page"/>
      </w:r>
    </w:p>
    <w:tbl>
      <w:tblPr>
        <w:tblStyle w:val="APA6"/>
        <w:tblpPr w:leftFromText="181" w:rightFromText="181" w:vertAnchor="text" w:tblpXSpec="center" w:tblpY="1"/>
        <w:tblOverlap w:val="never"/>
        <w:tblW w:w="10580" w:type="dxa"/>
        <w:tblLook w:val="04A0" w:firstRow="1" w:lastRow="0" w:firstColumn="1" w:lastColumn="0" w:noHBand="0" w:noVBand="1"/>
      </w:tblPr>
      <w:tblGrid>
        <w:gridCol w:w="2331"/>
        <w:gridCol w:w="2431"/>
        <w:gridCol w:w="2489"/>
        <w:gridCol w:w="3329"/>
      </w:tblGrid>
      <w:tr w:rsidR="00900F7E" w14:paraId="7751ED6D" w14:textId="77777777" w:rsidTr="002F6146">
        <w:trPr>
          <w:trHeight w:val="626"/>
        </w:trPr>
        <w:tc>
          <w:tcPr>
            <w:tcW w:w="10580" w:type="dxa"/>
            <w:gridSpan w:val="4"/>
            <w:tcBorders>
              <w:bottom w:val="single" w:sz="4" w:space="0" w:color="auto"/>
            </w:tcBorders>
          </w:tcPr>
          <w:p w14:paraId="785D8030" w14:textId="06380920" w:rsidR="00900F7E" w:rsidRDefault="000C1A99" w:rsidP="00C11E13">
            <w:pPr>
              <w:spacing w:line="360" w:lineRule="auto"/>
            </w:pPr>
            <w:r w:rsidRPr="000C1A99">
              <w:lastRenderedPageBreak/>
              <w:t xml:space="preserve">Supplementary </w:t>
            </w:r>
            <w:r w:rsidR="00900F7E">
              <w:t>Table</w:t>
            </w:r>
            <w:r w:rsidR="008D04CE">
              <w:t xml:space="preserve"> 3</w:t>
            </w:r>
          </w:p>
          <w:p w14:paraId="360BA1FB" w14:textId="779B3AD8" w:rsidR="00900F7E" w:rsidRDefault="00566A39" w:rsidP="0052008C">
            <w:pPr>
              <w:spacing w:line="360" w:lineRule="auto"/>
              <w:rPr>
                <w:i/>
              </w:rPr>
            </w:pPr>
            <w:r>
              <w:rPr>
                <w:i/>
              </w:rPr>
              <w:t xml:space="preserve">Means and 95% HDIs of </w:t>
            </w:r>
            <w:r w:rsidR="009447C0">
              <w:rPr>
                <w:i/>
              </w:rPr>
              <w:t xml:space="preserve">the </w:t>
            </w:r>
            <w:r w:rsidR="0052008C">
              <w:rPr>
                <w:i/>
              </w:rPr>
              <w:t>raw</w:t>
            </w:r>
            <w:r w:rsidR="009447C0">
              <w:rPr>
                <w:i/>
              </w:rPr>
              <w:t xml:space="preserve"> data for </w:t>
            </w:r>
            <w:r>
              <w:rPr>
                <w:i/>
              </w:rPr>
              <w:t>sensitivity</w:t>
            </w:r>
            <w:r w:rsidR="00900F7E">
              <w:rPr>
                <w:i/>
              </w:rPr>
              <w:t xml:space="preserve"> and reaction times across six phases of the experiment</w:t>
            </w:r>
          </w:p>
        </w:tc>
      </w:tr>
      <w:tr w:rsidR="00900F7E" w14:paraId="08F4E747" w14:textId="77777777" w:rsidTr="002F6146">
        <w:trPr>
          <w:trHeight w:val="626"/>
        </w:trPr>
        <w:tc>
          <w:tcPr>
            <w:tcW w:w="2331" w:type="dxa"/>
            <w:tcBorders>
              <w:top w:val="single" w:sz="4" w:space="0" w:color="auto"/>
              <w:bottom w:val="single" w:sz="4" w:space="0" w:color="auto"/>
            </w:tcBorders>
            <w:vAlign w:val="center"/>
          </w:tcPr>
          <w:p w14:paraId="1D0E673C" w14:textId="77777777" w:rsidR="00900F7E" w:rsidRDefault="00900F7E" w:rsidP="00C11E13">
            <w:r>
              <w:t>Reward phase</w:t>
            </w:r>
          </w:p>
        </w:tc>
        <w:tc>
          <w:tcPr>
            <w:tcW w:w="2431" w:type="dxa"/>
            <w:tcBorders>
              <w:top w:val="single" w:sz="4" w:space="0" w:color="auto"/>
              <w:bottom w:val="single" w:sz="4" w:space="0" w:color="auto"/>
            </w:tcBorders>
            <w:vAlign w:val="center"/>
          </w:tcPr>
          <w:p w14:paraId="4C9B2D5B" w14:textId="46F128EA" w:rsidR="00900F7E" w:rsidRDefault="004A31AE" w:rsidP="00C11E13">
            <w:r>
              <w:t>Value</w:t>
            </w:r>
          </w:p>
        </w:tc>
        <w:tc>
          <w:tcPr>
            <w:tcW w:w="2489" w:type="dxa"/>
            <w:tcBorders>
              <w:top w:val="single" w:sz="4" w:space="0" w:color="auto"/>
              <w:bottom w:val="single" w:sz="4" w:space="0" w:color="auto"/>
            </w:tcBorders>
            <w:vAlign w:val="center"/>
          </w:tcPr>
          <w:p w14:paraId="7827DD9D" w14:textId="35C11D8E" w:rsidR="00900F7E" w:rsidRPr="007F6AA7" w:rsidRDefault="00566A39" w:rsidP="00566A39">
            <w:r>
              <w:t>Sensitivity</w:t>
            </w:r>
            <w:r w:rsidR="00900F7E">
              <w:t xml:space="preserve"> (</w:t>
            </w:r>
            <w:r w:rsidR="00BA5161">
              <w:t>d</w:t>
            </w:r>
            <w:r w:rsidR="00412DE2">
              <w:t>′</w:t>
            </w:r>
            <w:r w:rsidR="00900F7E">
              <w:t>)</w:t>
            </w:r>
          </w:p>
        </w:tc>
        <w:tc>
          <w:tcPr>
            <w:tcW w:w="3328"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2D133F" w14:paraId="44EB8942" w14:textId="77777777" w:rsidTr="002F6146">
        <w:trPr>
          <w:trHeight w:val="412"/>
        </w:trPr>
        <w:tc>
          <w:tcPr>
            <w:tcW w:w="2331" w:type="dxa"/>
            <w:tcBorders>
              <w:top w:val="single" w:sz="4" w:space="0" w:color="auto"/>
            </w:tcBorders>
            <w:vAlign w:val="center"/>
          </w:tcPr>
          <w:p w14:paraId="36593DD9" w14:textId="77777777" w:rsidR="002D133F" w:rsidRDefault="002D133F" w:rsidP="002D133F">
            <w:r w:rsidRPr="00DC56DA">
              <w:t>Baseline1</w:t>
            </w:r>
          </w:p>
        </w:tc>
        <w:tc>
          <w:tcPr>
            <w:tcW w:w="2431" w:type="dxa"/>
            <w:tcBorders>
              <w:top w:val="single" w:sz="4" w:space="0" w:color="auto"/>
            </w:tcBorders>
            <w:vAlign w:val="center"/>
          </w:tcPr>
          <w:p w14:paraId="18A68A5F" w14:textId="77777777" w:rsidR="002D133F" w:rsidRPr="008E021D" w:rsidRDefault="002D133F" w:rsidP="002D133F">
            <w:r>
              <w:t>High</w:t>
            </w:r>
          </w:p>
        </w:tc>
        <w:tc>
          <w:tcPr>
            <w:tcW w:w="2489" w:type="dxa"/>
            <w:tcBorders>
              <w:top w:val="single" w:sz="4" w:space="0" w:color="auto"/>
            </w:tcBorders>
          </w:tcPr>
          <w:p w14:paraId="48171E80" w14:textId="1CD581AF" w:rsidR="002D133F" w:rsidRDefault="002D133F" w:rsidP="002D133F">
            <w:r w:rsidRPr="00FF3EF1">
              <w:t>1.48 [-0.36</w:t>
            </w:r>
            <w:r>
              <w:t>,</w:t>
            </w:r>
            <w:r w:rsidRPr="00FF3EF1">
              <w:t xml:space="preserve"> 2.62]</w:t>
            </w:r>
          </w:p>
        </w:tc>
        <w:tc>
          <w:tcPr>
            <w:tcW w:w="3328" w:type="dxa"/>
            <w:tcBorders>
              <w:top w:val="single" w:sz="4" w:space="0" w:color="auto"/>
            </w:tcBorders>
          </w:tcPr>
          <w:p w14:paraId="39F9F2FC" w14:textId="5E675E8B" w:rsidR="002D133F" w:rsidRDefault="002D133F" w:rsidP="002D133F">
            <w:r w:rsidRPr="0064184A">
              <w:t>548.84 [479.43</w:t>
            </w:r>
            <w:r>
              <w:t>,</w:t>
            </w:r>
            <w:r w:rsidRPr="0064184A">
              <w:t xml:space="preserve"> 613.76]</w:t>
            </w:r>
          </w:p>
        </w:tc>
      </w:tr>
      <w:tr w:rsidR="002D133F" w14:paraId="5D1B8851" w14:textId="77777777" w:rsidTr="002F6146">
        <w:trPr>
          <w:trHeight w:val="412"/>
        </w:trPr>
        <w:tc>
          <w:tcPr>
            <w:tcW w:w="2331" w:type="dxa"/>
            <w:vAlign w:val="center"/>
          </w:tcPr>
          <w:p w14:paraId="1AFD8F68" w14:textId="77777777" w:rsidR="002D133F" w:rsidRDefault="002D133F" w:rsidP="002D133F">
            <w:r w:rsidRPr="00DC56DA">
              <w:t>Baseline1</w:t>
            </w:r>
          </w:p>
        </w:tc>
        <w:tc>
          <w:tcPr>
            <w:tcW w:w="2431" w:type="dxa"/>
            <w:vAlign w:val="center"/>
          </w:tcPr>
          <w:p w14:paraId="0C7347E0" w14:textId="77777777" w:rsidR="002D133F" w:rsidRPr="008E021D" w:rsidRDefault="002D133F" w:rsidP="002D133F">
            <w:r>
              <w:t>Low</w:t>
            </w:r>
          </w:p>
        </w:tc>
        <w:tc>
          <w:tcPr>
            <w:tcW w:w="2489" w:type="dxa"/>
          </w:tcPr>
          <w:p w14:paraId="3D990D9A" w14:textId="30DDD461" w:rsidR="002D133F" w:rsidRDefault="002D133F" w:rsidP="002D133F">
            <w:r w:rsidRPr="00FF3EF1">
              <w:t>1.32 [ 0.09</w:t>
            </w:r>
            <w:r>
              <w:t>,</w:t>
            </w:r>
            <w:r w:rsidRPr="00FF3EF1">
              <w:t xml:space="preserve"> 2.35]</w:t>
            </w:r>
          </w:p>
        </w:tc>
        <w:tc>
          <w:tcPr>
            <w:tcW w:w="3328" w:type="dxa"/>
          </w:tcPr>
          <w:p w14:paraId="33ABB3BF" w14:textId="0765DFA2" w:rsidR="002D133F" w:rsidRDefault="002D133F" w:rsidP="002D133F">
            <w:r w:rsidRPr="0064184A">
              <w:t>548.43 [458.26</w:t>
            </w:r>
            <w:r>
              <w:t>,</w:t>
            </w:r>
            <w:r w:rsidRPr="0064184A">
              <w:t xml:space="preserve"> 610.63]</w:t>
            </w:r>
          </w:p>
        </w:tc>
      </w:tr>
      <w:tr w:rsidR="002D133F" w14:paraId="2E8C7CAC" w14:textId="77777777" w:rsidTr="002F6146">
        <w:trPr>
          <w:trHeight w:val="412"/>
        </w:trPr>
        <w:tc>
          <w:tcPr>
            <w:tcW w:w="2331" w:type="dxa"/>
            <w:vAlign w:val="center"/>
          </w:tcPr>
          <w:p w14:paraId="044974C7" w14:textId="77777777" w:rsidR="002D133F" w:rsidRDefault="002D133F" w:rsidP="002D133F">
            <w:r w:rsidRPr="00DC56DA">
              <w:t>Baseline2</w:t>
            </w:r>
          </w:p>
        </w:tc>
        <w:tc>
          <w:tcPr>
            <w:tcW w:w="2431" w:type="dxa"/>
            <w:vAlign w:val="center"/>
          </w:tcPr>
          <w:p w14:paraId="1111B89C" w14:textId="77777777" w:rsidR="002D133F" w:rsidRPr="008E021D" w:rsidRDefault="002D133F" w:rsidP="002D133F">
            <w:r>
              <w:t>High</w:t>
            </w:r>
          </w:p>
        </w:tc>
        <w:tc>
          <w:tcPr>
            <w:tcW w:w="2489" w:type="dxa"/>
          </w:tcPr>
          <w:p w14:paraId="6FE3E2A1" w14:textId="6B360034" w:rsidR="002D133F" w:rsidRDefault="002D133F" w:rsidP="002D133F">
            <w:r w:rsidRPr="00FF3EF1">
              <w:t>1.6</w:t>
            </w:r>
            <w:r>
              <w:t>0</w:t>
            </w:r>
            <w:r w:rsidRPr="00FF3EF1">
              <w:t xml:space="preserve"> [-0.27</w:t>
            </w:r>
            <w:r>
              <w:t>,</w:t>
            </w:r>
            <w:r w:rsidRPr="00FF3EF1">
              <w:t xml:space="preserve"> 2.56]</w:t>
            </w:r>
          </w:p>
        </w:tc>
        <w:tc>
          <w:tcPr>
            <w:tcW w:w="3328" w:type="dxa"/>
          </w:tcPr>
          <w:p w14:paraId="147A2FE7" w14:textId="5471F246" w:rsidR="002D133F" w:rsidRDefault="002D133F" w:rsidP="002D133F">
            <w:r w:rsidRPr="0064184A">
              <w:t>544.34 [454.56</w:t>
            </w:r>
            <w:r>
              <w:t>,</w:t>
            </w:r>
            <w:r w:rsidRPr="0064184A">
              <w:t xml:space="preserve"> 620.36]</w:t>
            </w:r>
          </w:p>
        </w:tc>
      </w:tr>
      <w:tr w:rsidR="002D133F" w14:paraId="1221C033" w14:textId="77777777" w:rsidTr="002F6146">
        <w:trPr>
          <w:trHeight w:val="412"/>
        </w:trPr>
        <w:tc>
          <w:tcPr>
            <w:tcW w:w="2331" w:type="dxa"/>
            <w:vAlign w:val="center"/>
          </w:tcPr>
          <w:p w14:paraId="5E979E76" w14:textId="77777777" w:rsidR="002D133F" w:rsidRDefault="002D133F" w:rsidP="002D133F">
            <w:r w:rsidRPr="00DC56DA">
              <w:t>Baseline2</w:t>
            </w:r>
          </w:p>
        </w:tc>
        <w:tc>
          <w:tcPr>
            <w:tcW w:w="2431" w:type="dxa"/>
            <w:vAlign w:val="center"/>
          </w:tcPr>
          <w:p w14:paraId="79A6F5BF" w14:textId="77777777" w:rsidR="002D133F" w:rsidRPr="00534F07" w:rsidRDefault="002D133F" w:rsidP="002D133F">
            <w:r>
              <w:t>Low</w:t>
            </w:r>
          </w:p>
        </w:tc>
        <w:tc>
          <w:tcPr>
            <w:tcW w:w="2489" w:type="dxa"/>
          </w:tcPr>
          <w:p w14:paraId="152E9B46" w14:textId="4CC5A5EA" w:rsidR="002D133F" w:rsidRDefault="002D133F" w:rsidP="002D133F">
            <w:r w:rsidRPr="00FF3EF1">
              <w:t>1.47 [ 0.08</w:t>
            </w:r>
            <w:r>
              <w:t>,</w:t>
            </w:r>
            <w:r w:rsidRPr="00FF3EF1">
              <w:t xml:space="preserve"> 2.33]</w:t>
            </w:r>
          </w:p>
        </w:tc>
        <w:tc>
          <w:tcPr>
            <w:tcW w:w="3328" w:type="dxa"/>
          </w:tcPr>
          <w:p w14:paraId="38077BB6" w14:textId="0880CC55" w:rsidR="002D133F" w:rsidRDefault="002D133F" w:rsidP="002D133F">
            <w:r w:rsidRPr="0064184A">
              <w:t>554.01 [479.48</w:t>
            </w:r>
            <w:r>
              <w:t>,</w:t>
            </w:r>
            <w:r w:rsidRPr="0064184A">
              <w:t xml:space="preserve"> 632.8</w:t>
            </w:r>
            <w:r>
              <w:t>0</w:t>
            </w:r>
            <w:r w:rsidRPr="0064184A">
              <w:t>]</w:t>
            </w:r>
          </w:p>
        </w:tc>
      </w:tr>
      <w:tr w:rsidR="002D133F" w14:paraId="2378FD41" w14:textId="77777777" w:rsidTr="002F6146">
        <w:trPr>
          <w:trHeight w:val="412"/>
        </w:trPr>
        <w:tc>
          <w:tcPr>
            <w:tcW w:w="2331" w:type="dxa"/>
            <w:vAlign w:val="center"/>
          </w:tcPr>
          <w:p w14:paraId="33D71827" w14:textId="5A2F3D60" w:rsidR="002D133F" w:rsidRDefault="002D133F" w:rsidP="002D133F">
            <w:r>
              <w:t>Training</w:t>
            </w:r>
            <w:r w:rsidRPr="00DC56DA">
              <w:t>1</w:t>
            </w:r>
          </w:p>
        </w:tc>
        <w:tc>
          <w:tcPr>
            <w:tcW w:w="2431" w:type="dxa"/>
            <w:vAlign w:val="center"/>
          </w:tcPr>
          <w:p w14:paraId="5DC66FC6" w14:textId="77777777" w:rsidR="002D133F" w:rsidRPr="00C21D51" w:rsidRDefault="002D133F" w:rsidP="002D133F">
            <w:r>
              <w:t>High</w:t>
            </w:r>
          </w:p>
        </w:tc>
        <w:tc>
          <w:tcPr>
            <w:tcW w:w="2489" w:type="dxa"/>
          </w:tcPr>
          <w:p w14:paraId="20BAF671" w14:textId="171711B5" w:rsidR="002D133F" w:rsidRDefault="002D133F" w:rsidP="002D133F">
            <w:r w:rsidRPr="00FF3EF1">
              <w:t>1.54 [-0.08</w:t>
            </w:r>
            <w:r>
              <w:t>,</w:t>
            </w:r>
            <w:r w:rsidRPr="00FF3EF1">
              <w:t xml:space="preserve"> 2.65]</w:t>
            </w:r>
          </w:p>
        </w:tc>
        <w:tc>
          <w:tcPr>
            <w:tcW w:w="3328" w:type="dxa"/>
          </w:tcPr>
          <w:p w14:paraId="3F8D1C07" w14:textId="5EEB92E0" w:rsidR="002D133F" w:rsidRDefault="002D133F" w:rsidP="002D133F">
            <w:r w:rsidRPr="0064184A">
              <w:t>521.4</w:t>
            </w:r>
            <w:r>
              <w:t>0</w:t>
            </w:r>
            <w:r w:rsidRPr="0064184A">
              <w:t xml:space="preserve"> [437.9</w:t>
            </w:r>
            <w:r>
              <w:t>0,</w:t>
            </w:r>
            <w:r w:rsidRPr="0064184A">
              <w:t xml:space="preserve"> 587.57]</w:t>
            </w:r>
          </w:p>
        </w:tc>
      </w:tr>
      <w:tr w:rsidR="002D133F" w14:paraId="2C2EA802" w14:textId="77777777" w:rsidTr="002F6146">
        <w:trPr>
          <w:trHeight w:val="412"/>
        </w:trPr>
        <w:tc>
          <w:tcPr>
            <w:tcW w:w="2331" w:type="dxa"/>
            <w:vAlign w:val="center"/>
          </w:tcPr>
          <w:p w14:paraId="73986FBE" w14:textId="301DBA47" w:rsidR="002D133F" w:rsidRDefault="002D133F" w:rsidP="002D133F">
            <w:r>
              <w:t>Training</w:t>
            </w:r>
            <w:r w:rsidRPr="00DC56DA">
              <w:t>1</w:t>
            </w:r>
          </w:p>
        </w:tc>
        <w:tc>
          <w:tcPr>
            <w:tcW w:w="2431" w:type="dxa"/>
            <w:vAlign w:val="center"/>
          </w:tcPr>
          <w:p w14:paraId="3A03B0A7" w14:textId="77777777" w:rsidR="002D133F" w:rsidRPr="00C21D51" w:rsidRDefault="002D133F" w:rsidP="002D133F">
            <w:r>
              <w:t>Low</w:t>
            </w:r>
          </w:p>
        </w:tc>
        <w:tc>
          <w:tcPr>
            <w:tcW w:w="2489" w:type="dxa"/>
          </w:tcPr>
          <w:p w14:paraId="3A9CCE69" w14:textId="7CCBC091" w:rsidR="002D133F" w:rsidRDefault="002D133F" w:rsidP="002D133F">
            <w:r w:rsidRPr="00FF3EF1">
              <w:t>1.59 [ 0.47</w:t>
            </w:r>
            <w:r>
              <w:t>,</w:t>
            </w:r>
            <w:r w:rsidRPr="00FF3EF1">
              <w:t xml:space="preserve"> 2.45]</w:t>
            </w:r>
          </w:p>
        </w:tc>
        <w:tc>
          <w:tcPr>
            <w:tcW w:w="3328" w:type="dxa"/>
          </w:tcPr>
          <w:p w14:paraId="2CA76085" w14:textId="3BA66293" w:rsidR="002D133F" w:rsidRDefault="002D133F" w:rsidP="002D133F">
            <w:r w:rsidRPr="0064184A">
              <w:t>542.34 [463.65</w:t>
            </w:r>
            <w:r>
              <w:t>,</w:t>
            </w:r>
            <w:r w:rsidRPr="0064184A">
              <w:t xml:space="preserve"> 593.47</w:t>
            </w:r>
            <w:r>
              <w:t>]</w:t>
            </w:r>
          </w:p>
        </w:tc>
      </w:tr>
      <w:tr w:rsidR="002D133F" w14:paraId="6A6E7C39" w14:textId="77777777" w:rsidTr="002F6146">
        <w:trPr>
          <w:trHeight w:val="412"/>
        </w:trPr>
        <w:tc>
          <w:tcPr>
            <w:tcW w:w="2331" w:type="dxa"/>
            <w:vAlign w:val="center"/>
          </w:tcPr>
          <w:p w14:paraId="14F01877" w14:textId="6A723EBC" w:rsidR="002D133F" w:rsidRDefault="002D133F" w:rsidP="002D133F">
            <w:r>
              <w:t>Training</w:t>
            </w:r>
            <w:r w:rsidRPr="00DC56DA">
              <w:t>2</w:t>
            </w:r>
          </w:p>
        </w:tc>
        <w:tc>
          <w:tcPr>
            <w:tcW w:w="2431" w:type="dxa"/>
            <w:vAlign w:val="center"/>
          </w:tcPr>
          <w:p w14:paraId="59E7487F" w14:textId="77777777" w:rsidR="002D133F" w:rsidRDefault="002D133F" w:rsidP="002D133F">
            <w:r>
              <w:t>High</w:t>
            </w:r>
          </w:p>
        </w:tc>
        <w:tc>
          <w:tcPr>
            <w:tcW w:w="2489" w:type="dxa"/>
          </w:tcPr>
          <w:p w14:paraId="18D523FB" w14:textId="1BBB43E7" w:rsidR="002D133F" w:rsidRDefault="002D133F" w:rsidP="002D133F">
            <w:r w:rsidRPr="00FF3EF1">
              <w:t>1.59 [ 0.08</w:t>
            </w:r>
            <w:r>
              <w:t>,</w:t>
            </w:r>
            <w:r w:rsidRPr="00FF3EF1">
              <w:t xml:space="preserve"> 2.56]</w:t>
            </w:r>
          </w:p>
        </w:tc>
        <w:tc>
          <w:tcPr>
            <w:tcW w:w="3328" w:type="dxa"/>
          </w:tcPr>
          <w:p w14:paraId="43D2009E" w14:textId="3F822024" w:rsidR="002D133F" w:rsidRPr="00C57028" w:rsidRDefault="002D133F" w:rsidP="002D133F">
            <w:r w:rsidRPr="0064184A">
              <w:t>528.74 [462</w:t>
            </w:r>
            <w:r>
              <w:t>.00,</w:t>
            </w:r>
            <w:r w:rsidRPr="0064184A">
              <w:t xml:space="preserve"> 598.58]</w:t>
            </w:r>
          </w:p>
        </w:tc>
      </w:tr>
      <w:tr w:rsidR="002D133F" w14:paraId="66BD893A" w14:textId="77777777" w:rsidTr="002F6146">
        <w:trPr>
          <w:trHeight w:val="412"/>
        </w:trPr>
        <w:tc>
          <w:tcPr>
            <w:tcW w:w="2331" w:type="dxa"/>
            <w:vAlign w:val="center"/>
          </w:tcPr>
          <w:p w14:paraId="2BA073D8" w14:textId="4063C936" w:rsidR="002D133F" w:rsidRDefault="002D133F" w:rsidP="002D133F">
            <w:r>
              <w:t>Training</w:t>
            </w:r>
            <w:r w:rsidRPr="00DC56DA">
              <w:t>2</w:t>
            </w:r>
          </w:p>
        </w:tc>
        <w:tc>
          <w:tcPr>
            <w:tcW w:w="2431" w:type="dxa"/>
            <w:vAlign w:val="center"/>
          </w:tcPr>
          <w:p w14:paraId="4588F6D7" w14:textId="77777777" w:rsidR="002D133F" w:rsidRDefault="002D133F" w:rsidP="002D133F">
            <w:r>
              <w:t>Low</w:t>
            </w:r>
          </w:p>
        </w:tc>
        <w:tc>
          <w:tcPr>
            <w:tcW w:w="2489" w:type="dxa"/>
          </w:tcPr>
          <w:p w14:paraId="327279FC" w14:textId="7C8155F9" w:rsidR="002D133F" w:rsidRDefault="002D133F" w:rsidP="002D133F">
            <w:r w:rsidRPr="00FF3EF1">
              <w:t>1.48 [ 0</w:t>
            </w:r>
            <w:r>
              <w:t>.00,</w:t>
            </w:r>
            <w:r w:rsidRPr="00FF3EF1">
              <w:t xml:space="preserve"> 2.62]</w:t>
            </w:r>
          </w:p>
        </w:tc>
        <w:tc>
          <w:tcPr>
            <w:tcW w:w="3328" w:type="dxa"/>
          </w:tcPr>
          <w:p w14:paraId="6CBE9741" w14:textId="5045057C" w:rsidR="002D133F" w:rsidRPr="00C57028" w:rsidRDefault="002D133F" w:rsidP="002D133F">
            <w:r w:rsidRPr="0064184A">
              <w:t>533.94 [479.38</w:t>
            </w:r>
            <w:r>
              <w:t>,</w:t>
            </w:r>
            <w:r w:rsidRPr="0064184A">
              <w:t xml:space="preserve"> 618.25]</w:t>
            </w:r>
          </w:p>
        </w:tc>
      </w:tr>
      <w:tr w:rsidR="002D133F" w14:paraId="59B74544" w14:textId="77777777" w:rsidTr="002F6146">
        <w:trPr>
          <w:trHeight w:val="412"/>
        </w:trPr>
        <w:tc>
          <w:tcPr>
            <w:tcW w:w="2331" w:type="dxa"/>
            <w:vAlign w:val="center"/>
          </w:tcPr>
          <w:p w14:paraId="10467693" w14:textId="3305FF5B" w:rsidR="002D133F" w:rsidRDefault="002D133F" w:rsidP="002D133F">
            <w:r>
              <w:t>Test</w:t>
            </w:r>
            <w:r w:rsidRPr="00DC56DA">
              <w:t>1</w:t>
            </w:r>
          </w:p>
        </w:tc>
        <w:tc>
          <w:tcPr>
            <w:tcW w:w="2431" w:type="dxa"/>
            <w:vAlign w:val="center"/>
          </w:tcPr>
          <w:p w14:paraId="7A3FAC95" w14:textId="77777777" w:rsidR="002D133F" w:rsidRDefault="002D133F" w:rsidP="002D133F">
            <w:r>
              <w:t>High</w:t>
            </w:r>
          </w:p>
        </w:tc>
        <w:tc>
          <w:tcPr>
            <w:tcW w:w="2489" w:type="dxa"/>
          </w:tcPr>
          <w:p w14:paraId="77CCBF65" w14:textId="000B1271" w:rsidR="002D133F" w:rsidRDefault="002D133F" w:rsidP="002D133F">
            <w:r w:rsidRPr="00FF3EF1">
              <w:t>1.48 [-0.07</w:t>
            </w:r>
            <w:r>
              <w:t>,</w:t>
            </w:r>
            <w:r w:rsidRPr="00FF3EF1">
              <w:t xml:space="preserve"> 2.47</w:t>
            </w:r>
          </w:p>
        </w:tc>
        <w:tc>
          <w:tcPr>
            <w:tcW w:w="3328" w:type="dxa"/>
          </w:tcPr>
          <w:p w14:paraId="04D77BDB" w14:textId="344E8561" w:rsidR="002D133F" w:rsidRPr="00C57028" w:rsidRDefault="002D133F" w:rsidP="002D133F">
            <w:r w:rsidRPr="0064184A">
              <w:t>528.58 [457.88</w:t>
            </w:r>
            <w:r>
              <w:t>,</w:t>
            </w:r>
            <w:r w:rsidRPr="0064184A">
              <w:t xml:space="preserve"> 596.17]</w:t>
            </w:r>
          </w:p>
        </w:tc>
      </w:tr>
      <w:tr w:rsidR="002D133F" w14:paraId="292BD9E5" w14:textId="77777777" w:rsidTr="002F6146">
        <w:trPr>
          <w:trHeight w:val="412"/>
        </w:trPr>
        <w:tc>
          <w:tcPr>
            <w:tcW w:w="2331" w:type="dxa"/>
            <w:vAlign w:val="center"/>
          </w:tcPr>
          <w:p w14:paraId="66E93132" w14:textId="1FC43104" w:rsidR="002D133F" w:rsidRDefault="002D133F" w:rsidP="002D133F">
            <w:r>
              <w:t>Test</w:t>
            </w:r>
            <w:r w:rsidRPr="00DC56DA">
              <w:t>1</w:t>
            </w:r>
          </w:p>
        </w:tc>
        <w:tc>
          <w:tcPr>
            <w:tcW w:w="2431" w:type="dxa"/>
            <w:vAlign w:val="center"/>
          </w:tcPr>
          <w:p w14:paraId="1B112FCC" w14:textId="77777777" w:rsidR="002D133F" w:rsidRDefault="002D133F" w:rsidP="002D133F">
            <w:r>
              <w:t>Low</w:t>
            </w:r>
          </w:p>
        </w:tc>
        <w:tc>
          <w:tcPr>
            <w:tcW w:w="2489" w:type="dxa"/>
          </w:tcPr>
          <w:p w14:paraId="7D635669" w14:textId="454021B1" w:rsidR="002D133F" w:rsidRDefault="002D133F" w:rsidP="002D133F">
            <w:r w:rsidRPr="00FF3EF1">
              <w:t>1.5</w:t>
            </w:r>
            <w:r>
              <w:t>0</w:t>
            </w:r>
            <w:r w:rsidRPr="00FF3EF1">
              <w:t xml:space="preserve"> [ 0.36</w:t>
            </w:r>
            <w:r>
              <w:t>,</w:t>
            </w:r>
            <w:r w:rsidRPr="00FF3EF1">
              <w:t xml:space="preserve"> 2.5</w:t>
            </w:r>
            <w:r>
              <w:t>0</w:t>
            </w:r>
            <w:r w:rsidRPr="00FF3EF1">
              <w:t>]</w:t>
            </w:r>
          </w:p>
        </w:tc>
        <w:tc>
          <w:tcPr>
            <w:tcW w:w="3328" w:type="dxa"/>
          </w:tcPr>
          <w:p w14:paraId="66F6E7EA" w14:textId="3B211235" w:rsidR="002D133F" w:rsidRPr="00C57028" w:rsidRDefault="002D133F" w:rsidP="002D133F">
            <w:r w:rsidRPr="0064184A">
              <w:t>536.54 [444.89</w:t>
            </w:r>
            <w:r>
              <w:t>,</w:t>
            </w:r>
            <w:r w:rsidRPr="0064184A">
              <w:t xml:space="preserve"> 621</w:t>
            </w:r>
            <w:r>
              <w:t>.00</w:t>
            </w:r>
            <w:r w:rsidRPr="0064184A">
              <w:t>]</w:t>
            </w:r>
          </w:p>
        </w:tc>
      </w:tr>
      <w:tr w:rsidR="002D133F" w14:paraId="640C67D9" w14:textId="77777777" w:rsidTr="002F6146">
        <w:trPr>
          <w:trHeight w:val="412"/>
        </w:trPr>
        <w:tc>
          <w:tcPr>
            <w:tcW w:w="2331" w:type="dxa"/>
            <w:vAlign w:val="center"/>
          </w:tcPr>
          <w:p w14:paraId="1252F086" w14:textId="404DF397" w:rsidR="002D133F" w:rsidRDefault="002D133F" w:rsidP="002D133F">
            <w:r>
              <w:t>Test</w:t>
            </w:r>
            <w:r w:rsidRPr="00DC56DA">
              <w:t>2</w:t>
            </w:r>
          </w:p>
        </w:tc>
        <w:tc>
          <w:tcPr>
            <w:tcW w:w="2431" w:type="dxa"/>
            <w:vAlign w:val="center"/>
          </w:tcPr>
          <w:p w14:paraId="12E1FF5A" w14:textId="77777777" w:rsidR="002D133F" w:rsidRDefault="002D133F" w:rsidP="002D133F">
            <w:r>
              <w:t>High</w:t>
            </w:r>
          </w:p>
        </w:tc>
        <w:tc>
          <w:tcPr>
            <w:tcW w:w="2489" w:type="dxa"/>
          </w:tcPr>
          <w:p w14:paraId="030DDBCB" w14:textId="35D17191" w:rsidR="002D133F" w:rsidRDefault="002D133F" w:rsidP="002D133F">
            <w:r w:rsidRPr="00FF3EF1">
              <w:t>1.49 [-0.38</w:t>
            </w:r>
            <w:r>
              <w:t>,</w:t>
            </w:r>
            <w:r w:rsidRPr="00FF3EF1">
              <w:t xml:space="preserve"> 2.49]</w:t>
            </w:r>
          </w:p>
        </w:tc>
        <w:tc>
          <w:tcPr>
            <w:tcW w:w="3328" w:type="dxa"/>
          </w:tcPr>
          <w:p w14:paraId="45B5A1C9" w14:textId="6DA640CE" w:rsidR="002D133F" w:rsidRPr="00C57028" w:rsidRDefault="002D133F" w:rsidP="002D133F">
            <w:r w:rsidRPr="0064184A">
              <w:t>529.3</w:t>
            </w:r>
            <w:r>
              <w:t>0</w:t>
            </w:r>
            <w:r w:rsidRPr="0064184A">
              <w:t xml:space="preserve"> [448.24</w:t>
            </w:r>
            <w:r>
              <w:t>,</w:t>
            </w:r>
            <w:r w:rsidRPr="0064184A">
              <w:t xml:space="preserve"> 606</w:t>
            </w:r>
            <w:r>
              <w:t>.00</w:t>
            </w:r>
            <w:r w:rsidRPr="0064184A">
              <w:t>]</w:t>
            </w:r>
          </w:p>
        </w:tc>
      </w:tr>
      <w:tr w:rsidR="002D133F" w14:paraId="2B2A0875" w14:textId="77777777" w:rsidTr="002F6146">
        <w:trPr>
          <w:trHeight w:val="412"/>
        </w:trPr>
        <w:tc>
          <w:tcPr>
            <w:tcW w:w="2331" w:type="dxa"/>
            <w:tcBorders>
              <w:bottom w:val="single" w:sz="4" w:space="0" w:color="auto"/>
            </w:tcBorders>
            <w:vAlign w:val="center"/>
          </w:tcPr>
          <w:p w14:paraId="4AF8D9C8" w14:textId="11ECB966" w:rsidR="002D133F" w:rsidRDefault="002D133F" w:rsidP="002D133F">
            <w:r>
              <w:t>Test</w:t>
            </w:r>
            <w:r w:rsidRPr="00DC56DA">
              <w:t>2</w:t>
            </w:r>
          </w:p>
        </w:tc>
        <w:tc>
          <w:tcPr>
            <w:tcW w:w="2431" w:type="dxa"/>
            <w:tcBorders>
              <w:bottom w:val="single" w:sz="4" w:space="0" w:color="auto"/>
            </w:tcBorders>
            <w:vAlign w:val="center"/>
          </w:tcPr>
          <w:p w14:paraId="47C7A15A" w14:textId="77777777" w:rsidR="002D133F" w:rsidRDefault="002D133F" w:rsidP="002D133F">
            <w:r>
              <w:t>Low</w:t>
            </w:r>
          </w:p>
        </w:tc>
        <w:tc>
          <w:tcPr>
            <w:tcW w:w="2489" w:type="dxa"/>
            <w:tcBorders>
              <w:bottom w:val="single" w:sz="4" w:space="0" w:color="auto"/>
            </w:tcBorders>
          </w:tcPr>
          <w:p w14:paraId="5085CF6A" w14:textId="113F7ED8" w:rsidR="002D133F" w:rsidRDefault="002D133F" w:rsidP="002D133F">
            <w:r w:rsidRPr="00FF3EF1">
              <w:t>1.55 [ 0.65</w:t>
            </w:r>
            <w:r>
              <w:t>,</w:t>
            </w:r>
            <w:r w:rsidRPr="00FF3EF1">
              <w:t xml:space="preserve"> 2.55]</w:t>
            </w:r>
          </w:p>
        </w:tc>
        <w:tc>
          <w:tcPr>
            <w:tcW w:w="3328" w:type="dxa"/>
            <w:tcBorders>
              <w:bottom w:val="single" w:sz="4" w:space="0" w:color="auto"/>
            </w:tcBorders>
          </w:tcPr>
          <w:p w14:paraId="3872E78E" w14:textId="47B4D169" w:rsidR="002D133F" w:rsidRPr="00C57028" w:rsidRDefault="002D133F" w:rsidP="002D133F">
            <w:r w:rsidRPr="0064184A">
              <w:t>543.01 [450.11</w:t>
            </w:r>
            <w:r>
              <w:t>,</w:t>
            </w:r>
            <w:r w:rsidRPr="0064184A">
              <w:t xml:space="preserve"> 617.44]</w:t>
            </w:r>
          </w:p>
        </w:tc>
      </w:tr>
    </w:tbl>
    <w:p w14:paraId="50F8ABF3" w14:textId="2235D84B" w:rsidR="00FA0C17" w:rsidRDefault="00FA0C17" w:rsidP="008B3849">
      <w:pPr>
        <w:spacing w:line="480" w:lineRule="auto"/>
        <w:ind w:firstLine="284"/>
        <w:jc w:val="both"/>
      </w:pPr>
    </w:p>
    <w:p w14:paraId="7452B809" w14:textId="35141403" w:rsidR="006158A2" w:rsidRDefault="006158A2" w:rsidP="00C94B53">
      <w:pPr>
        <w:spacing w:line="480" w:lineRule="auto"/>
        <w:ind w:firstLine="284"/>
        <w:jc w:val="both"/>
      </w:pPr>
      <w:r w:rsidRPr="006158A2">
        <w:t xml:space="preserve">The posterior </w:t>
      </w:r>
      <w:r>
        <w:t>distribution</w:t>
      </w:r>
      <w:r w:rsidR="000C1A99">
        <w:t>s</w:t>
      </w:r>
      <w:r>
        <w:t xml:space="preserve"> for </w:t>
      </w:r>
      <w:r w:rsidR="00566A39">
        <w:t>sensitivity</w:t>
      </w:r>
      <w:r>
        <w:t xml:space="preserve"> </w:t>
      </w:r>
      <w:r w:rsidR="00C94B53">
        <w:t>(</w:t>
      </w:r>
      <w:r w:rsidR="000C1A99" w:rsidRPr="00B57645">
        <w:rPr>
          <w:i/>
        </w:rPr>
        <w:t xml:space="preserve">Supplementary </w:t>
      </w:r>
      <w:r w:rsidR="006F2A37">
        <w:rPr>
          <w:i/>
        </w:rPr>
        <w:t>Figure 1</w:t>
      </w:r>
      <w:r w:rsidR="002B0E44">
        <w:rPr>
          <w:i/>
        </w:rPr>
        <w:t>A</w:t>
      </w:r>
      <w:r w:rsidR="00C94B53">
        <w:t xml:space="preserve"> and </w:t>
      </w:r>
      <w:r w:rsidR="000C1A99" w:rsidRPr="00B57645">
        <w:rPr>
          <w:i/>
        </w:rPr>
        <w:t xml:space="preserve">Supplementary </w:t>
      </w:r>
      <w:r w:rsidR="006F2A37">
        <w:rPr>
          <w:i/>
        </w:rPr>
        <w:t>Table 4</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2809AF">
        <w:t>0.12; 95% HDI [-0.05, 0.28</w:t>
      </w:r>
      <w:r w:rsidR="00C94B53">
        <w:t xml:space="preserve">]; ER = </w:t>
      </w:r>
      <w:r w:rsidR="002809AF">
        <w:t>11.05</w:t>
      </w:r>
      <w:r w:rsidR="00C94B53">
        <w:t xml:space="preserve">) </w:t>
      </w:r>
      <w:r>
        <w:t xml:space="preserve">and low </w:t>
      </w:r>
      <w:r w:rsidR="00C94B53">
        <w:t>(</w:t>
      </w:r>
      <w:r w:rsidR="00C94B53">
        <w:rPr>
          <w:i/>
        </w:rPr>
        <w:t xml:space="preserve">M = </w:t>
      </w:r>
      <w:r w:rsidR="002809AF">
        <w:t>0.15; 95% HDI [0.01, 0.32]; ER = 36.04</w:t>
      </w:r>
      <w:r w:rsidR="00C94B53">
        <w:t xml:space="preserve">) </w:t>
      </w:r>
      <w:r w:rsidR="004A31AE">
        <w:t>value</w:t>
      </w:r>
      <w:r>
        <w:t xml:space="preserve"> conditions. </w:t>
      </w:r>
      <w:r w:rsidR="00C94B53">
        <w:t xml:space="preserve">When comparing the second part of baseline to the first part of </w:t>
      </w:r>
      <w:r w:rsidR="00C153CF">
        <w:t>training</w:t>
      </w:r>
      <w:r w:rsidR="000C1A99">
        <w:t>,</w:t>
      </w:r>
      <w:r w:rsidR="00C94B53">
        <w:t xml:space="preserve"> there was </w:t>
      </w:r>
      <w:r w:rsidR="002809AF">
        <w:t>only a very small improvement</w:t>
      </w:r>
      <w:r w:rsidR="00C94B53">
        <w:t xml:space="preserve"> in</w:t>
      </w:r>
      <w:r w:rsidR="002809AF">
        <w:t xml:space="preserve"> sensitivity in</w:t>
      </w:r>
      <w:r w:rsidR="00C94B53">
        <w:t xml:space="preserve"> the high </w:t>
      </w:r>
      <w:r w:rsidR="004A31AE">
        <w:t>value</w:t>
      </w:r>
      <w:r w:rsidR="00C94B53">
        <w:t xml:space="preserve"> condition (</w:t>
      </w:r>
      <w:r w:rsidR="00C94B53">
        <w:rPr>
          <w:i/>
        </w:rPr>
        <w:t xml:space="preserve">M = </w:t>
      </w:r>
      <w:r w:rsidR="002809AF">
        <w:t>0.06; 95% HDI [-0.11, 0.22</w:t>
      </w:r>
      <w:r w:rsidR="00C94B53">
        <w:t>]; ER</w:t>
      </w:r>
      <w:r w:rsidR="002809AF">
        <w:t xml:space="preserve"> = 2.94), and a much bigger one</w:t>
      </w:r>
      <w:r w:rsidR="00C94B53">
        <w:t xml:space="preserve"> in the low </w:t>
      </w:r>
      <w:r w:rsidR="004A31AE">
        <w:t>value</w:t>
      </w:r>
      <w:r w:rsidR="00C94B53">
        <w:t xml:space="preserve"> condition (</w:t>
      </w:r>
      <w:r w:rsidR="00C94B53">
        <w:rPr>
          <w:i/>
        </w:rPr>
        <w:t xml:space="preserve">M = </w:t>
      </w:r>
      <w:r w:rsidR="002809AF">
        <w:t>0.11; 95% HDI [-0.04, 0.28</w:t>
      </w:r>
      <w:r w:rsidR="00C94B53">
        <w:t xml:space="preserve">]; ER = </w:t>
      </w:r>
      <w:r w:rsidR="002809AF">
        <w:t>10.90</w:t>
      </w:r>
      <w:r w:rsidR="00C94B53">
        <w:t>).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w:t>
      </w:r>
      <w:r w:rsidR="00566A39">
        <w:t>ng effects in</w:t>
      </w:r>
      <w:r w:rsidR="008C49F8">
        <w:t xml:space="preserve"> the </w:t>
      </w:r>
      <w:r w:rsidR="00566A39">
        <w:t>sensitivity</w:t>
      </w:r>
      <w:r w:rsidR="008C49F8">
        <w:t xml:space="preserve"> data.</w:t>
      </w:r>
    </w:p>
    <w:p w14:paraId="3D90DF22" w14:textId="6350A911" w:rsidR="008C49F8" w:rsidRDefault="008C49F8" w:rsidP="00C94B53">
      <w:pPr>
        <w:spacing w:line="480" w:lineRule="auto"/>
        <w:ind w:firstLine="284"/>
        <w:jc w:val="both"/>
      </w:pPr>
      <w:r>
        <w:lastRenderedPageBreak/>
        <w:t>The posterior distribution</w:t>
      </w:r>
      <w:r w:rsidR="00DE7446">
        <w:t>s</w:t>
      </w:r>
      <w:r>
        <w:t xml:space="preserve"> of reaction times (</w:t>
      </w:r>
      <w:r w:rsidR="00DE7446" w:rsidRPr="00DE7446">
        <w:rPr>
          <w:i/>
        </w:rPr>
        <w:t xml:space="preserve">Supplementary </w:t>
      </w:r>
      <w:r w:rsidR="002B0E44">
        <w:rPr>
          <w:i/>
        </w:rPr>
        <w:t>Figure 1B</w:t>
      </w:r>
      <w:r>
        <w:t xml:space="preserve"> and </w:t>
      </w:r>
      <w:r w:rsidR="00DE7446" w:rsidRPr="00DE7446">
        <w:rPr>
          <w:i/>
        </w:rPr>
        <w:t xml:space="preserve">Supplementary </w:t>
      </w:r>
      <w:r w:rsidRPr="00B57645">
        <w:rPr>
          <w:i/>
        </w:rPr>
        <w:t>Table 2</w:t>
      </w:r>
      <w:r>
        <w:t>)</w:t>
      </w:r>
      <w:r w:rsidR="00FA0C17">
        <w:t xml:space="preserve"> revealed </w:t>
      </w:r>
      <w:r w:rsidR="002809AF">
        <w:t>only a very small difference</w:t>
      </w:r>
      <w:r>
        <w:t xml:space="preserve"> between the first and the second part of baseline for high (</w:t>
      </w:r>
      <w:r>
        <w:rPr>
          <w:i/>
        </w:rPr>
        <w:t xml:space="preserve">M = </w:t>
      </w:r>
      <w:r w:rsidR="003A52BF">
        <w:t>-4.52; 95% HDI [-15.0</w:t>
      </w:r>
      <w:r w:rsidR="008679C1">
        <w:t>,</w:t>
      </w:r>
      <w:r w:rsidR="003A52BF">
        <w:t>0 5.77</w:t>
      </w:r>
      <w:r w:rsidR="008679C1">
        <w:t xml:space="preserve">]; ER </w:t>
      </w:r>
      <w:r w:rsidR="002809AF">
        <w:t>= 4.21</w:t>
      </w:r>
      <w:r w:rsidR="009940B0">
        <w:t>)</w:t>
      </w:r>
      <w:r>
        <w:t xml:space="preserve"> </w:t>
      </w:r>
      <w:r w:rsidR="004A31AE">
        <w:t>value</w:t>
      </w:r>
      <w:r w:rsidR="008679C1">
        <w:t xml:space="preserve"> condition, </w:t>
      </w:r>
      <w:r w:rsidR="003A52BF">
        <w:t>while the low value condition was</w:t>
      </w:r>
      <w:r w:rsidR="008679C1">
        <w:t xml:space="preserve"> somewhat slower in the second part of the baseline</w:t>
      </w:r>
      <w:r>
        <w:t xml:space="preserve"> (</w:t>
      </w:r>
      <w:r>
        <w:rPr>
          <w:i/>
        </w:rPr>
        <w:t xml:space="preserve">M = </w:t>
      </w:r>
      <w:r w:rsidR="003A52BF">
        <w:t>5.60 95% HDI [-4</w:t>
      </w:r>
      <w:r w:rsidR="008679C1">
        <w:t>.</w:t>
      </w:r>
      <w:r w:rsidR="003A52BF">
        <w:t>76, 16</w:t>
      </w:r>
      <w:r>
        <w:t>.</w:t>
      </w:r>
      <w:r w:rsidR="003A52BF">
        <w:t>20</w:t>
      </w:r>
      <w:r>
        <w:t>]; ER =</w:t>
      </w:r>
      <w:r w:rsidR="00AA68C9">
        <w:t xml:space="preserve"> </w:t>
      </w:r>
      <w:r w:rsidR="003A52BF">
        <w:t>5.71</w:t>
      </w:r>
      <w:r>
        <w:t xml:space="preserve">). The comparison between the second part of baseline and the first part of </w:t>
      </w:r>
      <w:r w:rsidR="00C153CF">
        <w:t>training</w:t>
      </w:r>
      <w:r>
        <w:t xml:space="preserve"> revealed a </w:t>
      </w:r>
      <w:r w:rsidR="00FA0C17">
        <w:t xml:space="preserve">very </w:t>
      </w:r>
      <w:r>
        <w:t xml:space="preserve">reliable </w:t>
      </w:r>
      <w:r w:rsidR="008679C1">
        <w:t>speeding</w:t>
      </w:r>
      <w:r>
        <w:t xml:space="preserve"> in both high </w:t>
      </w:r>
      <w:r w:rsidR="008E2D11">
        <w:t>(</w:t>
      </w:r>
      <w:r w:rsidR="008E2D11">
        <w:rPr>
          <w:i/>
        </w:rPr>
        <w:t xml:space="preserve">M = </w:t>
      </w:r>
      <w:r w:rsidR="003A52BF">
        <w:t>22.9</w:t>
      </w:r>
      <w:r w:rsidR="008679C1">
        <w:t>0</w:t>
      </w:r>
      <w:r w:rsidR="008E2D11">
        <w:t>; 95% HDI [</w:t>
      </w:r>
      <w:r w:rsidR="003A52BF">
        <w:t>12.6</w:t>
      </w:r>
      <w:r w:rsidR="008679C1">
        <w:t>0</w:t>
      </w:r>
      <w:r w:rsidR="008E2D11">
        <w:t xml:space="preserve">, </w:t>
      </w:r>
      <w:r w:rsidR="003A52BF">
        <w:t>33</w:t>
      </w:r>
      <w:r w:rsidR="008679C1">
        <w:t>.80</w:t>
      </w:r>
      <w:r w:rsidR="003A52BF">
        <w:t>]; ER &gt; 6000</w:t>
      </w:r>
      <w:r w:rsidR="008E2D11">
        <w:t xml:space="preserve">) </w:t>
      </w:r>
      <w:r>
        <w:t xml:space="preserve">and low </w:t>
      </w:r>
      <w:r w:rsidR="008E2D11">
        <w:t>(</w:t>
      </w:r>
      <w:r w:rsidR="008E2D11">
        <w:rPr>
          <w:i/>
        </w:rPr>
        <w:t xml:space="preserve">M = </w:t>
      </w:r>
      <w:r w:rsidR="003A52BF">
        <w:t>11.60</w:t>
      </w:r>
      <w:r w:rsidR="008E2D11">
        <w:t>; 95% HDI [</w:t>
      </w:r>
      <w:r w:rsidR="003A52BF">
        <w:t>0.70</w:t>
      </w:r>
      <w:r w:rsidR="008E2D11">
        <w:t xml:space="preserve">, </w:t>
      </w:r>
      <w:r w:rsidR="003A52BF">
        <w:t>22</w:t>
      </w:r>
      <w:r w:rsidR="008679C1">
        <w:t>.10</w:t>
      </w:r>
      <w:r w:rsidR="008E2D11">
        <w:t>]; ER =</w:t>
      </w:r>
      <w:r w:rsidR="00AA68C9">
        <w:t xml:space="preserve"> </w:t>
      </w:r>
      <w:r w:rsidR="003A52BF">
        <w:t>57.82</w:t>
      </w:r>
      <w:r w:rsidR="008E2D11">
        <w:t xml:space="preserve">) </w:t>
      </w:r>
      <w:r w:rsidR="004A31AE">
        <w:t>value</w:t>
      </w:r>
      <w:r>
        <w:t xml:space="preserve"> conditions. </w:t>
      </w:r>
      <w:r w:rsidR="008E2D11">
        <w:t>These results clearly point to the absence of</w:t>
      </w:r>
      <w:r w:rsidR="00DD0532">
        <w:t xml:space="preserve"> large</w:t>
      </w:r>
      <w:r w:rsidR="008E2D11">
        <w:t xml:space="preserve"> training effects in </w:t>
      </w:r>
      <w:r w:rsidR="008F5B4D">
        <w:t xml:space="preserve">the </w:t>
      </w:r>
      <w:r w:rsidR="008E2D11">
        <w:t>reaction time data.</w:t>
      </w:r>
    </w:p>
    <w:p w14:paraId="018AA296" w14:textId="08EB4BC5" w:rsidR="000518C5" w:rsidRDefault="009940B0" w:rsidP="006F2A37">
      <w:pPr>
        <w:spacing w:line="480" w:lineRule="auto"/>
        <w:ind w:firstLine="284"/>
        <w:jc w:val="both"/>
        <w:rPr>
          <w:b/>
          <w:sz w:val="20"/>
        </w:rPr>
      </w:pPr>
      <w:r>
        <w:t xml:space="preserve">Taken together, these results indicate that our effects were not driven by the improved performance over the course of the task. Although there is some evidence that </w:t>
      </w:r>
      <w:r w:rsidR="00566A39">
        <w:t>sensitivity was</w:t>
      </w:r>
      <w:r>
        <w:t xml:space="preserv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p w14:paraId="63F29283" w14:textId="43E4F642" w:rsidR="002B0E44" w:rsidRDefault="009940B0" w:rsidP="00520D06">
      <w:pPr>
        <w:spacing w:line="480" w:lineRule="auto"/>
        <w:ind w:firstLine="284"/>
        <w:jc w:val="both"/>
      </w:pPr>
      <w:r>
        <w:t xml:space="preserve">Similar analyses could not be performed for the EEG data, because splitting the number of trials in each phase would significantly affect the signal-to-noise ratio. However, our EEG results point to changes in SSVEP amplitudes in only one of the </w:t>
      </w:r>
      <w:r w:rsidR="004A31AE">
        <w:t>value</w:t>
      </w:r>
      <w:r>
        <w:t xml:space="preserve"> conditions. If amplitude changes were mainly driven by training effects, the differences across reward phases would be expected for both </w:t>
      </w:r>
      <w:r w:rsidR="004A31AE">
        <w:t>value</w:t>
      </w:r>
      <w:r>
        <w:t xml:space="preserve"> conditions. This observation, combined with the lack of strong training effects in behavior, suggests that our EEG results are </w:t>
      </w:r>
      <w:r w:rsidR="00520D06">
        <w:t>not driven by training effects.</w:t>
      </w:r>
    </w:p>
    <w:p w14:paraId="2B908657" w14:textId="6F9697DA" w:rsidR="006F2A37" w:rsidRDefault="00520D06" w:rsidP="00520D06">
      <w:r>
        <w:lastRenderedPageBreak/>
        <w:br w:type="page"/>
      </w:r>
      <w:r w:rsidR="002B0E44">
        <w:rPr>
          <w:noProof/>
        </w:rPr>
        <mc:AlternateContent>
          <mc:Choice Requires="wpg">
            <w:drawing>
              <wp:anchor distT="0" distB="0" distL="114300" distR="114300" simplePos="0" relativeHeight="251697152" behindDoc="0" locked="0" layoutInCell="1" allowOverlap="1" wp14:anchorId="4715D6BB" wp14:editId="023F6F6E">
                <wp:simplePos x="0" y="0"/>
                <wp:positionH relativeFrom="margin">
                  <wp:align>center</wp:align>
                </wp:positionH>
                <wp:positionV relativeFrom="paragraph">
                  <wp:posOffset>0</wp:posOffset>
                </wp:positionV>
                <wp:extent cx="6752590" cy="5840730"/>
                <wp:effectExtent l="0" t="0" r="0" b="26670"/>
                <wp:wrapTopAndBottom/>
                <wp:docPr id="13" name="Group 13"/>
                <wp:cNvGraphicFramePr/>
                <a:graphic xmlns:a="http://schemas.openxmlformats.org/drawingml/2006/main">
                  <a:graphicData uri="http://schemas.microsoft.com/office/word/2010/wordprocessingGroup">
                    <wpg:wgp>
                      <wpg:cNvGrpSpPr/>
                      <wpg:grpSpPr>
                        <a:xfrm>
                          <a:off x="0" y="0"/>
                          <a:ext cx="6752590" cy="5840730"/>
                          <a:chOff x="0" y="0"/>
                          <a:chExt cx="6752590" cy="5840730"/>
                        </a:xfrm>
                      </wpg:grpSpPr>
                      <pic:pic xmlns:pic="http://schemas.openxmlformats.org/drawingml/2006/picture">
                        <pic:nvPicPr>
                          <pic:cNvPr id="12" name="Picture 12" descr="C:\Users\igrahek\Documents\Studies\SSVEP Reward - Soren &amp; Antonio\Experiment 1\SSVEP_reward\figures\FigureSup1.tiff"/>
                          <pic:cNvPicPr>
                            <a:picLocks noChangeAspect="1"/>
                          </pic:cNvPicPr>
                        </pic:nvPicPr>
                        <pic:blipFill rotWithShape="1">
                          <a:blip r:embed="rId16" cstate="print">
                            <a:extLst>
                              <a:ext uri="{28A0092B-C50C-407E-A947-70E740481C1C}">
                                <a14:useLocalDpi xmlns:a14="http://schemas.microsoft.com/office/drawing/2010/main" val="0"/>
                              </a:ext>
                            </a:extLst>
                          </a:blip>
                          <a:srcRect r="6220"/>
                          <a:stretch/>
                        </pic:blipFill>
                        <pic:spPr bwMode="auto">
                          <a:xfrm>
                            <a:off x="0" y="0"/>
                            <a:ext cx="6752590" cy="4800600"/>
                          </a:xfrm>
                          <a:prstGeom prst="rect">
                            <a:avLst/>
                          </a:prstGeom>
                          <a:noFill/>
                          <a:ln>
                            <a:noFill/>
                          </a:ln>
                          <a:extLst>
                            <a:ext uri="{53640926-AAD7-44D8-BBD7-CCE9431645EC}">
                              <a14:shadowObscured xmlns:a14="http://schemas.microsoft.com/office/drawing/2010/main"/>
                            </a:ext>
                          </a:extLst>
                        </pic:spPr>
                      </pic:pic>
                      <wps:wsp>
                        <wps:cNvPr id="3" name="Text Box 2"/>
                        <wps:cNvSpPr txBox="1">
                          <a:spLocks noChangeArrowheads="1"/>
                        </wps:cNvSpPr>
                        <wps:spPr bwMode="auto">
                          <a:xfrm>
                            <a:off x="396240" y="4831080"/>
                            <a:ext cx="6172200" cy="1009650"/>
                          </a:xfrm>
                          <a:prstGeom prst="rect">
                            <a:avLst/>
                          </a:prstGeom>
                          <a:solidFill>
                            <a:srgbClr val="FFFFFF"/>
                          </a:solidFill>
                          <a:ln w="9525">
                            <a:solidFill>
                              <a:schemeClr val="bg1"/>
                            </a:solidFill>
                            <a:miter lim="800000"/>
                            <a:headEnd/>
                            <a:tailEnd/>
                          </a:ln>
                        </wps:spPr>
                        <wps:txbx>
                          <w:txbxContent>
                            <w:p w14:paraId="0E1F366E" w14:textId="77777777" w:rsidR="00FB505D" w:rsidRPr="0013660A" w:rsidRDefault="00FB505D" w:rsidP="002B0E44">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Pr>
                                  <w:sz w:val="20"/>
                                </w:rPr>
                                <w:t>Sensitivity (d</w:t>
                              </w:r>
                              <w:r>
                                <w:t>′</w:t>
                              </w:r>
                              <w:r>
                                <w:rPr>
                                  <w:sz w:val="20"/>
                                </w:rPr>
                                <w:t xml:space="preserve">) across the phases of the experiment for the conditions in which the attended color is linked to either high or low value. </w:t>
                              </w:r>
                              <w:r>
                                <w:rPr>
                                  <w:b/>
                                  <w:sz w:val="20"/>
                                </w:rPr>
                                <w:t xml:space="preserve">B) </w:t>
                              </w:r>
                              <w:r>
                                <w:rPr>
                                  <w:sz w:val="20"/>
                                </w:rPr>
                                <w:t xml:space="preserve">Reaction times (ms) in the six phases when the attended stimulus is related to high or low reward probability.  </w:t>
                              </w:r>
                            </w:p>
                            <w:p w14:paraId="5E77CA4A" w14:textId="77777777" w:rsidR="00FB505D" w:rsidRDefault="00FB505D" w:rsidP="002B0E44">
                              <w:pPr>
                                <w:spacing w:line="480" w:lineRule="auto"/>
                                <w:jc w:val="both"/>
                              </w:pP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4715D6BB" id="Group 13" o:spid="_x0000_s1038" style="position:absolute;margin-left:0;margin-top:0;width:531.7pt;height:459.9pt;z-index:251697152;mso-position-horizontal:center;mso-position-horizontal-relative:margin;mso-height-relative:margin" coordsize="67525,58407"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">
                <v:shape id="Picture 12" o:spid="_x0000_s1039" type="#_x0000_t75" style="position:absolute;width:67525;height:480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">
                  <v:imagedata r:id="rId17" o:title="FigureSup1" cropright="4076f"/>
                  <v:path arrowok="t"/>
                </v:shape>
                <v:shape id="Text Box 2" o:spid="_x0000_s1040" type="#_x0000_t202" style="position:absolute;left:3962;top:48310;width:61722;height:10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" strokecolor="white [3212]">
                  <v:textbox>
                    <w:txbxContent>
                      <w:p w14:paraId="0E1F366E" w14:textId="77777777" w:rsidR="00FB505D" w:rsidRPr="0013660A" w:rsidRDefault="00FB505D" w:rsidP="002B0E44">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Pr>
                            <w:sz w:val="20"/>
                          </w:rPr>
                          <w:t>Sensitivity (d</w:t>
                        </w:r>
                        <w:r>
                          <w:t>′</w:t>
                        </w:r>
                        <w:r>
                          <w:rPr>
                            <w:sz w:val="20"/>
                          </w:rPr>
                          <w:t xml:space="preserve">) across the phases of the experiment for the conditions in which the attended color is linked to either high or low value. </w:t>
                        </w:r>
                        <w:r>
                          <w:rPr>
                            <w:b/>
                            <w:sz w:val="20"/>
                          </w:rPr>
                          <w:t xml:space="preserve">B) </w:t>
                        </w:r>
                        <w:r>
                          <w:rPr>
                            <w:sz w:val="20"/>
                          </w:rPr>
                          <w:t xml:space="preserve">Reaction times (ms) in the six phases when the attended stimulus is related to high or low reward probability.  </w:t>
                        </w:r>
                      </w:p>
                      <w:p w14:paraId="5E77CA4A" w14:textId="77777777" w:rsidR="00FB505D" w:rsidRDefault="00FB505D" w:rsidP="002B0E44">
                        <w:pPr>
                          <w:spacing w:line="480" w:lineRule="auto"/>
                          <w:jc w:val="both"/>
                        </w:pPr>
                      </w:p>
                    </w:txbxContent>
                  </v:textbox>
                </v:shape>
                <w10:wrap type="topAndBottom" anchorx="margin"/>
              </v:group>
            </w:pict>
          </mc:Fallback>
        </mc:AlternateContent>
      </w:r>
    </w:p>
    <w:tbl>
      <w:tblPr>
        <w:tblStyle w:val="APA6"/>
        <w:tblpPr w:leftFromText="181" w:rightFromText="181" w:vertAnchor="text" w:horzAnchor="margin" w:tblpY="336"/>
        <w:tblOverlap w:val="never"/>
        <w:tblW w:w="9639" w:type="dxa"/>
        <w:tblLook w:val="04A0" w:firstRow="1" w:lastRow="0" w:firstColumn="1" w:lastColumn="0" w:noHBand="0" w:noVBand="1"/>
      </w:tblPr>
      <w:tblGrid>
        <w:gridCol w:w="2102"/>
        <w:gridCol w:w="2257"/>
        <w:gridCol w:w="2260"/>
        <w:gridCol w:w="3020"/>
      </w:tblGrid>
      <w:tr w:rsidR="002B0E44" w14:paraId="202D86F5" w14:textId="77777777" w:rsidTr="002B0E44">
        <w:trPr>
          <w:trHeight w:val="634"/>
        </w:trPr>
        <w:tc>
          <w:tcPr>
            <w:tcW w:w="9639" w:type="dxa"/>
            <w:gridSpan w:val="4"/>
            <w:tcBorders>
              <w:bottom w:val="single" w:sz="4" w:space="0" w:color="auto"/>
            </w:tcBorders>
          </w:tcPr>
          <w:p w14:paraId="3E911E49" w14:textId="77777777" w:rsidR="002B0E44" w:rsidRDefault="002B0E44" w:rsidP="002B0E44">
            <w:pPr>
              <w:spacing w:line="360" w:lineRule="auto"/>
            </w:pPr>
            <w:r w:rsidRPr="000C1A99">
              <w:lastRenderedPageBreak/>
              <w:t xml:space="preserve">Supplementary </w:t>
            </w:r>
            <w:r>
              <w:t>Table 4</w:t>
            </w:r>
          </w:p>
          <w:p w14:paraId="6043B2C1" w14:textId="77777777" w:rsidR="002B0E44" w:rsidRDefault="002B0E44" w:rsidP="002B0E44">
            <w:pPr>
              <w:spacing w:line="360" w:lineRule="auto"/>
              <w:rPr>
                <w:i/>
              </w:rPr>
            </w:pPr>
            <w:r>
              <w:rPr>
                <w:i/>
              </w:rPr>
              <w:t>Means and 95% HDIs of sensitivity and reaction times across six phases of the experiment</w:t>
            </w:r>
          </w:p>
        </w:tc>
      </w:tr>
      <w:tr w:rsidR="002B0E44" w14:paraId="641E062C" w14:textId="77777777" w:rsidTr="002B0E44">
        <w:trPr>
          <w:trHeight w:val="634"/>
        </w:trPr>
        <w:tc>
          <w:tcPr>
            <w:tcW w:w="2102" w:type="dxa"/>
            <w:tcBorders>
              <w:top w:val="single" w:sz="4" w:space="0" w:color="auto"/>
              <w:bottom w:val="single" w:sz="4" w:space="0" w:color="auto"/>
            </w:tcBorders>
            <w:vAlign w:val="center"/>
          </w:tcPr>
          <w:p w14:paraId="0D9F2D9D" w14:textId="77777777" w:rsidR="002B0E44" w:rsidRDefault="002B0E44" w:rsidP="002B0E44">
            <w:r>
              <w:t>Reward phase</w:t>
            </w:r>
          </w:p>
        </w:tc>
        <w:tc>
          <w:tcPr>
            <w:tcW w:w="2257" w:type="dxa"/>
            <w:tcBorders>
              <w:top w:val="single" w:sz="4" w:space="0" w:color="auto"/>
              <w:bottom w:val="single" w:sz="4" w:space="0" w:color="auto"/>
            </w:tcBorders>
            <w:vAlign w:val="center"/>
          </w:tcPr>
          <w:p w14:paraId="2EA593E3" w14:textId="77777777" w:rsidR="002B0E44" w:rsidRDefault="002B0E44" w:rsidP="002B0E44">
            <w:r>
              <w:t>Value</w:t>
            </w:r>
          </w:p>
        </w:tc>
        <w:tc>
          <w:tcPr>
            <w:tcW w:w="2260" w:type="dxa"/>
            <w:tcBorders>
              <w:top w:val="single" w:sz="4" w:space="0" w:color="auto"/>
              <w:bottom w:val="single" w:sz="4" w:space="0" w:color="auto"/>
            </w:tcBorders>
            <w:vAlign w:val="center"/>
          </w:tcPr>
          <w:p w14:paraId="2127399E" w14:textId="77777777" w:rsidR="002B0E44" w:rsidRPr="007F6AA7" w:rsidRDefault="002B0E44" w:rsidP="002B0E44">
            <w:r>
              <w:t>Sensitivity (d′)</w:t>
            </w:r>
          </w:p>
        </w:tc>
        <w:tc>
          <w:tcPr>
            <w:tcW w:w="3020" w:type="dxa"/>
            <w:tcBorders>
              <w:top w:val="single" w:sz="4" w:space="0" w:color="auto"/>
              <w:bottom w:val="single" w:sz="4" w:space="0" w:color="auto"/>
            </w:tcBorders>
            <w:vAlign w:val="center"/>
          </w:tcPr>
          <w:p w14:paraId="78DA272E" w14:textId="77777777" w:rsidR="002B0E44" w:rsidRPr="00297068" w:rsidRDefault="002B0E44" w:rsidP="002B0E44">
            <w:r>
              <w:t>Reaction times (milliseconds)</w:t>
            </w:r>
          </w:p>
        </w:tc>
      </w:tr>
      <w:tr w:rsidR="002D133F" w14:paraId="1E9F662C" w14:textId="77777777" w:rsidTr="00A82B7C">
        <w:trPr>
          <w:trHeight w:val="417"/>
        </w:trPr>
        <w:tc>
          <w:tcPr>
            <w:tcW w:w="2102" w:type="dxa"/>
            <w:tcBorders>
              <w:top w:val="single" w:sz="4" w:space="0" w:color="auto"/>
            </w:tcBorders>
            <w:vAlign w:val="center"/>
          </w:tcPr>
          <w:p w14:paraId="6EDFA690" w14:textId="77777777" w:rsidR="002D133F" w:rsidRDefault="002D133F" w:rsidP="002D133F">
            <w:r w:rsidRPr="00DC56DA">
              <w:t>Baseline</w:t>
            </w:r>
            <w:r>
              <w:t xml:space="preserve"> </w:t>
            </w:r>
            <w:r w:rsidRPr="00DC56DA">
              <w:t>1</w:t>
            </w:r>
          </w:p>
        </w:tc>
        <w:tc>
          <w:tcPr>
            <w:tcW w:w="2257" w:type="dxa"/>
            <w:tcBorders>
              <w:top w:val="single" w:sz="4" w:space="0" w:color="auto"/>
            </w:tcBorders>
            <w:vAlign w:val="center"/>
          </w:tcPr>
          <w:p w14:paraId="1505E7B0" w14:textId="77777777" w:rsidR="002D133F" w:rsidRPr="008E021D" w:rsidRDefault="002D133F" w:rsidP="002D133F">
            <w:r>
              <w:t>High</w:t>
            </w:r>
          </w:p>
        </w:tc>
        <w:tc>
          <w:tcPr>
            <w:tcW w:w="2260" w:type="dxa"/>
            <w:tcBorders>
              <w:top w:val="single" w:sz="4" w:space="0" w:color="auto"/>
            </w:tcBorders>
          </w:tcPr>
          <w:p w14:paraId="1E960AB4" w14:textId="2163C9ED" w:rsidR="002D133F" w:rsidRDefault="002D133F" w:rsidP="002D133F">
            <w:r w:rsidRPr="00DD421F">
              <w:t>1.48 [1.24</w:t>
            </w:r>
            <w:r>
              <w:t>,</w:t>
            </w:r>
            <w:r w:rsidRPr="00DD421F">
              <w:t xml:space="preserve"> 1.71]</w:t>
            </w:r>
          </w:p>
        </w:tc>
        <w:tc>
          <w:tcPr>
            <w:tcW w:w="3020" w:type="dxa"/>
            <w:tcBorders>
              <w:top w:val="single" w:sz="4" w:space="0" w:color="auto"/>
            </w:tcBorders>
          </w:tcPr>
          <w:p w14:paraId="7D2564F8" w14:textId="559D4FC0" w:rsidR="002D133F" w:rsidRDefault="002D133F" w:rsidP="002D133F">
            <w:r w:rsidRPr="009074A6">
              <w:t>548.86 [535.97</w:t>
            </w:r>
            <w:r>
              <w:t>,</w:t>
            </w:r>
            <w:r w:rsidRPr="009074A6">
              <w:t xml:space="preserve"> 561.35]</w:t>
            </w:r>
          </w:p>
        </w:tc>
      </w:tr>
      <w:tr w:rsidR="002D133F" w14:paraId="716C6102" w14:textId="77777777" w:rsidTr="00A82B7C">
        <w:trPr>
          <w:trHeight w:val="417"/>
        </w:trPr>
        <w:tc>
          <w:tcPr>
            <w:tcW w:w="2102" w:type="dxa"/>
            <w:vAlign w:val="center"/>
          </w:tcPr>
          <w:p w14:paraId="641F64FF" w14:textId="77777777" w:rsidR="002D133F" w:rsidRDefault="002D133F" w:rsidP="002D133F">
            <w:r w:rsidRPr="00DC56DA">
              <w:t>Baseline</w:t>
            </w:r>
            <w:r>
              <w:t xml:space="preserve"> </w:t>
            </w:r>
            <w:r w:rsidRPr="00DC56DA">
              <w:t>1</w:t>
            </w:r>
          </w:p>
        </w:tc>
        <w:tc>
          <w:tcPr>
            <w:tcW w:w="2257" w:type="dxa"/>
            <w:vAlign w:val="center"/>
          </w:tcPr>
          <w:p w14:paraId="237281A0" w14:textId="77777777" w:rsidR="002D133F" w:rsidRPr="008E021D" w:rsidRDefault="002D133F" w:rsidP="002D133F">
            <w:r>
              <w:t>Low</w:t>
            </w:r>
          </w:p>
        </w:tc>
        <w:tc>
          <w:tcPr>
            <w:tcW w:w="2260" w:type="dxa"/>
          </w:tcPr>
          <w:p w14:paraId="7AE39BAE" w14:textId="7492A6E2" w:rsidR="002D133F" w:rsidRDefault="002D133F" w:rsidP="002D133F">
            <w:r w:rsidRPr="00DD421F">
              <w:t>1.32 [1.09</w:t>
            </w:r>
            <w:r>
              <w:t>,</w:t>
            </w:r>
            <w:r w:rsidRPr="00DD421F">
              <w:t xml:space="preserve"> 1.53]</w:t>
            </w:r>
          </w:p>
        </w:tc>
        <w:tc>
          <w:tcPr>
            <w:tcW w:w="3020" w:type="dxa"/>
          </w:tcPr>
          <w:p w14:paraId="08D86A22" w14:textId="0129B25B" w:rsidR="002D133F" w:rsidRDefault="002D133F" w:rsidP="002D133F">
            <w:r w:rsidRPr="009074A6">
              <w:t>548.38 [535.83</w:t>
            </w:r>
            <w:r>
              <w:t>,</w:t>
            </w:r>
            <w:r w:rsidRPr="009074A6">
              <w:t xml:space="preserve"> 560.97]</w:t>
            </w:r>
          </w:p>
        </w:tc>
      </w:tr>
      <w:tr w:rsidR="002D133F" w14:paraId="0EBB3ABA" w14:textId="77777777" w:rsidTr="00A82B7C">
        <w:trPr>
          <w:trHeight w:val="417"/>
        </w:trPr>
        <w:tc>
          <w:tcPr>
            <w:tcW w:w="2102" w:type="dxa"/>
            <w:vAlign w:val="center"/>
          </w:tcPr>
          <w:p w14:paraId="65D26E94" w14:textId="77777777" w:rsidR="002D133F" w:rsidRDefault="002D133F" w:rsidP="002D133F">
            <w:r w:rsidRPr="00DC56DA">
              <w:t>Baseline</w:t>
            </w:r>
            <w:r>
              <w:t xml:space="preserve"> </w:t>
            </w:r>
            <w:r w:rsidRPr="00DC56DA">
              <w:t>2</w:t>
            </w:r>
          </w:p>
        </w:tc>
        <w:tc>
          <w:tcPr>
            <w:tcW w:w="2257" w:type="dxa"/>
            <w:vAlign w:val="center"/>
          </w:tcPr>
          <w:p w14:paraId="54E9107C" w14:textId="77777777" w:rsidR="002D133F" w:rsidRPr="008E021D" w:rsidRDefault="002D133F" w:rsidP="002D133F">
            <w:r>
              <w:t>High</w:t>
            </w:r>
          </w:p>
        </w:tc>
        <w:tc>
          <w:tcPr>
            <w:tcW w:w="2260" w:type="dxa"/>
          </w:tcPr>
          <w:p w14:paraId="0C2A5465" w14:textId="236A352A" w:rsidR="002D133F" w:rsidRDefault="002D133F" w:rsidP="002D133F">
            <w:r w:rsidRPr="00DD421F">
              <w:t>1.6</w:t>
            </w:r>
            <w:r>
              <w:t>0</w:t>
            </w:r>
            <w:r w:rsidRPr="00DD421F">
              <w:t xml:space="preserve"> [1.38</w:t>
            </w:r>
            <w:r>
              <w:t>,</w:t>
            </w:r>
            <w:r w:rsidRPr="00DD421F">
              <w:t xml:space="preserve"> 1.84]</w:t>
            </w:r>
          </w:p>
        </w:tc>
        <w:tc>
          <w:tcPr>
            <w:tcW w:w="3020" w:type="dxa"/>
          </w:tcPr>
          <w:p w14:paraId="4EF45705" w14:textId="71F04C03" w:rsidR="002D133F" w:rsidRDefault="002D133F" w:rsidP="002D133F">
            <w:r w:rsidRPr="009074A6">
              <w:t>544.34 [531.22</w:t>
            </w:r>
            <w:r>
              <w:t>,</w:t>
            </w:r>
            <w:r w:rsidRPr="009074A6">
              <w:t xml:space="preserve"> 558.49]</w:t>
            </w:r>
          </w:p>
        </w:tc>
      </w:tr>
      <w:tr w:rsidR="002D133F" w14:paraId="55E23FF5" w14:textId="77777777" w:rsidTr="00A82B7C">
        <w:trPr>
          <w:trHeight w:val="417"/>
        </w:trPr>
        <w:tc>
          <w:tcPr>
            <w:tcW w:w="2102" w:type="dxa"/>
            <w:vAlign w:val="center"/>
          </w:tcPr>
          <w:p w14:paraId="3FC8B83A" w14:textId="77777777" w:rsidR="002D133F" w:rsidRDefault="002D133F" w:rsidP="002D133F">
            <w:r w:rsidRPr="00DC56DA">
              <w:t>Baseline</w:t>
            </w:r>
            <w:r>
              <w:t xml:space="preserve"> </w:t>
            </w:r>
            <w:r w:rsidRPr="00DC56DA">
              <w:t>2</w:t>
            </w:r>
          </w:p>
        </w:tc>
        <w:tc>
          <w:tcPr>
            <w:tcW w:w="2257" w:type="dxa"/>
            <w:vAlign w:val="center"/>
          </w:tcPr>
          <w:p w14:paraId="12506DED" w14:textId="77777777" w:rsidR="002D133F" w:rsidRPr="00534F07" w:rsidRDefault="002D133F" w:rsidP="002D133F">
            <w:r>
              <w:t>Low</w:t>
            </w:r>
          </w:p>
        </w:tc>
        <w:tc>
          <w:tcPr>
            <w:tcW w:w="2260" w:type="dxa"/>
          </w:tcPr>
          <w:p w14:paraId="3295E34E" w14:textId="41F7EF6A" w:rsidR="002D133F" w:rsidRDefault="002D133F" w:rsidP="002D133F">
            <w:r w:rsidRPr="00DD421F">
              <w:t>1.47 [1.25</w:t>
            </w:r>
            <w:r>
              <w:t>,</w:t>
            </w:r>
            <w:r w:rsidRPr="00DD421F">
              <w:t xml:space="preserve"> 1.69]</w:t>
            </w:r>
          </w:p>
        </w:tc>
        <w:tc>
          <w:tcPr>
            <w:tcW w:w="3020" w:type="dxa"/>
          </w:tcPr>
          <w:p w14:paraId="3B3E08BE" w14:textId="6259EFC5" w:rsidR="002D133F" w:rsidRDefault="002D133F" w:rsidP="002D133F">
            <w:r w:rsidRPr="009074A6">
              <w:t>553.98 [540.67</w:t>
            </w:r>
            <w:r>
              <w:t>,</w:t>
            </w:r>
            <w:r w:rsidRPr="009074A6">
              <w:t xml:space="preserve"> 567.69]</w:t>
            </w:r>
          </w:p>
        </w:tc>
      </w:tr>
      <w:tr w:rsidR="002D133F" w14:paraId="5D66853E" w14:textId="77777777" w:rsidTr="00A82B7C">
        <w:trPr>
          <w:trHeight w:val="417"/>
        </w:trPr>
        <w:tc>
          <w:tcPr>
            <w:tcW w:w="2102" w:type="dxa"/>
            <w:vAlign w:val="center"/>
          </w:tcPr>
          <w:p w14:paraId="63BC7929" w14:textId="77777777" w:rsidR="002D133F" w:rsidRDefault="002D133F" w:rsidP="002D133F">
            <w:r>
              <w:t xml:space="preserve">Training </w:t>
            </w:r>
            <w:r w:rsidRPr="00DC56DA">
              <w:t>1</w:t>
            </w:r>
          </w:p>
        </w:tc>
        <w:tc>
          <w:tcPr>
            <w:tcW w:w="2257" w:type="dxa"/>
            <w:vAlign w:val="center"/>
          </w:tcPr>
          <w:p w14:paraId="50810DF5" w14:textId="77777777" w:rsidR="002D133F" w:rsidRPr="00C21D51" w:rsidRDefault="002D133F" w:rsidP="002D133F">
            <w:r>
              <w:t>High</w:t>
            </w:r>
          </w:p>
        </w:tc>
        <w:tc>
          <w:tcPr>
            <w:tcW w:w="2260" w:type="dxa"/>
          </w:tcPr>
          <w:p w14:paraId="020157B5" w14:textId="473FE1F9" w:rsidR="002D133F" w:rsidRDefault="002D133F" w:rsidP="002D133F">
            <w:r w:rsidRPr="00DD421F">
              <w:t>1.54 [1.3</w:t>
            </w:r>
            <w:r>
              <w:t>0,</w:t>
            </w:r>
            <w:r w:rsidRPr="00DD421F">
              <w:t xml:space="preserve"> 1.78]</w:t>
            </w:r>
          </w:p>
        </w:tc>
        <w:tc>
          <w:tcPr>
            <w:tcW w:w="3020" w:type="dxa"/>
          </w:tcPr>
          <w:p w14:paraId="088E7D38" w14:textId="20560E2C" w:rsidR="002D133F" w:rsidRDefault="002D133F" w:rsidP="002D133F">
            <w:r w:rsidRPr="009074A6">
              <w:t>521.42 [508.48</w:t>
            </w:r>
            <w:r>
              <w:t>,</w:t>
            </w:r>
            <w:r w:rsidRPr="009074A6">
              <w:t xml:space="preserve"> 533.66]</w:t>
            </w:r>
          </w:p>
        </w:tc>
      </w:tr>
      <w:tr w:rsidR="002D133F" w14:paraId="4D0027ED" w14:textId="77777777" w:rsidTr="00A82B7C">
        <w:trPr>
          <w:trHeight w:val="417"/>
        </w:trPr>
        <w:tc>
          <w:tcPr>
            <w:tcW w:w="2102" w:type="dxa"/>
            <w:vAlign w:val="center"/>
          </w:tcPr>
          <w:p w14:paraId="41127953" w14:textId="77777777" w:rsidR="002D133F" w:rsidRDefault="002D133F" w:rsidP="002D133F">
            <w:r>
              <w:t xml:space="preserve">Training </w:t>
            </w:r>
            <w:r w:rsidRPr="00DC56DA">
              <w:t>1</w:t>
            </w:r>
          </w:p>
        </w:tc>
        <w:tc>
          <w:tcPr>
            <w:tcW w:w="2257" w:type="dxa"/>
            <w:vAlign w:val="center"/>
          </w:tcPr>
          <w:p w14:paraId="7CC53F96" w14:textId="77777777" w:rsidR="002D133F" w:rsidRPr="00C21D51" w:rsidRDefault="002D133F" w:rsidP="002D133F">
            <w:r>
              <w:t>Low</w:t>
            </w:r>
          </w:p>
        </w:tc>
        <w:tc>
          <w:tcPr>
            <w:tcW w:w="2260" w:type="dxa"/>
          </w:tcPr>
          <w:p w14:paraId="362566E9" w14:textId="50593DE9" w:rsidR="002D133F" w:rsidRDefault="002D133F" w:rsidP="002D133F">
            <w:r w:rsidRPr="00DD421F">
              <w:t>1.59 [1.37</w:t>
            </w:r>
            <w:r>
              <w:t>,</w:t>
            </w:r>
            <w:r w:rsidRPr="00DD421F">
              <w:t xml:space="preserve"> 1.81</w:t>
            </w:r>
          </w:p>
        </w:tc>
        <w:tc>
          <w:tcPr>
            <w:tcW w:w="3020" w:type="dxa"/>
          </w:tcPr>
          <w:p w14:paraId="53E9D794" w14:textId="05DBE7C1" w:rsidR="002D133F" w:rsidRDefault="002D133F" w:rsidP="002D133F">
            <w:r w:rsidRPr="009074A6">
              <w:t>542.35 [530.05</w:t>
            </w:r>
            <w:r>
              <w:t>,</w:t>
            </w:r>
            <w:r w:rsidRPr="009074A6">
              <w:t xml:space="preserve"> 555.45]</w:t>
            </w:r>
          </w:p>
        </w:tc>
      </w:tr>
      <w:tr w:rsidR="002D133F" w14:paraId="349C60DC" w14:textId="77777777" w:rsidTr="00A82B7C">
        <w:trPr>
          <w:trHeight w:val="417"/>
        </w:trPr>
        <w:tc>
          <w:tcPr>
            <w:tcW w:w="2102" w:type="dxa"/>
            <w:vAlign w:val="center"/>
          </w:tcPr>
          <w:p w14:paraId="1A087CCD" w14:textId="77777777" w:rsidR="002D133F" w:rsidRDefault="002D133F" w:rsidP="002D133F">
            <w:r>
              <w:t xml:space="preserve">Training </w:t>
            </w:r>
            <w:r w:rsidRPr="00DC56DA">
              <w:t>2</w:t>
            </w:r>
          </w:p>
        </w:tc>
        <w:tc>
          <w:tcPr>
            <w:tcW w:w="2257" w:type="dxa"/>
            <w:vAlign w:val="center"/>
          </w:tcPr>
          <w:p w14:paraId="52A885CF" w14:textId="77777777" w:rsidR="002D133F" w:rsidRDefault="002D133F" w:rsidP="002D133F">
            <w:r>
              <w:t>High</w:t>
            </w:r>
          </w:p>
        </w:tc>
        <w:tc>
          <w:tcPr>
            <w:tcW w:w="2260" w:type="dxa"/>
          </w:tcPr>
          <w:p w14:paraId="26223F07" w14:textId="34BFA899" w:rsidR="002D133F" w:rsidRDefault="002D133F" w:rsidP="002D133F">
            <w:r w:rsidRPr="00DD421F">
              <w:t>1.6</w:t>
            </w:r>
            <w:r>
              <w:t>0</w:t>
            </w:r>
            <w:r w:rsidRPr="00DD421F">
              <w:t xml:space="preserve"> [1.35</w:t>
            </w:r>
            <w:r>
              <w:t>,</w:t>
            </w:r>
            <w:r w:rsidRPr="00DD421F">
              <w:t xml:space="preserve"> 1.83]</w:t>
            </w:r>
          </w:p>
        </w:tc>
        <w:tc>
          <w:tcPr>
            <w:tcW w:w="3020" w:type="dxa"/>
          </w:tcPr>
          <w:p w14:paraId="0AD8A771" w14:textId="70E66F16" w:rsidR="002D133F" w:rsidRPr="00C57028" w:rsidRDefault="002D133F" w:rsidP="002D133F">
            <w:r w:rsidRPr="009074A6">
              <w:t>528.74 [</w:t>
            </w:r>
            <w:r>
              <w:t xml:space="preserve">515.92, </w:t>
            </w:r>
            <w:r w:rsidRPr="009074A6">
              <w:t>541.36]</w:t>
            </w:r>
          </w:p>
        </w:tc>
      </w:tr>
      <w:tr w:rsidR="002D133F" w14:paraId="3916B6BD" w14:textId="77777777" w:rsidTr="00A82B7C">
        <w:trPr>
          <w:trHeight w:val="417"/>
        </w:trPr>
        <w:tc>
          <w:tcPr>
            <w:tcW w:w="2102" w:type="dxa"/>
            <w:vAlign w:val="center"/>
          </w:tcPr>
          <w:p w14:paraId="6E3CA459" w14:textId="77777777" w:rsidR="002D133F" w:rsidRDefault="002D133F" w:rsidP="002D133F">
            <w:r>
              <w:t xml:space="preserve">Training </w:t>
            </w:r>
            <w:r w:rsidRPr="00DC56DA">
              <w:t>2</w:t>
            </w:r>
          </w:p>
        </w:tc>
        <w:tc>
          <w:tcPr>
            <w:tcW w:w="2257" w:type="dxa"/>
            <w:vAlign w:val="center"/>
          </w:tcPr>
          <w:p w14:paraId="2779CEAA" w14:textId="77777777" w:rsidR="002D133F" w:rsidRDefault="002D133F" w:rsidP="002D133F">
            <w:r>
              <w:t>Low</w:t>
            </w:r>
          </w:p>
        </w:tc>
        <w:tc>
          <w:tcPr>
            <w:tcW w:w="2260" w:type="dxa"/>
          </w:tcPr>
          <w:p w14:paraId="06FA0BA1" w14:textId="303DAC83" w:rsidR="002D133F" w:rsidRDefault="002D133F" w:rsidP="002D133F">
            <w:r w:rsidRPr="00DD421F">
              <w:t>1.48 [1.26</w:t>
            </w:r>
            <w:r>
              <w:t>,</w:t>
            </w:r>
            <w:r w:rsidRPr="00DD421F">
              <w:t xml:space="preserve"> 1.7</w:t>
            </w:r>
            <w:r>
              <w:t>0</w:t>
            </w:r>
            <w:r w:rsidRPr="00DD421F">
              <w:t>]</w:t>
            </w:r>
          </w:p>
        </w:tc>
        <w:tc>
          <w:tcPr>
            <w:tcW w:w="3020" w:type="dxa"/>
          </w:tcPr>
          <w:p w14:paraId="419CD7FC" w14:textId="09A0E61D" w:rsidR="002D133F" w:rsidRPr="00C57028" w:rsidRDefault="002D133F" w:rsidP="002D133F">
            <w:r w:rsidRPr="009074A6">
              <w:t>533.91 [</w:t>
            </w:r>
            <w:r>
              <w:t xml:space="preserve">521.41, </w:t>
            </w:r>
            <w:r w:rsidRPr="009074A6">
              <w:t>547.24]</w:t>
            </w:r>
          </w:p>
        </w:tc>
      </w:tr>
      <w:tr w:rsidR="002D133F" w14:paraId="24535C75" w14:textId="77777777" w:rsidTr="00A82B7C">
        <w:trPr>
          <w:trHeight w:val="417"/>
        </w:trPr>
        <w:tc>
          <w:tcPr>
            <w:tcW w:w="2102" w:type="dxa"/>
            <w:vAlign w:val="center"/>
          </w:tcPr>
          <w:p w14:paraId="376D427C" w14:textId="77777777" w:rsidR="002D133F" w:rsidRDefault="002D133F" w:rsidP="002D133F">
            <w:r>
              <w:t xml:space="preserve">Test </w:t>
            </w:r>
            <w:r w:rsidRPr="00DC56DA">
              <w:t>1</w:t>
            </w:r>
          </w:p>
        </w:tc>
        <w:tc>
          <w:tcPr>
            <w:tcW w:w="2257" w:type="dxa"/>
            <w:vAlign w:val="center"/>
          </w:tcPr>
          <w:p w14:paraId="759C5002" w14:textId="77777777" w:rsidR="002D133F" w:rsidRDefault="002D133F" w:rsidP="002D133F">
            <w:r>
              <w:t>High</w:t>
            </w:r>
          </w:p>
        </w:tc>
        <w:tc>
          <w:tcPr>
            <w:tcW w:w="2260" w:type="dxa"/>
          </w:tcPr>
          <w:p w14:paraId="08B64914" w14:textId="0890A555" w:rsidR="002D133F" w:rsidRDefault="002D133F" w:rsidP="002D133F">
            <w:r w:rsidRPr="00DD421F">
              <w:t>1.49 [1.24</w:t>
            </w:r>
            <w:r>
              <w:t>,</w:t>
            </w:r>
            <w:r w:rsidRPr="00DD421F">
              <w:t xml:space="preserve"> 1.72]</w:t>
            </w:r>
          </w:p>
        </w:tc>
        <w:tc>
          <w:tcPr>
            <w:tcW w:w="3020" w:type="dxa"/>
          </w:tcPr>
          <w:p w14:paraId="541E2A8E" w14:textId="1E1359C5" w:rsidR="002D133F" w:rsidRPr="00C57028" w:rsidRDefault="002D133F" w:rsidP="002D133F">
            <w:r w:rsidRPr="009074A6">
              <w:t>528.64 [514.39</w:t>
            </w:r>
            <w:r>
              <w:t>,</w:t>
            </w:r>
            <w:r w:rsidRPr="009074A6">
              <w:t xml:space="preserve"> 542.24]</w:t>
            </w:r>
          </w:p>
        </w:tc>
      </w:tr>
      <w:tr w:rsidR="002D133F" w14:paraId="2F82BE9E" w14:textId="77777777" w:rsidTr="00A82B7C">
        <w:trPr>
          <w:trHeight w:val="417"/>
        </w:trPr>
        <w:tc>
          <w:tcPr>
            <w:tcW w:w="2102" w:type="dxa"/>
            <w:vAlign w:val="center"/>
          </w:tcPr>
          <w:p w14:paraId="2D0ECA4C" w14:textId="77777777" w:rsidR="002D133F" w:rsidRDefault="002D133F" w:rsidP="002D133F">
            <w:r>
              <w:t xml:space="preserve">Test </w:t>
            </w:r>
            <w:r w:rsidRPr="00DC56DA">
              <w:t>1</w:t>
            </w:r>
          </w:p>
        </w:tc>
        <w:tc>
          <w:tcPr>
            <w:tcW w:w="2257" w:type="dxa"/>
            <w:vAlign w:val="center"/>
          </w:tcPr>
          <w:p w14:paraId="2B739EA0" w14:textId="77777777" w:rsidR="002D133F" w:rsidRDefault="002D133F" w:rsidP="002D133F">
            <w:r>
              <w:t>Low</w:t>
            </w:r>
          </w:p>
        </w:tc>
        <w:tc>
          <w:tcPr>
            <w:tcW w:w="2260" w:type="dxa"/>
          </w:tcPr>
          <w:p w14:paraId="0D9931E0" w14:textId="26B4CED6" w:rsidR="002D133F" w:rsidRDefault="002D133F" w:rsidP="002D133F">
            <w:r w:rsidRPr="00DD421F">
              <w:t>1.5</w:t>
            </w:r>
            <w:r>
              <w:t>0</w:t>
            </w:r>
            <w:r w:rsidRPr="00DD421F">
              <w:t xml:space="preserve"> [1.28</w:t>
            </w:r>
            <w:r>
              <w:t>,</w:t>
            </w:r>
            <w:r w:rsidRPr="00DD421F">
              <w:t xml:space="preserve"> 1.71]</w:t>
            </w:r>
          </w:p>
        </w:tc>
        <w:tc>
          <w:tcPr>
            <w:tcW w:w="3020" w:type="dxa"/>
          </w:tcPr>
          <w:p w14:paraId="491B185F" w14:textId="30B67331" w:rsidR="002D133F" w:rsidRPr="00C57028" w:rsidRDefault="002D133F" w:rsidP="002D133F">
            <w:r w:rsidRPr="009074A6">
              <w:t>536.51 [520.49</w:t>
            </w:r>
            <w:r>
              <w:t>,</w:t>
            </w:r>
            <w:r w:rsidRPr="009074A6">
              <w:t xml:space="preserve"> 551.37]</w:t>
            </w:r>
          </w:p>
        </w:tc>
      </w:tr>
      <w:tr w:rsidR="002D133F" w14:paraId="204DF3B7" w14:textId="77777777" w:rsidTr="00A82B7C">
        <w:trPr>
          <w:trHeight w:val="417"/>
        </w:trPr>
        <w:tc>
          <w:tcPr>
            <w:tcW w:w="2102" w:type="dxa"/>
            <w:vAlign w:val="center"/>
          </w:tcPr>
          <w:p w14:paraId="45D77F87" w14:textId="77777777" w:rsidR="002D133F" w:rsidRDefault="002D133F" w:rsidP="002D133F">
            <w:r>
              <w:t xml:space="preserve">Test </w:t>
            </w:r>
            <w:r w:rsidRPr="00DC56DA">
              <w:t>2</w:t>
            </w:r>
          </w:p>
        </w:tc>
        <w:tc>
          <w:tcPr>
            <w:tcW w:w="2257" w:type="dxa"/>
            <w:vAlign w:val="center"/>
          </w:tcPr>
          <w:p w14:paraId="7744267F" w14:textId="77777777" w:rsidR="002D133F" w:rsidRDefault="002D133F" w:rsidP="002D133F">
            <w:r>
              <w:t>High</w:t>
            </w:r>
          </w:p>
        </w:tc>
        <w:tc>
          <w:tcPr>
            <w:tcW w:w="2260" w:type="dxa"/>
          </w:tcPr>
          <w:p w14:paraId="0C85C8C8" w14:textId="69AA8B39" w:rsidR="002D133F" w:rsidRDefault="002D133F" w:rsidP="002D133F">
            <w:r w:rsidRPr="00DD421F">
              <w:t>1.49 [1.25</w:t>
            </w:r>
            <w:r>
              <w:t>,</w:t>
            </w:r>
            <w:r w:rsidRPr="00DD421F">
              <w:t xml:space="preserve"> 1.74]</w:t>
            </w:r>
          </w:p>
        </w:tc>
        <w:tc>
          <w:tcPr>
            <w:tcW w:w="3020" w:type="dxa"/>
          </w:tcPr>
          <w:p w14:paraId="037450D7" w14:textId="34BDC7C2" w:rsidR="002D133F" w:rsidRPr="00C57028" w:rsidRDefault="002D133F" w:rsidP="002D133F">
            <w:r w:rsidRPr="009074A6">
              <w:t>529.32 [516.53</w:t>
            </w:r>
            <w:r>
              <w:t>,</w:t>
            </w:r>
            <w:r w:rsidRPr="009074A6">
              <w:t xml:space="preserve"> 543.7</w:t>
            </w:r>
            <w:r>
              <w:t>0</w:t>
            </w:r>
            <w:r w:rsidRPr="009074A6">
              <w:t>]</w:t>
            </w:r>
          </w:p>
        </w:tc>
      </w:tr>
      <w:tr w:rsidR="002D133F" w14:paraId="2CA3D8C5" w14:textId="77777777" w:rsidTr="00A82B7C">
        <w:trPr>
          <w:trHeight w:val="417"/>
        </w:trPr>
        <w:tc>
          <w:tcPr>
            <w:tcW w:w="2102" w:type="dxa"/>
            <w:tcBorders>
              <w:bottom w:val="single" w:sz="4" w:space="0" w:color="auto"/>
            </w:tcBorders>
            <w:vAlign w:val="center"/>
          </w:tcPr>
          <w:p w14:paraId="698B8261" w14:textId="77777777" w:rsidR="002D133F" w:rsidRDefault="002D133F" w:rsidP="002D133F">
            <w:r>
              <w:t xml:space="preserve">Test </w:t>
            </w:r>
            <w:r w:rsidRPr="00DC56DA">
              <w:t>2</w:t>
            </w:r>
          </w:p>
        </w:tc>
        <w:tc>
          <w:tcPr>
            <w:tcW w:w="2257" w:type="dxa"/>
            <w:tcBorders>
              <w:bottom w:val="single" w:sz="4" w:space="0" w:color="auto"/>
            </w:tcBorders>
            <w:vAlign w:val="center"/>
          </w:tcPr>
          <w:p w14:paraId="2815A758" w14:textId="77777777" w:rsidR="002D133F" w:rsidRDefault="002D133F" w:rsidP="002D133F">
            <w:r>
              <w:t>Low</w:t>
            </w:r>
          </w:p>
        </w:tc>
        <w:tc>
          <w:tcPr>
            <w:tcW w:w="2260" w:type="dxa"/>
            <w:tcBorders>
              <w:bottom w:val="single" w:sz="4" w:space="0" w:color="auto"/>
            </w:tcBorders>
          </w:tcPr>
          <w:p w14:paraId="61C1A838" w14:textId="1E9BF6CA" w:rsidR="002D133F" w:rsidRDefault="002D133F" w:rsidP="002D133F">
            <w:r w:rsidRPr="00DD421F">
              <w:t>1.55 [1.33</w:t>
            </w:r>
            <w:r>
              <w:t>,</w:t>
            </w:r>
            <w:r w:rsidRPr="00DD421F">
              <w:t xml:space="preserve"> 1.76]</w:t>
            </w:r>
          </w:p>
        </w:tc>
        <w:tc>
          <w:tcPr>
            <w:tcW w:w="3020" w:type="dxa"/>
            <w:tcBorders>
              <w:bottom w:val="single" w:sz="4" w:space="0" w:color="auto"/>
            </w:tcBorders>
          </w:tcPr>
          <w:p w14:paraId="5D5F5099" w14:textId="35AF5D23" w:rsidR="002D133F" w:rsidRPr="00C57028" w:rsidRDefault="002D133F" w:rsidP="002D133F">
            <w:r w:rsidRPr="009074A6">
              <w:t>543.01 [528.56</w:t>
            </w:r>
            <w:r>
              <w:t>,</w:t>
            </w:r>
            <w:r w:rsidRPr="009074A6">
              <w:t xml:space="preserve"> 557.28]</w:t>
            </w:r>
          </w:p>
        </w:tc>
      </w:tr>
    </w:tbl>
    <w:p w14:paraId="6863F7EB" w14:textId="0DF2A0F3" w:rsidR="002B0E44" w:rsidRDefault="002B0E44" w:rsidP="002B0E44">
      <w:pPr>
        <w:spacing w:line="480" w:lineRule="auto"/>
        <w:jc w:val="both"/>
      </w:pPr>
    </w:p>
    <w:p w14:paraId="344A73C0" w14:textId="4F9406BA" w:rsidR="006F2A37" w:rsidRDefault="006F2A37" w:rsidP="000066F8">
      <w:pPr>
        <w:spacing w:line="480" w:lineRule="auto"/>
        <w:jc w:val="both"/>
      </w:pPr>
    </w:p>
    <w:p w14:paraId="310F606E" w14:textId="4B56847A" w:rsidR="00FB0502" w:rsidRDefault="00FB0502" w:rsidP="00BC3FB6">
      <w:pPr>
        <w:pStyle w:val="Heading1"/>
        <w:spacing w:before="0" w:after="240"/>
      </w:pPr>
      <w:r>
        <w:t>Acknowledgements</w:t>
      </w:r>
    </w:p>
    <w:p w14:paraId="7F452854" w14:textId="47648FF6" w:rsidR="00ED1620" w:rsidRDefault="001B37E8" w:rsidP="009B109F">
      <w:pPr>
        <w:spacing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5D38DF">
        <w:t>,</w:t>
      </w:r>
      <w:r w:rsidR="009508C9">
        <w:t xml:space="preserve"> </w:t>
      </w:r>
      <w:r>
        <w:t xml:space="preserve">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5D38DF">
        <w:t xml:space="preserve">, and the Biotechnology and Biological Sciences Research Council [BB/P002404/1 </w:t>
      </w:r>
      <w:r w:rsidR="00890E39">
        <w:t>awarded</w:t>
      </w:r>
      <w:r w:rsidR="005D38DF">
        <w:t xml:space="preserve"> to SKA]</w:t>
      </w:r>
      <w:r w:rsidR="00FB62B3">
        <w:t>.</w:t>
      </w:r>
      <w:r w:rsidR="00F35FBF" w:rsidRPr="00F35FBF">
        <w:t xml:space="preserve"> </w:t>
      </w:r>
      <w:r w:rsidR="00ED1620">
        <w:t>The funding sources had no involvement in the study design; collection, analysis, and interpretation of data; writing of the report; and decision to submit the article for publication.</w:t>
      </w:r>
    </w:p>
    <w:p w14:paraId="19CED138" w14:textId="6B7995DA" w:rsidR="00ED1620" w:rsidRDefault="005A7C07" w:rsidP="009B109F">
      <w:pPr>
        <w:spacing w:line="480" w:lineRule="auto"/>
        <w:jc w:val="both"/>
      </w:pPr>
      <w:r>
        <w:t xml:space="preserve">We would like to thank Gilles Pourtois for his help with conceiving the study and for </w:t>
      </w:r>
      <w:r w:rsidR="009B109F">
        <w:t xml:space="preserve">the very </w:t>
      </w:r>
      <w:r>
        <w:t xml:space="preserve">useful discussions of the results. Further, we thank Gilles for all of the materials he provided for this study. </w:t>
      </w:r>
      <w:r w:rsidR="00ED1620">
        <w:t xml:space="preserve">We would </w:t>
      </w:r>
      <w:r>
        <w:t xml:space="preserve">also </w:t>
      </w:r>
      <w:r w:rsidR="00ED1620">
        <w:t>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 xml:space="preserve">for discussions about statistical </w:t>
      </w:r>
      <w:r w:rsidR="006C644D">
        <w:rPr>
          <w:color w:val="000000"/>
          <w:szCs w:val="16"/>
        </w:rPr>
        <w:lastRenderedPageBreak/>
        <w:t>analyses of the data</w:t>
      </w:r>
      <w:r w:rsidR="005D38DF">
        <w:rPr>
          <w:color w:val="000000"/>
          <w:szCs w:val="16"/>
        </w:rPr>
        <w:t xml:space="preserve">, Ruth Krebs for her comments on a </w:t>
      </w:r>
      <w:r>
        <w:rPr>
          <w:color w:val="000000"/>
          <w:szCs w:val="16"/>
        </w:rPr>
        <w:t>previous version of the manuscript</w:t>
      </w:r>
      <w:r w:rsidR="005D38DF">
        <w:rPr>
          <w:color w:val="000000"/>
          <w:szCs w:val="16"/>
        </w:rPr>
        <w:t>,</w:t>
      </w:r>
      <w:r w:rsidR="006C644D">
        <w:rPr>
          <w:color w:val="000000"/>
          <w:szCs w:val="16"/>
        </w:rPr>
        <w:t xml:space="preserve"> and</w:t>
      </w:r>
      <w:r w:rsidR="006C644D" w:rsidRPr="006C644D">
        <w:t xml:space="preserve"> </w:t>
      </w:r>
      <w:r w:rsidR="00ED1620">
        <w:t xml:space="preserve">Inez Greven </w:t>
      </w:r>
      <w:r w:rsidR="006C644D">
        <w:t>for help with data collection.</w:t>
      </w:r>
    </w:p>
    <w:p w14:paraId="5DFBB28F" w14:textId="4F99B98D" w:rsidR="00CC0973" w:rsidRDefault="00CC0973" w:rsidP="00BC3FB6">
      <w:pPr>
        <w:pStyle w:val="Heading1"/>
        <w:spacing w:before="0" w:after="240"/>
      </w:pPr>
      <w:r w:rsidRPr="00D92BFE">
        <w:t>Author contributions</w:t>
      </w:r>
    </w:p>
    <w:p w14:paraId="40E0C681" w14:textId="2A7BA602" w:rsidR="001D78FC" w:rsidRDefault="001D78FC" w:rsidP="001D78FC">
      <w:pPr>
        <w:widowControl w:val="0"/>
        <w:spacing w:line="480" w:lineRule="auto"/>
        <w:jc w:val="both"/>
        <w:rPr>
          <w:rFonts w:eastAsia="Times New Roman"/>
          <w:szCs w:val="24"/>
        </w:rPr>
      </w:pPr>
      <w:r>
        <w:rPr>
          <w:rFonts w:eastAsia="Times New Roman"/>
          <w:szCs w:val="24"/>
        </w:rPr>
        <w:t xml:space="preserve">Author contributions are coded according to the CRediT taxonomy </w:t>
      </w:r>
      <w:r>
        <w:rPr>
          <w:rFonts w:eastAsia="Times New Roman"/>
          <w:szCs w:val="24"/>
        </w:rPr>
        <w:fldChar w:fldCharType="begin" w:fldLock="1"/>
      </w:r>
      <w:r w:rsidR="00850446">
        <w:rPr>
          <w:rFonts w:eastAsia="Times New Roman"/>
          <w:szCs w:val="24"/>
        </w:rPr>
        <w:instrText>ADDIN CSL_CITATION {"citationItems":[{"id":"ITEM-1","itemData":{"DOI":"10.1038/508312a","ISSN":"0028-0836","abstract":"Liz Allen, Amy Brand, Jo Scott, Micah Altman and Marjorie Hlava are trialling digital taxonomies to help researchers to identify their contributions to collaborative projects.","author":[{"dropping-particle":"","family":"Allen","given":"Liz","non-dropping-particle":"","parse-names":false,"suffix":""},{"dropping-particle":"","family":"Scott","given":"Jo","non-dropping-particle":"","parse-names":false,"suffix":""},{"dropping-particle":"","family":"Brand","given":"Amy","non-dropping-particle":"","parse-names":false,"suffix":""},{"dropping-particle":"","family":"Hlava","given":"Marjorie","non-dropping-particle":"","parse-names":false,"suffix":""},{"dropping-particle":"","family":"Altman","given":"Micah","non-dropping-particle":"","parse-names":false,"suffix":""}],"container-title":"Nature","id":"ITEM-1","issue":"7496","issued":{"date-parts":[["2014"]]},"page":"312-313","title":"Publishing: Credit where credit is due","type":"article-journal","volume":"508"},"uris":["http://www.mendeley.com/documents/?uuid=c2da882f-7eb4-44bd-8306-73c9bb9668e2"]}],"mendeley":{"formattedCitation":"(Allen, Scott, Brand, Hlava, &amp; Altman, 2014)","plainTextFormattedCitation":"(Allen, Scott, Brand, Hlava, &amp; Altman, 2014)","previouslyFormattedCitation":"(Allen, Scott, Brand, Hlava, &amp; Altman, 2014)"},"properties":{"noteIndex":0},"schema":"https://github.com/citation-style-language/schema/raw/master/csl-citation.json"}</w:instrText>
      </w:r>
      <w:r>
        <w:rPr>
          <w:rFonts w:eastAsia="Times New Roman"/>
          <w:szCs w:val="24"/>
        </w:rPr>
        <w:fldChar w:fldCharType="separate"/>
      </w:r>
      <w:r w:rsidR="007872FC" w:rsidRPr="007872FC">
        <w:rPr>
          <w:rFonts w:eastAsia="Times New Roman"/>
          <w:noProof/>
          <w:szCs w:val="24"/>
        </w:rPr>
        <w:t>(Allen, Scott, Brand, Hlava, &amp; Altman, 2014)</w:t>
      </w:r>
      <w:r>
        <w:rPr>
          <w:rFonts w:eastAsia="Times New Roman"/>
          <w:szCs w:val="24"/>
        </w:rPr>
        <w:fldChar w:fldCharType="end"/>
      </w:r>
      <w:r>
        <w:rPr>
          <w:rFonts w:eastAsia="Times New Roman"/>
          <w:szCs w:val="24"/>
        </w:rPr>
        <w:t xml:space="preserve">. For details, see </w:t>
      </w:r>
      <w:hyperlink r:id="rId18" w:history="1">
        <w:r>
          <w:rPr>
            <w:rFonts w:eastAsia="Times New Roman"/>
            <w:szCs w:val="24"/>
          </w:rPr>
          <w:t>https://www.casrai.org/credit.html</w:t>
        </w:r>
      </w:hyperlink>
      <w:r>
        <w:rPr>
          <w:rFonts w:eastAsia="Times New Roman"/>
          <w:szCs w:val="24"/>
        </w:rPr>
        <w:t>.</w:t>
      </w:r>
    </w:p>
    <w:p w14:paraId="6849DEE1" w14:textId="2EA218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Pr>
          <w:rFonts w:eastAsia="Times New Roman"/>
          <w:szCs w:val="24"/>
        </w:rPr>
        <w:t xml:space="preserve">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7F32F9EE" w14:textId="460E9D58" w:rsidR="00FB505D" w:rsidRDefault="00FB505D" w:rsidP="00FB505D">
      <w:pPr>
        <w:pStyle w:val="Heading1"/>
        <w:spacing w:before="0" w:after="240"/>
      </w:pPr>
      <w:r>
        <w:t>Competing interests</w:t>
      </w:r>
    </w:p>
    <w:p w14:paraId="1B99B550" w14:textId="22810ED9" w:rsidR="00FB505D" w:rsidRDefault="00FB505D" w:rsidP="000A774E">
      <w:pPr>
        <w:widowControl w:val="0"/>
        <w:spacing w:line="480" w:lineRule="auto"/>
        <w:jc w:val="both"/>
        <w:rPr>
          <w:rFonts w:eastAsia="Times New Roman"/>
          <w:szCs w:val="24"/>
        </w:rPr>
      </w:pPr>
      <w:r>
        <w:rPr>
          <w:rFonts w:eastAsia="Times New Roman"/>
          <w:szCs w:val="24"/>
        </w:rPr>
        <w:t xml:space="preserve">The authors have no competing interests to report. </w:t>
      </w:r>
    </w:p>
    <w:p w14:paraId="0E5A37C1" w14:textId="57B8EE77" w:rsidR="00CC0973" w:rsidRPr="00D92BFE" w:rsidRDefault="000A774E" w:rsidP="00BC3FB6">
      <w:pPr>
        <w:pStyle w:val="Heading1"/>
        <w:spacing w:before="0" w:after="240"/>
      </w:pPr>
      <w:r>
        <w:t>Data availability</w:t>
      </w:r>
    </w:p>
    <w:p w14:paraId="10B0D47E" w14:textId="5E5124BB" w:rsidR="00CC0973" w:rsidRDefault="00CC0973" w:rsidP="00CC0973">
      <w:pPr>
        <w:spacing w:line="480" w:lineRule="auto"/>
        <w:jc w:val="both"/>
        <w:rPr>
          <w:rStyle w:val="Hyperlink"/>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commentRangeStart w:id="1"/>
      <w:r w:rsidR="00520D06">
        <w:rPr>
          <w:rStyle w:val="Hyperlink"/>
          <w:rFonts w:eastAsia="Times New Roman"/>
          <w:color w:val="000000" w:themeColor="text1"/>
          <w:szCs w:val="24"/>
        </w:rPr>
        <w:fldChar w:fldCharType="begin"/>
      </w:r>
      <w:r w:rsidR="00520D06">
        <w:rPr>
          <w:rStyle w:val="Hyperlink"/>
          <w:rFonts w:eastAsia="Times New Roman"/>
          <w:color w:val="000000" w:themeColor="text1"/>
          <w:szCs w:val="24"/>
        </w:rPr>
        <w:instrText xml:space="preserve"> HYPERLINK "</w:instrText>
      </w:r>
      <w:r w:rsidR="00520D06" w:rsidRPr="00C875DC">
        <w:rPr>
          <w:rStyle w:val="Hyperlink"/>
          <w:rFonts w:eastAsia="Times New Roman"/>
          <w:color w:val="000000" w:themeColor="text1"/>
          <w:szCs w:val="24"/>
        </w:rPr>
        <w:instrText>https://osf.io/kjds3/</w:instrText>
      </w:r>
      <w:r w:rsidR="00520D06">
        <w:rPr>
          <w:rStyle w:val="Hyperlink"/>
          <w:rFonts w:eastAsia="Times New Roman"/>
          <w:color w:val="000000" w:themeColor="text1"/>
          <w:szCs w:val="24"/>
        </w:rPr>
        <w:instrText xml:space="preserve">" </w:instrText>
      </w:r>
      <w:r w:rsidR="00520D06">
        <w:rPr>
          <w:rStyle w:val="Hyperlink"/>
          <w:rFonts w:eastAsia="Times New Roman"/>
          <w:color w:val="000000" w:themeColor="text1"/>
          <w:szCs w:val="24"/>
        </w:rPr>
        <w:fldChar w:fldCharType="separate"/>
      </w:r>
      <w:r w:rsidR="00520D06" w:rsidRPr="00B0686C">
        <w:rPr>
          <w:rStyle w:val="Hyperlink"/>
          <w:rFonts w:eastAsia="Times New Roman"/>
          <w:szCs w:val="24"/>
        </w:rPr>
        <w:t>https://osf.io/kjds3/</w:t>
      </w:r>
      <w:r w:rsidR="00520D06">
        <w:rPr>
          <w:rStyle w:val="Hyperlink"/>
          <w:rFonts w:eastAsia="Times New Roman"/>
          <w:color w:val="000000" w:themeColor="text1"/>
          <w:szCs w:val="24"/>
        </w:rPr>
        <w:fldChar w:fldCharType="end"/>
      </w:r>
      <w:r w:rsidR="004E0CAB" w:rsidRPr="00C875DC">
        <w:rPr>
          <w:rStyle w:val="Hyperlink"/>
          <w:rFonts w:eastAsia="Times New Roman"/>
          <w:color w:val="000000" w:themeColor="text1"/>
          <w:szCs w:val="24"/>
        </w:rPr>
        <w:t>.</w:t>
      </w:r>
      <w:commentRangeEnd w:id="1"/>
      <w:r w:rsidR="005734BD">
        <w:rPr>
          <w:rStyle w:val="CommentReference"/>
        </w:rPr>
        <w:commentReference w:id="1"/>
      </w:r>
    </w:p>
    <w:p w14:paraId="53AA61AA" w14:textId="77777777" w:rsidR="00520D06" w:rsidRDefault="00520D06" w:rsidP="00520D06">
      <w:pPr>
        <w:pStyle w:val="Heading2"/>
        <w:spacing w:before="0" w:after="240"/>
        <w:jc w:val="center"/>
      </w:pPr>
      <w:r>
        <w:t>Software for data visualization and analysis</w:t>
      </w:r>
    </w:p>
    <w:p w14:paraId="4A71A92C" w14:textId="77777777" w:rsidR="00520D06" w:rsidRDefault="00520D06" w:rsidP="00520D06">
      <w:pPr>
        <w:spacing w:line="480" w:lineRule="auto"/>
        <w:ind w:firstLine="284"/>
        <w:jc w:val="both"/>
      </w:pPr>
      <w:r>
        <w:t xml:space="preserve">Visualization and statistical analyses were performed using R v3.4.4 </w:t>
      </w:r>
      <w:r>
        <w:fldChar w:fldCharType="begin" w:fldLock="1"/>
      </w:r>
      <w:r>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fldChar w:fldCharType="separate"/>
      </w:r>
      <w:r w:rsidRPr="006C644D">
        <w:rPr>
          <w:noProof/>
        </w:rPr>
        <w:t>(R Core Team, 2017)</w:t>
      </w:r>
      <w:r>
        <w:fldChar w:fldCharType="end"/>
      </w:r>
      <w:r>
        <w:t xml:space="preserve"> via RStudio v1.1.453 </w:t>
      </w:r>
      <w:r>
        <w:fldChar w:fldCharType="begin" w:fldLock="1"/>
      </w:r>
      <w:r>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fldChar w:fldCharType="separate"/>
      </w:r>
      <w:r w:rsidRPr="006C644D">
        <w:rPr>
          <w:noProof/>
        </w:rPr>
        <w:t>(RStudio Team, 2015)</w:t>
      </w:r>
      <w:r>
        <w:fldChar w:fldCharType="end"/>
      </w:r>
      <w:r>
        <w:t>. We used the following packages (and their respective dependencies):</w:t>
      </w:r>
    </w:p>
    <w:p w14:paraId="0573E4D7" w14:textId="77777777" w:rsidR="00520D06" w:rsidRDefault="00520D06" w:rsidP="00520D06">
      <w:pPr>
        <w:spacing w:line="480" w:lineRule="auto"/>
        <w:ind w:firstLine="284"/>
        <w:jc w:val="both"/>
      </w:pPr>
      <w:r>
        <w:t>•</w:t>
      </w:r>
      <w:r>
        <w:tab/>
        <w:t xml:space="preserve">data manipulation: tidyverse v1.2.1 </w:t>
      </w:r>
      <w:r>
        <w:fldChar w:fldCharType="begin" w:fldLock="1"/>
      </w:r>
      <w:r>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fldChar w:fldCharType="separate"/>
      </w:r>
      <w:r w:rsidRPr="00A44306">
        <w:rPr>
          <w:noProof/>
        </w:rPr>
        <w:t>(Wickham, 2017)</w:t>
      </w:r>
      <w:r>
        <w:fldChar w:fldCharType="end"/>
      </w:r>
      <w:r>
        <w:t>;</w:t>
      </w:r>
    </w:p>
    <w:p w14:paraId="4A1EB624" w14:textId="77777777" w:rsidR="00520D06" w:rsidRDefault="00520D06" w:rsidP="00520D06">
      <w:pPr>
        <w:spacing w:line="480" w:lineRule="auto"/>
        <w:ind w:firstLine="284"/>
        <w:jc w:val="both"/>
      </w:pPr>
      <w:r>
        <w:t>•</w:t>
      </w:r>
      <w:r>
        <w:tab/>
        <w:t xml:space="preserve">statistical analyses: Rmisc v1.5 </w:t>
      </w:r>
      <w:r>
        <w:fldChar w:fldCharType="begin" w:fldLock="1"/>
      </w:r>
      <w:r>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fldChar w:fldCharType="separate"/>
      </w:r>
      <w:r w:rsidRPr="00A44306">
        <w:rPr>
          <w:noProof/>
        </w:rPr>
        <w:t>(Hope, 2013)</w:t>
      </w:r>
      <w:r>
        <w:fldChar w:fldCharType="end"/>
      </w:r>
      <w:r>
        <w:t xml:space="preserve">, brms v2.3.1 </w:t>
      </w:r>
      <w:r>
        <w:fldChar w:fldCharType="begin" w:fldLock="1"/>
      </w:r>
      <w:r>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fldChar w:fldCharType="separate"/>
      </w:r>
      <w:r w:rsidRPr="00A44306">
        <w:rPr>
          <w:noProof/>
        </w:rPr>
        <w:t>(Bürkner, 2016)</w:t>
      </w:r>
      <w:r>
        <w:fldChar w:fldCharType="end"/>
      </w:r>
      <w:r>
        <w:t xml:space="preserve">; </w:t>
      </w:r>
    </w:p>
    <w:p w14:paraId="173E5919" w14:textId="77777777" w:rsidR="00520D06" w:rsidRDefault="00520D06" w:rsidP="00520D06">
      <w:pPr>
        <w:spacing w:line="480" w:lineRule="auto"/>
        <w:ind w:left="716" w:hanging="432"/>
        <w:jc w:val="both"/>
      </w:pPr>
      <w:r>
        <w:t>•</w:t>
      </w:r>
      <w:r>
        <w:tab/>
        <w:t xml:space="preserve">visualization: cowplot v0.9.2 </w:t>
      </w:r>
      <w:r>
        <w:fldChar w:fldCharType="begin" w:fldLock="1"/>
      </w:r>
      <w:r>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fldChar w:fldCharType="separate"/>
      </w:r>
      <w:r w:rsidRPr="00A44306">
        <w:rPr>
          <w:noProof/>
        </w:rPr>
        <w:t>(Wilke, 2016)</w:t>
      </w:r>
      <w:r>
        <w:fldChar w:fldCharType="end"/>
      </w:r>
      <w:r>
        <w:t xml:space="preserve">, yarrr v0.1.5 </w:t>
      </w:r>
      <w:r>
        <w:fldChar w:fldCharType="begin" w:fldLock="1"/>
      </w:r>
      <w:r>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fldChar w:fldCharType="separate"/>
      </w:r>
      <w:r w:rsidRPr="00A44306">
        <w:rPr>
          <w:noProof/>
        </w:rPr>
        <w:t>(Phillips, 2016)</w:t>
      </w:r>
      <w:r>
        <w:fldChar w:fldCharType="end"/>
      </w:r>
      <w:r>
        <w:t xml:space="preserve">, viridis v0.5.1 </w:t>
      </w:r>
      <w:r>
        <w:fldChar w:fldCharType="begin" w:fldLock="1"/>
      </w:r>
      <w:r>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fldChar w:fldCharType="separate"/>
      </w:r>
      <w:r w:rsidRPr="00A44306">
        <w:rPr>
          <w:noProof/>
        </w:rPr>
        <w:t>(Garnier, 2018)</w:t>
      </w:r>
      <w:r>
        <w:fldChar w:fldCharType="end"/>
      </w:r>
      <w:r>
        <w:t xml:space="preserve">, eegUtils v0.2.0 </w:t>
      </w:r>
      <w:r>
        <w:fldChar w:fldCharType="begin" w:fldLock="1"/>
      </w:r>
      <w:r>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fldChar w:fldCharType="separate"/>
      </w:r>
      <w:r w:rsidRPr="00A44306">
        <w:rPr>
          <w:noProof/>
        </w:rPr>
        <w:t>(Craddock, 2018)</w:t>
      </w:r>
      <w:r>
        <w:fldChar w:fldCharType="end"/>
      </w:r>
      <w:r>
        <w:t>,</w:t>
      </w:r>
      <w:r w:rsidRPr="0044078F">
        <w:t xml:space="preserve"> BEST</w:t>
      </w:r>
      <w:r>
        <w:t xml:space="preserve"> </w:t>
      </w:r>
      <w:r>
        <w:fldChar w:fldCharType="begin" w:fldLock="1"/>
      </w:r>
      <w:r>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fldChar w:fldCharType="separate"/>
      </w:r>
      <w:r w:rsidRPr="00571A0C">
        <w:rPr>
          <w:noProof/>
        </w:rPr>
        <w:t>(Kruschke &amp; Meredith, 2017)</w:t>
      </w:r>
      <w:r>
        <w:fldChar w:fldCharType="end"/>
      </w:r>
      <w:r>
        <w:t>;</w:t>
      </w:r>
    </w:p>
    <w:p w14:paraId="58DECC77" w14:textId="16195864" w:rsidR="00CC0973" w:rsidRDefault="00520D06" w:rsidP="00520D06">
      <w:pPr>
        <w:spacing w:line="480" w:lineRule="auto"/>
        <w:ind w:firstLine="284"/>
        <w:jc w:val="both"/>
      </w:pPr>
      <w:r>
        <w:lastRenderedPageBreak/>
        <w:t>•</w:t>
      </w:r>
      <w:r>
        <w:tab/>
        <w:t xml:space="preserve">report generation: pacman v0.4.6 </w:t>
      </w:r>
      <w:r>
        <w:fldChar w:fldCharType="begin" w:fldLock="1"/>
      </w:r>
      <w:r>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fldChar w:fldCharType="separate"/>
      </w:r>
      <w:r w:rsidRPr="00571A0C">
        <w:rPr>
          <w:noProof/>
        </w:rPr>
        <w:t>(Rinker &amp; Kurkiewicz, n.d.)</w:t>
      </w:r>
      <w:r>
        <w:fldChar w:fldCharType="end"/>
      </w:r>
      <w:r>
        <w:t xml:space="preserve">, knitr v1.20 </w:t>
      </w:r>
      <w:r>
        <w:fldChar w:fldCharType="begin" w:fldLock="1"/>
      </w:r>
      <w:r>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fldChar w:fldCharType="separate"/>
      </w:r>
      <w:r w:rsidRPr="00571A0C">
        <w:rPr>
          <w:noProof/>
        </w:rPr>
        <w:t>(Xie, 2018)</w:t>
      </w:r>
      <w:r>
        <w:fldChar w:fldCharType="end"/>
      </w:r>
      <w:r>
        <w:t xml:space="preserve">; </w:t>
      </w:r>
    </w:p>
    <w:p w14:paraId="4C1F2545" w14:textId="731323C0" w:rsidR="00D32A67" w:rsidRPr="00A5637B" w:rsidRDefault="007F7776" w:rsidP="00BC3FB6">
      <w:pPr>
        <w:pStyle w:val="Heading1"/>
        <w:spacing w:before="0" w:after="240"/>
        <w:rPr>
          <w:lang w:val="en-GB"/>
        </w:rPr>
      </w:pPr>
      <w:r w:rsidRPr="00A5637B">
        <w:rPr>
          <w:lang w:val="en-GB"/>
        </w:rPr>
        <w:t>References</w:t>
      </w:r>
    </w:p>
    <w:p w14:paraId="57F244E7" w14:textId="6DA1153C" w:rsidR="0076374E" w:rsidRPr="0076374E" w:rsidRDefault="009214B6" w:rsidP="0076374E">
      <w:pPr>
        <w:widowControl w:val="0"/>
        <w:autoSpaceDE w:val="0"/>
        <w:autoSpaceDN w:val="0"/>
        <w:adjustRightInd w:val="0"/>
        <w:spacing w:after="0" w:line="480" w:lineRule="auto"/>
        <w:ind w:left="480" w:hanging="480"/>
        <w:rPr>
          <w:noProof/>
          <w:szCs w:val="24"/>
        </w:rPr>
      </w:pPr>
      <w:r>
        <w:rPr>
          <w:b/>
        </w:rPr>
        <w:fldChar w:fldCharType="begin" w:fldLock="1"/>
      </w:r>
      <w:r w:rsidRPr="00EE4C98">
        <w:rPr>
          <w:b/>
          <w:lang w:val="de-DE"/>
        </w:rPr>
        <w:instrText xml:space="preserve">ADDIN Mendeley Bibliography CSL_BIBLIOGRAPHY </w:instrText>
      </w:r>
      <w:r>
        <w:rPr>
          <w:b/>
        </w:rPr>
        <w:fldChar w:fldCharType="separate"/>
      </w:r>
      <w:r w:rsidR="0076374E" w:rsidRPr="0076374E">
        <w:rPr>
          <w:noProof/>
          <w:szCs w:val="24"/>
        </w:rPr>
        <w:t xml:space="preserve">Allen, L., Scott, J., Brand, A., Hlava, M., &amp; Altman, M. (2014). Publishing: Credit where credit is due. </w:t>
      </w:r>
      <w:r w:rsidR="0076374E" w:rsidRPr="0076374E">
        <w:rPr>
          <w:i/>
          <w:iCs/>
          <w:noProof/>
          <w:szCs w:val="24"/>
        </w:rPr>
        <w:t>Nature</w:t>
      </w:r>
      <w:r w:rsidR="0076374E" w:rsidRPr="0076374E">
        <w:rPr>
          <w:noProof/>
          <w:szCs w:val="24"/>
        </w:rPr>
        <w:t xml:space="preserve">, </w:t>
      </w:r>
      <w:r w:rsidR="0076374E" w:rsidRPr="0076374E">
        <w:rPr>
          <w:i/>
          <w:iCs/>
          <w:noProof/>
          <w:szCs w:val="24"/>
        </w:rPr>
        <w:t>508</w:t>
      </w:r>
      <w:r w:rsidR="0076374E" w:rsidRPr="0076374E">
        <w:rPr>
          <w:noProof/>
          <w:szCs w:val="24"/>
        </w:rPr>
        <w:t>(7496), 312–313. https://doi.org/10.1038/508312a</w:t>
      </w:r>
    </w:p>
    <w:p w14:paraId="044A3E1E"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FE6752">
        <w:rPr>
          <w:noProof/>
          <w:szCs w:val="24"/>
        </w:rPr>
        <w:t xml:space="preserve">Andersen, S. K., Muller, M. M., &amp; Hillyard, S. A. (2009). </w:t>
      </w:r>
      <w:r w:rsidRPr="0076374E">
        <w:rPr>
          <w:noProof/>
          <w:szCs w:val="24"/>
        </w:rPr>
        <w:t xml:space="preserve">Color-selective attention need not be mediated by spatial attention. </w:t>
      </w:r>
      <w:r w:rsidRPr="0076374E">
        <w:rPr>
          <w:i/>
          <w:iCs/>
          <w:noProof/>
          <w:szCs w:val="24"/>
        </w:rPr>
        <w:t>Journal of Vision</w:t>
      </w:r>
      <w:r w:rsidRPr="0076374E">
        <w:rPr>
          <w:noProof/>
          <w:szCs w:val="24"/>
        </w:rPr>
        <w:t xml:space="preserve">, </w:t>
      </w:r>
      <w:r w:rsidRPr="0076374E">
        <w:rPr>
          <w:i/>
          <w:iCs/>
          <w:noProof/>
          <w:szCs w:val="24"/>
        </w:rPr>
        <w:t>9</w:t>
      </w:r>
      <w:r w:rsidRPr="0076374E">
        <w:rPr>
          <w:noProof/>
          <w:szCs w:val="24"/>
        </w:rPr>
        <w:t>(6), 2–2. https://doi.org/10.1167/9.6.2</w:t>
      </w:r>
    </w:p>
    <w:p w14:paraId="2F3DC37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en, S. K., Muller, M. M., &amp; Martinovic, J. (2012). Bottom-Up Biases in Feature-Selective Attention. </w:t>
      </w:r>
      <w:r w:rsidRPr="0076374E">
        <w:rPr>
          <w:i/>
          <w:iCs/>
          <w:noProof/>
          <w:szCs w:val="24"/>
        </w:rPr>
        <w:t>Journal of Neuroscience</w:t>
      </w:r>
      <w:r w:rsidRPr="0076374E">
        <w:rPr>
          <w:noProof/>
          <w:szCs w:val="24"/>
        </w:rPr>
        <w:t xml:space="preserve">, </w:t>
      </w:r>
      <w:r w:rsidRPr="0076374E">
        <w:rPr>
          <w:i/>
          <w:iCs/>
          <w:noProof/>
          <w:szCs w:val="24"/>
        </w:rPr>
        <w:t>32</w:t>
      </w:r>
      <w:r w:rsidRPr="0076374E">
        <w:rPr>
          <w:noProof/>
          <w:szCs w:val="24"/>
        </w:rPr>
        <w:t>(47), 16953–16958. https://doi.org/10.1523/JNEUROSCI.1767-12.2012</w:t>
      </w:r>
    </w:p>
    <w:p w14:paraId="6F80796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en, S K, &amp; Müller, M. M. (2010). Behavioral performance follows the time course of neural facilitation and suppression during cued shifts of feature-selective attention. </w:t>
      </w:r>
      <w:r w:rsidRPr="0076374E">
        <w:rPr>
          <w:i/>
          <w:iCs/>
          <w:noProof/>
          <w:szCs w:val="24"/>
        </w:rPr>
        <w:t>Proceedings of the National Academy of Sciences of the United States of America</w:t>
      </w:r>
      <w:r w:rsidRPr="0076374E">
        <w:rPr>
          <w:noProof/>
          <w:szCs w:val="24"/>
        </w:rPr>
        <w:t xml:space="preserve">, </w:t>
      </w:r>
      <w:r w:rsidRPr="0076374E">
        <w:rPr>
          <w:i/>
          <w:iCs/>
          <w:noProof/>
          <w:szCs w:val="24"/>
        </w:rPr>
        <w:t>107</w:t>
      </w:r>
      <w:r w:rsidRPr="0076374E">
        <w:rPr>
          <w:noProof/>
          <w:szCs w:val="24"/>
        </w:rPr>
        <w:t>(31), 13878–13882. https://doi.org/10.1073/pnas.1002436107</w:t>
      </w:r>
    </w:p>
    <w:p w14:paraId="2EBE6812"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Andersen, Søren K., Hillyard, S. A., &amp; Müller, M. M. (2008). </w:t>
      </w:r>
      <w:r w:rsidRPr="0076374E">
        <w:rPr>
          <w:noProof/>
          <w:szCs w:val="24"/>
        </w:rPr>
        <w:t xml:space="preserve">Attention Facilitates Multiple Stimulus Features in Parallel in Human Visual Cortex. </w:t>
      </w:r>
      <w:r w:rsidRPr="0076374E">
        <w:rPr>
          <w:i/>
          <w:iCs/>
          <w:noProof/>
          <w:szCs w:val="24"/>
        </w:rPr>
        <w:t>Current Biology</w:t>
      </w:r>
      <w:r w:rsidRPr="0076374E">
        <w:rPr>
          <w:noProof/>
          <w:szCs w:val="24"/>
        </w:rPr>
        <w:t xml:space="preserve">, </w:t>
      </w:r>
      <w:r w:rsidRPr="0076374E">
        <w:rPr>
          <w:i/>
          <w:iCs/>
          <w:noProof/>
          <w:szCs w:val="24"/>
        </w:rPr>
        <w:t>18</w:t>
      </w:r>
      <w:r w:rsidRPr="0076374E">
        <w:rPr>
          <w:noProof/>
          <w:szCs w:val="24"/>
        </w:rPr>
        <w:t>(13), 1006–1009. https://doi.org/10.1016/j.cub.2008.06.030</w:t>
      </w:r>
    </w:p>
    <w:p w14:paraId="59AB338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on, B. A. (2016). The attention habit: How reward learning shapes attentional selection. </w:t>
      </w:r>
      <w:r w:rsidRPr="0076374E">
        <w:rPr>
          <w:i/>
          <w:iCs/>
          <w:noProof/>
          <w:szCs w:val="24"/>
        </w:rPr>
        <w:t>Annals of the New York Academy of Sciences</w:t>
      </w:r>
      <w:r w:rsidRPr="0076374E">
        <w:rPr>
          <w:noProof/>
          <w:szCs w:val="24"/>
        </w:rPr>
        <w:t xml:space="preserve">, </w:t>
      </w:r>
      <w:r w:rsidRPr="0076374E">
        <w:rPr>
          <w:i/>
          <w:iCs/>
          <w:noProof/>
          <w:szCs w:val="24"/>
        </w:rPr>
        <w:t>1369</w:t>
      </w:r>
      <w:r w:rsidRPr="0076374E">
        <w:rPr>
          <w:noProof/>
          <w:szCs w:val="24"/>
        </w:rPr>
        <w:t>(1), 24–39. https://doi.org/10.1111/nyas.12957</w:t>
      </w:r>
    </w:p>
    <w:p w14:paraId="17E5D78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on, B. a, Laurent, P. a, &amp; Yantis, S. (2011). Value-driven attentional capture. </w:t>
      </w:r>
      <w:r w:rsidRPr="0076374E">
        <w:rPr>
          <w:i/>
          <w:iCs/>
          <w:noProof/>
          <w:szCs w:val="24"/>
        </w:rPr>
        <w:t>Proceedings of the National Academy of Sciences</w:t>
      </w:r>
      <w:r w:rsidRPr="0076374E">
        <w:rPr>
          <w:noProof/>
          <w:szCs w:val="24"/>
        </w:rPr>
        <w:t xml:space="preserve">, </w:t>
      </w:r>
      <w:r w:rsidRPr="0076374E">
        <w:rPr>
          <w:i/>
          <w:iCs/>
          <w:noProof/>
          <w:szCs w:val="24"/>
        </w:rPr>
        <w:t>108</w:t>
      </w:r>
      <w:r w:rsidRPr="0076374E">
        <w:rPr>
          <w:noProof/>
          <w:szCs w:val="24"/>
        </w:rPr>
        <w:t>(25), 10367–10371. https://doi.org/10.1073/pnas.1104047108</w:t>
      </w:r>
    </w:p>
    <w:p w14:paraId="678B3DEC"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on, Brian A. (2016). What is abnormal about addiction-related attentional biases? </w:t>
      </w:r>
      <w:r w:rsidRPr="0076374E">
        <w:rPr>
          <w:i/>
          <w:iCs/>
          <w:noProof/>
          <w:szCs w:val="24"/>
        </w:rPr>
        <w:t xml:space="preserve">Drug </w:t>
      </w:r>
      <w:r w:rsidRPr="0076374E">
        <w:rPr>
          <w:i/>
          <w:iCs/>
          <w:noProof/>
          <w:szCs w:val="24"/>
        </w:rPr>
        <w:lastRenderedPageBreak/>
        <w:t>and Alcohol Dependence</w:t>
      </w:r>
      <w:r w:rsidRPr="0076374E">
        <w:rPr>
          <w:noProof/>
          <w:szCs w:val="24"/>
        </w:rPr>
        <w:t xml:space="preserve">, </w:t>
      </w:r>
      <w:r w:rsidRPr="0076374E">
        <w:rPr>
          <w:i/>
          <w:iCs/>
          <w:noProof/>
          <w:szCs w:val="24"/>
        </w:rPr>
        <w:t>167</w:t>
      </w:r>
      <w:r w:rsidRPr="0076374E">
        <w:rPr>
          <w:noProof/>
          <w:szCs w:val="24"/>
        </w:rPr>
        <w:t>, 8–14. https://doi.org/10.1016/j.drugalcdep.2016.08.002</w:t>
      </w:r>
    </w:p>
    <w:p w14:paraId="63D370AE"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on, Brian A, Leal, S. L., Hall, M. G., Yassa, M. A., &amp; Yantis, S. (2014). The attribution of value-based attentional priority in individuals with depressive symptoms. </w:t>
      </w:r>
      <w:r w:rsidRPr="0076374E">
        <w:rPr>
          <w:i/>
          <w:iCs/>
          <w:noProof/>
          <w:szCs w:val="24"/>
        </w:rPr>
        <w:t>Cognitive, Affective &amp; Behavioral Neuroscience</w:t>
      </w:r>
      <w:r w:rsidRPr="0076374E">
        <w:rPr>
          <w:noProof/>
          <w:szCs w:val="24"/>
        </w:rPr>
        <w:t xml:space="preserve">, </w:t>
      </w:r>
      <w:r w:rsidRPr="0076374E">
        <w:rPr>
          <w:i/>
          <w:iCs/>
          <w:noProof/>
          <w:szCs w:val="24"/>
        </w:rPr>
        <w:t>14</w:t>
      </w:r>
      <w:r w:rsidRPr="0076374E">
        <w:rPr>
          <w:noProof/>
          <w:szCs w:val="24"/>
        </w:rPr>
        <w:t>(4), 1221–1227. https://doi.org/10.3758/s13415-014-0301-z</w:t>
      </w:r>
    </w:p>
    <w:p w14:paraId="4196BD45"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wh, E., Belopolsky, A. V., &amp; Theeuwes, J. (2012). Top-down versus bottom-up attentional control: A failed theoretical dichotomy. </w:t>
      </w:r>
      <w:r w:rsidRPr="0076374E">
        <w:rPr>
          <w:i/>
          <w:iCs/>
          <w:noProof/>
          <w:szCs w:val="24"/>
        </w:rPr>
        <w:t>Trends in Cognitive Sciences</w:t>
      </w:r>
      <w:r w:rsidRPr="0076374E">
        <w:rPr>
          <w:noProof/>
          <w:szCs w:val="24"/>
        </w:rPr>
        <w:t xml:space="preserve">, </w:t>
      </w:r>
      <w:r w:rsidRPr="0076374E">
        <w:rPr>
          <w:i/>
          <w:iCs/>
          <w:noProof/>
          <w:szCs w:val="24"/>
        </w:rPr>
        <w:t>16</w:t>
      </w:r>
      <w:r w:rsidRPr="0076374E">
        <w:rPr>
          <w:noProof/>
          <w:szCs w:val="24"/>
        </w:rPr>
        <w:t>(8), 437–443. https://doi.org/10.1016/j.tics.2012.06.010</w:t>
      </w:r>
    </w:p>
    <w:p w14:paraId="4EE7D5C9"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Botvinick, M. M., &amp; Braver, T. S. (2015). Motivation and Cognitive Control : From Behavior to Neural Mechanism. </w:t>
      </w:r>
      <w:r w:rsidRPr="0076374E">
        <w:rPr>
          <w:i/>
          <w:iCs/>
          <w:noProof/>
          <w:szCs w:val="24"/>
        </w:rPr>
        <w:t>Annual Review of Psychology</w:t>
      </w:r>
      <w:r w:rsidRPr="0076374E">
        <w:rPr>
          <w:noProof/>
          <w:szCs w:val="24"/>
        </w:rPr>
        <w:t>, (September 2014), 1–31. https://doi.org/10.1146/annurev-psych-010814-015044</w:t>
      </w:r>
    </w:p>
    <w:p w14:paraId="2F01521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Brown, J. W., &amp; Alexander, W. H. (2017). Foraging Value, Risk Avoidance, and Multiple Control Signals: How the Anterior Cingulate Cortex Controls Value-based Decision-making. </w:t>
      </w:r>
      <w:r w:rsidRPr="0076374E">
        <w:rPr>
          <w:i/>
          <w:iCs/>
          <w:noProof/>
          <w:szCs w:val="24"/>
        </w:rPr>
        <w:t>Journal of Cognitive Neuroscience</w:t>
      </w:r>
      <w:r w:rsidRPr="0076374E">
        <w:rPr>
          <w:noProof/>
          <w:szCs w:val="24"/>
        </w:rPr>
        <w:t xml:space="preserve">, </w:t>
      </w:r>
      <w:r w:rsidRPr="0076374E">
        <w:rPr>
          <w:i/>
          <w:iCs/>
          <w:noProof/>
          <w:szCs w:val="24"/>
        </w:rPr>
        <w:t>29</w:t>
      </w:r>
      <w:r w:rsidRPr="0076374E">
        <w:rPr>
          <w:noProof/>
          <w:szCs w:val="24"/>
        </w:rPr>
        <w:t>(10), 1656–1673. https://doi.org/10.1162/jocn_a_01140</w:t>
      </w:r>
    </w:p>
    <w:p w14:paraId="60B62C0B"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Bürkner, P.-C. (2016). brms: An R package for Bayesian multilevel models using Stan. </w:t>
      </w:r>
      <w:r w:rsidRPr="0076374E">
        <w:rPr>
          <w:i/>
          <w:iCs/>
          <w:noProof/>
          <w:szCs w:val="24"/>
        </w:rPr>
        <w:t>Journal of Statistical Software</w:t>
      </w:r>
      <w:r w:rsidRPr="0076374E">
        <w:rPr>
          <w:noProof/>
          <w:szCs w:val="24"/>
        </w:rPr>
        <w:t xml:space="preserve">, </w:t>
      </w:r>
      <w:r w:rsidRPr="0076374E">
        <w:rPr>
          <w:i/>
          <w:iCs/>
          <w:noProof/>
          <w:szCs w:val="24"/>
        </w:rPr>
        <w:t>80</w:t>
      </w:r>
      <w:r w:rsidRPr="0076374E">
        <w:rPr>
          <w:noProof/>
          <w:szCs w:val="24"/>
        </w:rPr>
        <w:t>(1), 1–28.</w:t>
      </w:r>
    </w:p>
    <w:p w14:paraId="47C481FB"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Bürkner, P.-C. (2017). Advanced Bayesian Multilevel Modeling with the R Package brms. </w:t>
      </w:r>
      <w:r w:rsidRPr="0076374E">
        <w:rPr>
          <w:i/>
          <w:iCs/>
          <w:noProof/>
          <w:szCs w:val="24"/>
        </w:rPr>
        <w:t>ArXiv:1705.11123</w:t>
      </w:r>
      <w:r w:rsidRPr="0076374E">
        <w:rPr>
          <w:noProof/>
          <w:szCs w:val="24"/>
        </w:rPr>
        <w:t>.</w:t>
      </w:r>
    </w:p>
    <w:p w14:paraId="58BB47C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Carpenter, B., Gelman, A., Hoffman, M., Lee, D., Goodrich, B., Betancourt, M., … Riddell, A. (2016). Stan: A probabilistic programming language. </w:t>
      </w:r>
      <w:r w:rsidRPr="0076374E">
        <w:rPr>
          <w:i/>
          <w:iCs/>
          <w:noProof/>
          <w:szCs w:val="24"/>
        </w:rPr>
        <w:t>Journal of Statistical Software</w:t>
      </w:r>
      <w:r w:rsidRPr="0076374E">
        <w:rPr>
          <w:noProof/>
          <w:szCs w:val="24"/>
        </w:rPr>
        <w:t xml:space="preserve">, </w:t>
      </w:r>
      <w:r w:rsidRPr="0076374E">
        <w:rPr>
          <w:i/>
          <w:iCs/>
          <w:noProof/>
          <w:szCs w:val="24"/>
        </w:rPr>
        <w:t>2</w:t>
      </w:r>
      <w:r w:rsidRPr="0076374E">
        <w:rPr>
          <w:noProof/>
          <w:szCs w:val="24"/>
        </w:rPr>
        <w:t>(20), 1–37.</w:t>
      </w:r>
    </w:p>
    <w:p w14:paraId="23BEB0E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Chatrian, G. E., Lettich, E., &amp; Nelson, P. L. (1985). Ten percent electrode system for topographic studies of spontaneous and evoked EEG activities. </w:t>
      </w:r>
      <w:r w:rsidRPr="0076374E">
        <w:rPr>
          <w:i/>
          <w:iCs/>
          <w:noProof/>
          <w:szCs w:val="24"/>
        </w:rPr>
        <w:t>American Journal of EEG Technology</w:t>
      </w:r>
      <w:r w:rsidRPr="0076374E">
        <w:rPr>
          <w:noProof/>
          <w:szCs w:val="24"/>
        </w:rPr>
        <w:t xml:space="preserve">, </w:t>
      </w:r>
      <w:r w:rsidRPr="0076374E">
        <w:rPr>
          <w:i/>
          <w:iCs/>
          <w:noProof/>
          <w:szCs w:val="24"/>
        </w:rPr>
        <w:lastRenderedPageBreak/>
        <w:t>25</w:t>
      </w:r>
      <w:r w:rsidRPr="0076374E">
        <w:rPr>
          <w:noProof/>
          <w:szCs w:val="24"/>
        </w:rPr>
        <w:t>(2).</w:t>
      </w:r>
    </w:p>
    <w:p w14:paraId="65968768"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Chelazzi, L., Perlato, A., Santandrea, E., &amp; Della Libera, C. (2013). Rewards teach visual selective attention. </w:t>
      </w:r>
      <w:r w:rsidRPr="0076374E">
        <w:rPr>
          <w:i/>
          <w:iCs/>
          <w:noProof/>
          <w:szCs w:val="24"/>
        </w:rPr>
        <w:t>Vision Research</w:t>
      </w:r>
      <w:r w:rsidRPr="0076374E">
        <w:rPr>
          <w:noProof/>
          <w:szCs w:val="24"/>
        </w:rPr>
        <w:t xml:space="preserve">, </w:t>
      </w:r>
      <w:r w:rsidRPr="0076374E">
        <w:rPr>
          <w:i/>
          <w:iCs/>
          <w:noProof/>
          <w:szCs w:val="24"/>
        </w:rPr>
        <w:t>85</w:t>
      </w:r>
      <w:r w:rsidRPr="0076374E">
        <w:rPr>
          <w:noProof/>
          <w:szCs w:val="24"/>
        </w:rPr>
        <w:t>, 58–62. https://doi.org/10.1016/j.visres.2012.12.005</w:t>
      </w:r>
    </w:p>
    <w:p w14:paraId="5AD57EAA"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Chun, M. M., Golomb, J. D., &amp; Turk-Browne, N. B. (2011). A Taxonomy of External and Internal Attention. </w:t>
      </w:r>
      <w:r w:rsidRPr="0076374E">
        <w:rPr>
          <w:i/>
          <w:iCs/>
          <w:noProof/>
          <w:szCs w:val="24"/>
        </w:rPr>
        <w:t>Annual Review of Psychology</w:t>
      </w:r>
      <w:r w:rsidRPr="0076374E">
        <w:rPr>
          <w:noProof/>
          <w:szCs w:val="24"/>
        </w:rPr>
        <w:t xml:space="preserve">, </w:t>
      </w:r>
      <w:r w:rsidRPr="0076374E">
        <w:rPr>
          <w:i/>
          <w:iCs/>
          <w:noProof/>
          <w:szCs w:val="24"/>
        </w:rPr>
        <w:t>62</w:t>
      </w:r>
      <w:r w:rsidRPr="0076374E">
        <w:rPr>
          <w:noProof/>
          <w:szCs w:val="24"/>
        </w:rPr>
        <w:t>(1), 73–101. https://doi.org/10.1146/annurev.psych.093008.100427</w:t>
      </w:r>
    </w:p>
    <w:p w14:paraId="4B693073"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Corbetta, M., &amp; Shulman, G. L. (2002). Control of Goal-Directed and Stimulus-Driven Attention in the Brain. </w:t>
      </w:r>
      <w:r w:rsidRPr="0076374E">
        <w:rPr>
          <w:i/>
          <w:iCs/>
          <w:noProof/>
          <w:szCs w:val="24"/>
        </w:rPr>
        <w:t>Nature Reviews Neuroscience</w:t>
      </w:r>
      <w:r w:rsidRPr="0076374E">
        <w:rPr>
          <w:noProof/>
          <w:szCs w:val="24"/>
        </w:rPr>
        <w:t xml:space="preserve">, </w:t>
      </w:r>
      <w:r w:rsidRPr="0076374E">
        <w:rPr>
          <w:i/>
          <w:iCs/>
          <w:noProof/>
          <w:szCs w:val="24"/>
        </w:rPr>
        <w:t>3</w:t>
      </w:r>
      <w:r w:rsidRPr="0076374E">
        <w:rPr>
          <w:noProof/>
          <w:szCs w:val="24"/>
        </w:rPr>
        <w:t>(3), 215–229. https://doi.org/10.1038/nrn755</w:t>
      </w:r>
    </w:p>
    <w:p w14:paraId="1D748CD0"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Craddock, M. (2018). craddm/eegUtils: eegUtils (Version v0.2.0). Zenodo.</w:t>
      </w:r>
    </w:p>
    <w:p w14:paraId="1B4AC3A8"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Della Libera, C., &amp; Chelazzi, L. (2009). Learning to attend and to ignore is a matter of gains and losses. </w:t>
      </w:r>
      <w:r w:rsidRPr="0076374E">
        <w:rPr>
          <w:i/>
          <w:iCs/>
          <w:noProof/>
          <w:szCs w:val="24"/>
        </w:rPr>
        <w:t>Psychological Science</w:t>
      </w:r>
      <w:r w:rsidRPr="0076374E">
        <w:rPr>
          <w:noProof/>
          <w:szCs w:val="24"/>
        </w:rPr>
        <w:t xml:space="preserve">, </w:t>
      </w:r>
      <w:r w:rsidRPr="0076374E">
        <w:rPr>
          <w:i/>
          <w:iCs/>
          <w:noProof/>
          <w:szCs w:val="24"/>
        </w:rPr>
        <w:t>20</w:t>
      </w:r>
      <w:r w:rsidRPr="0076374E">
        <w:rPr>
          <w:noProof/>
          <w:szCs w:val="24"/>
        </w:rPr>
        <w:t>(6), 778–784. https://doi.org/10.1111/j.1467-9280.2009.02360.x</w:t>
      </w:r>
    </w:p>
    <w:p w14:paraId="1E40D16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Delorme, A., &amp; Makeig, S. (2004). EEGLAB: an open sorce toolbox for analysis of single-trail EEG dynamics including independent component anlaysis. </w:t>
      </w:r>
      <w:r w:rsidRPr="0076374E">
        <w:rPr>
          <w:i/>
          <w:iCs/>
          <w:noProof/>
          <w:szCs w:val="24"/>
        </w:rPr>
        <w:t>Journal of Neuroscience Methods</w:t>
      </w:r>
      <w:r w:rsidRPr="0076374E">
        <w:rPr>
          <w:noProof/>
          <w:szCs w:val="24"/>
        </w:rPr>
        <w:t xml:space="preserve">, </w:t>
      </w:r>
      <w:r w:rsidRPr="0076374E">
        <w:rPr>
          <w:i/>
          <w:iCs/>
          <w:noProof/>
          <w:szCs w:val="24"/>
        </w:rPr>
        <w:t>134</w:t>
      </w:r>
      <w:r w:rsidRPr="0076374E">
        <w:rPr>
          <w:noProof/>
          <w:szCs w:val="24"/>
        </w:rPr>
        <w:t>, 9–21. https://doi.org/10.1016/j.jneumeth.2003.10.009</w:t>
      </w:r>
    </w:p>
    <w:p w14:paraId="37AF5B2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Desimone, R., &amp; Duncan, J. (1995). Neural Mechanisms of Selective Visual. </w:t>
      </w:r>
      <w:r w:rsidRPr="0076374E">
        <w:rPr>
          <w:i/>
          <w:iCs/>
          <w:noProof/>
          <w:szCs w:val="24"/>
        </w:rPr>
        <w:t>Annual Review of Neuroscience</w:t>
      </w:r>
      <w:r w:rsidRPr="0076374E">
        <w:rPr>
          <w:noProof/>
          <w:szCs w:val="24"/>
        </w:rPr>
        <w:t xml:space="preserve">, </w:t>
      </w:r>
      <w:r w:rsidRPr="0076374E">
        <w:rPr>
          <w:i/>
          <w:iCs/>
          <w:noProof/>
          <w:szCs w:val="24"/>
        </w:rPr>
        <w:t>18</w:t>
      </w:r>
      <w:r w:rsidRPr="0076374E">
        <w:rPr>
          <w:noProof/>
          <w:szCs w:val="24"/>
        </w:rPr>
        <w:t>(1), 193–222. https://doi.org/10.1146/annurev.ne.18.030195.001205</w:t>
      </w:r>
    </w:p>
    <w:p w14:paraId="5D48BA1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Donohue, S. E., Hopf, J.-M., Bartsch, M. V., Schoenfeld, M. A., Heinze, H.-J., &amp; Woldorff, M. G. (2016). The Rapid Capture of Attention by Rewarded Objects. </w:t>
      </w:r>
      <w:r w:rsidRPr="0076374E">
        <w:rPr>
          <w:i/>
          <w:iCs/>
          <w:noProof/>
          <w:szCs w:val="24"/>
        </w:rPr>
        <w:t>Journal of Cognitive Neuroscience</w:t>
      </w:r>
      <w:r w:rsidRPr="0076374E">
        <w:rPr>
          <w:noProof/>
          <w:szCs w:val="24"/>
        </w:rPr>
        <w:t xml:space="preserve">, </w:t>
      </w:r>
      <w:r w:rsidRPr="0076374E">
        <w:rPr>
          <w:i/>
          <w:iCs/>
          <w:noProof/>
          <w:szCs w:val="24"/>
        </w:rPr>
        <w:t>28</w:t>
      </w:r>
      <w:r w:rsidRPr="0076374E">
        <w:rPr>
          <w:noProof/>
          <w:szCs w:val="24"/>
        </w:rPr>
        <w:t>(4), 529–541. https://doi.org/10.1162/jocn_a_00917</w:t>
      </w:r>
    </w:p>
    <w:p w14:paraId="4A18C74C"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Etzel, J. A., Cole, M. W., Zacks, J. M., Kay, K. N., &amp; Braver, T. S. (2016). Reward Motivation Enhances Task Coding in Frontoparietal Cortex. </w:t>
      </w:r>
      <w:r w:rsidRPr="0076374E">
        <w:rPr>
          <w:i/>
          <w:iCs/>
          <w:noProof/>
          <w:szCs w:val="24"/>
        </w:rPr>
        <w:t>Cerebral Cortex</w:t>
      </w:r>
      <w:r w:rsidRPr="0076374E">
        <w:rPr>
          <w:noProof/>
          <w:szCs w:val="24"/>
        </w:rPr>
        <w:t xml:space="preserve">, </w:t>
      </w:r>
      <w:r w:rsidRPr="0076374E">
        <w:rPr>
          <w:i/>
          <w:iCs/>
          <w:noProof/>
          <w:szCs w:val="24"/>
        </w:rPr>
        <w:t>26</w:t>
      </w:r>
      <w:r w:rsidRPr="0076374E">
        <w:rPr>
          <w:noProof/>
          <w:szCs w:val="24"/>
        </w:rPr>
        <w:t>(4), 1647–1659. https://doi.org/10.1093/cercor/bhu327</w:t>
      </w:r>
    </w:p>
    <w:p w14:paraId="33A2838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Failing, M. F., &amp; Theeuwes, J. (2014). Exogenous visual orienting by reward. </w:t>
      </w:r>
      <w:r w:rsidRPr="0076374E">
        <w:rPr>
          <w:i/>
          <w:iCs/>
          <w:noProof/>
          <w:szCs w:val="24"/>
        </w:rPr>
        <w:t>Journal of Vision</w:t>
      </w:r>
      <w:r w:rsidRPr="0076374E">
        <w:rPr>
          <w:noProof/>
          <w:szCs w:val="24"/>
        </w:rPr>
        <w:t xml:space="preserve">, </w:t>
      </w:r>
      <w:r w:rsidRPr="0076374E">
        <w:rPr>
          <w:i/>
          <w:iCs/>
          <w:noProof/>
          <w:szCs w:val="24"/>
        </w:rPr>
        <w:lastRenderedPageBreak/>
        <w:t>14</w:t>
      </w:r>
      <w:r w:rsidRPr="0076374E">
        <w:rPr>
          <w:noProof/>
          <w:szCs w:val="24"/>
        </w:rPr>
        <w:t>(2014), 1–9. https://doi.org/10.1167/14.5.6.doi</w:t>
      </w:r>
    </w:p>
    <w:p w14:paraId="7C9BBDFB"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Failing, M., &amp; Theeuwes, J. (2017). Selection history: How reward modulates selectivity of visual attention. </w:t>
      </w:r>
      <w:r w:rsidRPr="0076374E">
        <w:rPr>
          <w:i/>
          <w:iCs/>
          <w:noProof/>
          <w:szCs w:val="24"/>
        </w:rPr>
        <w:t>Psychonomic Bulletin and Review</w:t>
      </w:r>
      <w:r w:rsidRPr="0076374E">
        <w:rPr>
          <w:noProof/>
          <w:szCs w:val="24"/>
        </w:rPr>
        <w:t>, 1–25. https://doi.org/10.3758/s13423-017-1380-y</w:t>
      </w:r>
    </w:p>
    <w:p w14:paraId="7DD4496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Franken, I. H. A., Muris, P., &amp; Rassin, E. (2005). Psychometric properties of the Dutch BIS/BAS scales. </w:t>
      </w:r>
      <w:r w:rsidRPr="0076374E">
        <w:rPr>
          <w:i/>
          <w:iCs/>
          <w:noProof/>
          <w:szCs w:val="24"/>
        </w:rPr>
        <w:t>Journal of Psychopathology and Behavioral Assessment</w:t>
      </w:r>
      <w:r w:rsidRPr="0076374E">
        <w:rPr>
          <w:noProof/>
          <w:szCs w:val="24"/>
        </w:rPr>
        <w:t xml:space="preserve">, </w:t>
      </w:r>
      <w:r w:rsidRPr="0076374E">
        <w:rPr>
          <w:i/>
          <w:iCs/>
          <w:noProof/>
          <w:szCs w:val="24"/>
        </w:rPr>
        <w:t>27</w:t>
      </w:r>
      <w:r w:rsidRPr="0076374E">
        <w:rPr>
          <w:noProof/>
          <w:szCs w:val="24"/>
        </w:rPr>
        <w:t>(1), 25–30. https://doi.org/10.1007/s10862-005-3262-2</w:t>
      </w:r>
    </w:p>
    <w:p w14:paraId="5410108A"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Garnier, S. (2018). viridis: Default Color Maps from ‘matplotlib.’ R package version 0.3.</w:t>
      </w:r>
    </w:p>
    <w:p w14:paraId="0757532E"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Gelman, A., Goodrich, B., Gabry, J., &amp; Ali, I. (2017). R-squared for Bayesian regression models. </w:t>
      </w:r>
      <w:r w:rsidRPr="0076374E">
        <w:rPr>
          <w:i/>
          <w:iCs/>
          <w:noProof/>
          <w:szCs w:val="24"/>
        </w:rPr>
        <w:t>Unpublished via Http://Www. Stat. Columbia. Edu/~ Gelman/Research/Unpublished.</w:t>
      </w:r>
      <w:r w:rsidRPr="0076374E">
        <w:rPr>
          <w:noProof/>
          <w:szCs w:val="24"/>
        </w:rPr>
        <w:t xml:space="preserve"> Retrieved from http://www.stat.columbia.edu/~gelman/research/unpublished/bayes_R2.pdf</w:t>
      </w:r>
    </w:p>
    <w:p w14:paraId="3C1EC568"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Gelman, A., &amp; Rubin, D. B. (1992). </w:t>
      </w:r>
      <w:r w:rsidRPr="0076374E">
        <w:rPr>
          <w:noProof/>
          <w:szCs w:val="24"/>
        </w:rPr>
        <w:t xml:space="preserve">Inference from Iterative Simulation Using Multiple Sequences. </w:t>
      </w:r>
      <w:r w:rsidRPr="0076374E">
        <w:rPr>
          <w:i/>
          <w:iCs/>
          <w:noProof/>
          <w:szCs w:val="24"/>
        </w:rPr>
        <w:t>Statistical Science</w:t>
      </w:r>
      <w:r w:rsidRPr="0076374E">
        <w:rPr>
          <w:noProof/>
          <w:szCs w:val="24"/>
        </w:rPr>
        <w:t xml:space="preserve">, </w:t>
      </w:r>
      <w:r w:rsidRPr="0076374E">
        <w:rPr>
          <w:i/>
          <w:iCs/>
          <w:noProof/>
          <w:szCs w:val="24"/>
        </w:rPr>
        <w:t>7</w:t>
      </w:r>
      <w:r w:rsidRPr="0076374E">
        <w:rPr>
          <w:noProof/>
          <w:szCs w:val="24"/>
        </w:rPr>
        <w:t>(4), 457–472. https://doi.org/10.1214/ss/1177011136</w:t>
      </w:r>
    </w:p>
    <w:p w14:paraId="0387FB6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Grahek, I., Shenhav, A., Musslick, S., Krebs, R. M., &amp; Koster, E. H. W. (2019). Motivation and cognitive control in depression. </w:t>
      </w:r>
      <w:r w:rsidRPr="0076374E">
        <w:rPr>
          <w:i/>
          <w:iCs/>
          <w:noProof/>
          <w:szCs w:val="24"/>
        </w:rPr>
        <w:t>Neuroscience &amp; Biobehavioral Reviews</w:t>
      </w:r>
      <w:r w:rsidRPr="0076374E">
        <w:rPr>
          <w:noProof/>
          <w:szCs w:val="24"/>
        </w:rPr>
        <w:t xml:space="preserve">, </w:t>
      </w:r>
      <w:r w:rsidRPr="0076374E">
        <w:rPr>
          <w:i/>
          <w:iCs/>
          <w:noProof/>
          <w:szCs w:val="24"/>
        </w:rPr>
        <w:t>102</w:t>
      </w:r>
      <w:r w:rsidRPr="0076374E">
        <w:rPr>
          <w:noProof/>
          <w:szCs w:val="24"/>
        </w:rPr>
        <w:t>(March), 371–381. https://doi.org/10.1016/j.neubiorev.2019.04.011</w:t>
      </w:r>
    </w:p>
    <w:p w14:paraId="12C36E7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Hautus, M. J. (1995). Corrections for extreme proportions and their biasing effects on estimated values of d′. </w:t>
      </w:r>
      <w:r w:rsidRPr="0076374E">
        <w:rPr>
          <w:i/>
          <w:iCs/>
          <w:noProof/>
          <w:szCs w:val="24"/>
        </w:rPr>
        <w:t>Behavior Research Methods, Instruments, &amp; Computers</w:t>
      </w:r>
      <w:r w:rsidRPr="0076374E">
        <w:rPr>
          <w:noProof/>
          <w:szCs w:val="24"/>
        </w:rPr>
        <w:t xml:space="preserve">, </w:t>
      </w:r>
      <w:r w:rsidRPr="0076374E">
        <w:rPr>
          <w:i/>
          <w:iCs/>
          <w:noProof/>
          <w:szCs w:val="24"/>
        </w:rPr>
        <w:t>27</w:t>
      </w:r>
      <w:r w:rsidRPr="0076374E">
        <w:rPr>
          <w:noProof/>
          <w:szCs w:val="24"/>
        </w:rPr>
        <w:t>(1), 46–51. https://doi.org/10.3758/BF03203619</w:t>
      </w:r>
    </w:p>
    <w:p w14:paraId="6E72785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Hickey, C., Chelazzi, L., &amp; Theeuwes, J. (2010). Reward Changes Salience in Human Vision via the Anterior Cingulate. </w:t>
      </w:r>
      <w:r w:rsidRPr="0076374E">
        <w:rPr>
          <w:i/>
          <w:iCs/>
          <w:noProof/>
          <w:szCs w:val="24"/>
        </w:rPr>
        <w:t>Journal of Neuroscience</w:t>
      </w:r>
      <w:r w:rsidRPr="0076374E">
        <w:rPr>
          <w:noProof/>
          <w:szCs w:val="24"/>
        </w:rPr>
        <w:t xml:space="preserve">, </w:t>
      </w:r>
      <w:r w:rsidRPr="0076374E">
        <w:rPr>
          <w:i/>
          <w:iCs/>
          <w:noProof/>
          <w:szCs w:val="24"/>
        </w:rPr>
        <w:t>30</w:t>
      </w:r>
      <w:r w:rsidRPr="0076374E">
        <w:rPr>
          <w:noProof/>
          <w:szCs w:val="24"/>
        </w:rPr>
        <w:t>(33), 11096–11103. https://doi.org/10.1523/JNEUROSCI.1026-10.2010</w:t>
      </w:r>
    </w:p>
    <w:p w14:paraId="38808883"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Hickey, C., &amp; Peelen, M. V. (2015). Neural mechanisms of incentive salience in naturalistic human vision. </w:t>
      </w:r>
      <w:r w:rsidRPr="0076374E">
        <w:rPr>
          <w:i/>
          <w:iCs/>
          <w:noProof/>
          <w:szCs w:val="24"/>
        </w:rPr>
        <w:t>Neuron</w:t>
      </w:r>
      <w:r w:rsidRPr="0076374E">
        <w:rPr>
          <w:noProof/>
          <w:szCs w:val="24"/>
        </w:rPr>
        <w:t xml:space="preserve">, </w:t>
      </w:r>
      <w:r w:rsidRPr="0076374E">
        <w:rPr>
          <w:i/>
          <w:iCs/>
          <w:noProof/>
          <w:szCs w:val="24"/>
        </w:rPr>
        <w:t>85</w:t>
      </w:r>
      <w:r w:rsidRPr="0076374E">
        <w:rPr>
          <w:noProof/>
          <w:szCs w:val="24"/>
        </w:rPr>
        <w:t>(3), 512–518. https://doi.org/10.1016/j.neuron.2014.12.049</w:t>
      </w:r>
    </w:p>
    <w:p w14:paraId="3601E5D4"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lastRenderedPageBreak/>
        <w:t xml:space="preserve">Holroyd, C. B., &amp; McClure, S. M. (2015). Hierarchical control over effortful behavior by rodent medial frontal cortex: A computational model. </w:t>
      </w:r>
      <w:r w:rsidRPr="0076374E">
        <w:rPr>
          <w:i/>
          <w:iCs/>
          <w:noProof/>
          <w:szCs w:val="24"/>
        </w:rPr>
        <w:t>Psychological Review</w:t>
      </w:r>
      <w:r w:rsidRPr="0076374E">
        <w:rPr>
          <w:noProof/>
          <w:szCs w:val="24"/>
        </w:rPr>
        <w:t xml:space="preserve">, </w:t>
      </w:r>
      <w:r w:rsidRPr="0076374E">
        <w:rPr>
          <w:i/>
          <w:iCs/>
          <w:noProof/>
          <w:szCs w:val="24"/>
        </w:rPr>
        <w:t>122</w:t>
      </w:r>
      <w:r w:rsidRPr="0076374E">
        <w:rPr>
          <w:noProof/>
          <w:szCs w:val="24"/>
        </w:rPr>
        <w:t>(1), 54–83. https://doi.org/10.1037/a0038339</w:t>
      </w:r>
    </w:p>
    <w:p w14:paraId="01DAC080"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Hope, R. M. (2013). Rmisc: Ryan miscellaneous. R package version, 1(5).</w:t>
      </w:r>
    </w:p>
    <w:p w14:paraId="401790BE"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Kashiwase, Y., Matsumiya, K., Kuriki, I., &amp; Shioiri, S. (2012). Time courses of attentional modulation in neural amplification and synchronization measured with steady-state visual-evoked potentials. </w:t>
      </w:r>
      <w:r w:rsidRPr="0076374E">
        <w:rPr>
          <w:i/>
          <w:iCs/>
          <w:noProof/>
          <w:szCs w:val="24"/>
        </w:rPr>
        <w:t>Journal of Cognitive Neuroscience</w:t>
      </w:r>
      <w:r w:rsidRPr="0076374E">
        <w:rPr>
          <w:noProof/>
          <w:szCs w:val="24"/>
        </w:rPr>
        <w:t xml:space="preserve">, </w:t>
      </w:r>
      <w:r w:rsidRPr="0076374E">
        <w:rPr>
          <w:i/>
          <w:iCs/>
          <w:noProof/>
          <w:szCs w:val="24"/>
        </w:rPr>
        <w:t>24</w:t>
      </w:r>
      <w:r w:rsidRPr="0076374E">
        <w:rPr>
          <w:noProof/>
          <w:szCs w:val="24"/>
        </w:rPr>
        <w:t>(8), 1779–1793. https://doi.org/10.1162/jocn_a_00212</w:t>
      </w:r>
    </w:p>
    <w:p w14:paraId="6318A33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Krebs, R M, &amp; Woldorff, M. G. (2017). Cognitive control and reward. In T. Egner (Ed.), </w:t>
      </w:r>
      <w:r w:rsidRPr="0076374E">
        <w:rPr>
          <w:i/>
          <w:iCs/>
          <w:noProof/>
          <w:szCs w:val="24"/>
        </w:rPr>
        <w:t>Wiley Handbook of Cognitive Control</w:t>
      </w:r>
      <w:r w:rsidRPr="0076374E">
        <w:rPr>
          <w:noProof/>
          <w:szCs w:val="24"/>
        </w:rPr>
        <w:t xml:space="preserve"> (pp. 422–439). Wiley-Blackwell.</w:t>
      </w:r>
    </w:p>
    <w:p w14:paraId="433B4050"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Krebs, Ruth M., Boehler, C. N., Roberts, K. C., Song, A. W., &amp; Woldorff, M. G. (2012). The involvement of the dopaminergic midbrain and cortico-striatal-thalamic circuits in the integration of reward prospect and attentional task demands. </w:t>
      </w:r>
      <w:r w:rsidRPr="0076374E">
        <w:rPr>
          <w:i/>
          <w:iCs/>
          <w:noProof/>
          <w:szCs w:val="24"/>
        </w:rPr>
        <w:t>Cerebral Cortex</w:t>
      </w:r>
      <w:r w:rsidRPr="0076374E">
        <w:rPr>
          <w:noProof/>
          <w:szCs w:val="24"/>
        </w:rPr>
        <w:t xml:space="preserve">, </w:t>
      </w:r>
      <w:r w:rsidRPr="0076374E">
        <w:rPr>
          <w:i/>
          <w:iCs/>
          <w:noProof/>
          <w:szCs w:val="24"/>
        </w:rPr>
        <w:t>22</w:t>
      </w:r>
      <w:r w:rsidRPr="0076374E">
        <w:rPr>
          <w:noProof/>
          <w:szCs w:val="24"/>
        </w:rPr>
        <w:t>(3), 607–615. https://doi.org/10.1093/cercor/bhr134</w:t>
      </w:r>
    </w:p>
    <w:p w14:paraId="531F1F25"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Kruschke, J. K., &amp; Meredith, M. (2017). BEST: Bayesian Estimation Supersedes the t-Test.</w:t>
      </w:r>
    </w:p>
    <w:p w14:paraId="6BFA9F5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Kruschke, John K. (2014). </w:t>
      </w:r>
      <w:r w:rsidRPr="0076374E">
        <w:rPr>
          <w:i/>
          <w:iCs/>
          <w:noProof/>
          <w:szCs w:val="24"/>
        </w:rPr>
        <w:t>Doing Bayesian data analysis: A tutorial with R, JAGS, and Stan, second edition</w:t>
      </w:r>
      <w:r w:rsidRPr="0076374E">
        <w:rPr>
          <w:noProof/>
          <w:szCs w:val="24"/>
        </w:rPr>
        <w:t xml:space="preserve">. </w:t>
      </w:r>
      <w:r w:rsidRPr="0076374E">
        <w:rPr>
          <w:i/>
          <w:iCs/>
          <w:noProof/>
          <w:szCs w:val="24"/>
        </w:rPr>
        <w:t>Doing Bayesian Data Analysis: A Tutorial with R, JAGS, and Stan, Second Edition</w:t>
      </w:r>
      <w:r w:rsidRPr="0076374E">
        <w:rPr>
          <w:noProof/>
          <w:szCs w:val="24"/>
        </w:rPr>
        <w:t xml:space="preserve"> (2nd ed.). Elsevier Inc. https://doi.org/10.1016/B978-0-12-405888-0.09999-2</w:t>
      </w:r>
    </w:p>
    <w:p w14:paraId="08C09339"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Luque, D., Beesley, T., Morris, R. W., Jack, B. N., Griffiths, O., Whitford, T. J., &amp; Le Pelley, M. E. (2017). Goal-Directed and Habit-Like Modulations of Stimulus Processing during Reinforcement Learning. </w:t>
      </w:r>
      <w:r w:rsidRPr="0076374E">
        <w:rPr>
          <w:i/>
          <w:iCs/>
          <w:noProof/>
          <w:szCs w:val="24"/>
        </w:rPr>
        <w:t>The Journal of Neuroscience</w:t>
      </w:r>
      <w:r w:rsidRPr="0076374E">
        <w:rPr>
          <w:noProof/>
          <w:szCs w:val="24"/>
        </w:rPr>
        <w:t xml:space="preserve">, </w:t>
      </w:r>
      <w:r w:rsidRPr="0076374E">
        <w:rPr>
          <w:i/>
          <w:iCs/>
          <w:noProof/>
          <w:szCs w:val="24"/>
        </w:rPr>
        <w:t>37</w:t>
      </w:r>
      <w:r w:rsidRPr="0076374E">
        <w:rPr>
          <w:noProof/>
          <w:szCs w:val="24"/>
        </w:rPr>
        <w:t>(11), 3009–3017. https://doi.org/10.1523/jneurosci.3205-16.2017</w:t>
      </w:r>
    </w:p>
    <w:p w14:paraId="5EDC9C7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acLean, M. H., &amp; Giesbrecht, B. (2015). Neural evidence reveals the rapid effects of reward history on selective attention. </w:t>
      </w:r>
      <w:r w:rsidRPr="0076374E">
        <w:rPr>
          <w:i/>
          <w:iCs/>
          <w:noProof/>
          <w:szCs w:val="24"/>
        </w:rPr>
        <w:t>Brain Research</w:t>
      </w:r>
      <w:r w:rsidRPr="0076374E">
        <w:rPr>
          <w:noProof/>
          <w:szCs w:val="24"/>
        </w:rPr>
        <w:t xml:space="preserve">, </w:t>
      </w:r>
      <w:r w:rsidRPr="0076374E">
        <w:rPr>
          <w:i/>
          <w:iCs/>
          <w:noProof/>
          <w:szCs w:val="24"/>
        </w:rPr>
        <w:t>1606</w:t>
      </w:r>
      <w:r w:rsidRPr="0076374E">
        <w:rPr>
          <w:noProof/>
          <w:szCs w:val="24"/>
        </w:rPr>
        <w:t xml:space="preserve">, 86–94. </w:t>
      </w:r>
      <w:r w:rsidRPr="0076374E">
        <w:rPr>
          <w:noProof/>
          <w:szCs w:val="24"/>
        </w:rPr>
        <w:lastRenderedPageBreak/>
        <w:t>https://doi.org/10.1016/j.brainres.2015.02.016</w:t>
      </w:r>
    </w:p>
    <w:p w14:paraId="506C5CB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acmillan, N. A., &amp; Creelman, C. D. (2004). </w:t>
      </w:r>
      <w:r w:rsidRPr="0076374E">
        <w:rPr>
          <w:i/>
          <w:iCs/>
          <w:noProof/>
          <w:szCs w:val="24"/>
        </w:rPr>
        <w:t>Detection theory: A user’s guide</w:t>
      </w:r>
      <w:r w:rsidRPr="0076374E">
        <w:rPr>
          <w:noProof/>
          <w:szCs w:val="24"/>
        </w:rPr>
        <w:t>. Psychology press.</w:t>
      </w:r>
    </w:p>
    <w:p w14:paraId="682EF675"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aunsell, J. H. R. (2004). Neuronal representations of cognitive state: Reward or attention? </w:t>
      </w:r>
      <w:r w:rsidRPr="0076374E">
        <w:rPr>
          <w:i/>
          <w:iCs/>
          <w:noProof/>
          <w:szCs w:val="24"/>
        </w:rPr>
        <w:t>Trends in Cognitive Sciences</w:t>
      </w:r>
      <w:r w:rsidRPr="0076374E">
        <w:rPr>
          <w:noProof/>
          <w:szCs w:val="24"/>
        </w:rPr>
        <w:t xml:space="preserve">, </w:t>
      </w:r>
      <w:r w:rsidRPr="0076374E">
        <w:rPr>
          <w:i/>
          <w:iCs/>
          <w:noProof/>
          <w:szCs w:val="24"/>
        </w:rPr>
        <w:t>8</w:t>
      </w:r>
      <w:r w:rsidRPr="0076374E">
        <w:rPr>
          <w:noProof/>
          <w:szCs w:val="24"/>
        </w:rPr>
        <w:t>(6), 261–265. https://doi.org/10.1016/j.tics.2004.04.003</w:t>
      </w:r>
    </w:p>
    <w:p w14:paraId="6CB1D5F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cElreath, R. (2016). </w:t>
      </w:r>
      <w:r w:rsidRPr="0076374E">
        <w:rPr>
          <w:i/>
          <w:iCs/>
          <w:noProof/>
          <w:szCs w:val="24"/>
        </w:rPr>
        <w:t>Statistical Rethinking: A Bayesian Course with Examples in R and Stan</w:t>
      </w:r>
      <w:r w:rsidRPr="0076374E">
        <w:rPr>
          <w:noProof/>
          <w:szCs w:val="24"/>
        </w:rPr>
        <w:t>. Chapman Hall - CRC.</w:t>
      </w:r>
    </w:p>
    <w:p w14:paraId="7D6B7C43"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organ, S. T., Hansen, J. C., &amp; Hillyard, S. A. (1996). Selective attention to stimulus location modulates the steady-state visual evoked potential, </w:t>
      </w:r>
      <w:r w:rsidRPr="0076374E">
        <w:rPr>
          <w:i/>
          <w:iCs/>
          <w:noProof/>
          <w:szCs w:val="24"/>
        </w:rPr>
        <w:t>93</w:t>
      </w:r>
      <w:r w:rsidRPr="0076374E">
        <w:rPr>
          <w:noProof/>
          <w:szCs w:val="24"/>
        </w:rPr>
        <w:t>(10), 4770–4774.</w:t>
      </w:r>
    </w:p>
    <w:p w14:paraId="1F8B1472"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üller, M. M., Teder-Sälejärvi, W., &amp; Hillyard, S. A. (1998). The time course of cortical facilitation during cued shifts of spatial attention. </w:t>
      </w:r>
      <w:r w:rsidRPr="0076374E">
        <w:rPr>
          <w:i/>
          <w:iCs/>
          <w:noProof/>
          <w:szCs w:val="24"/>
        </w:rPr>
        <w:t>Nature Neuroscience</w:t>
      </w:r>
      <w:r w:rsidRPr="0076374E">
        <w:rPr>
          <w:noProof/>
          <w:szCs w:val="24"/>
        </w:rPr>
        <w:t xml:space="preserve">, </w:t>
      </w:r>
      <w:r w:rsidRPr="0076374E">
        <w:rPr>
          <w:i/>
          <w:iCs/>
          <w:noProof/>
          <w:szCs w:val="24"/>
        </w:rPr>
        <w:t>1</w:t>
      </w:r>
      <w:r w:rsidRPr="0076374E">
        <w:rPr>
          <w:noProof/>
          <w:szCs w:val="24"/>
        </w:rPr>
        <w:t>(7), 631–634.</w:t>
      </w:r>
    </w:p>
    <w:p w14:paraId="359C27D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usslick, S., Shenhav, A., Botvinick, M. M., &amp; Cohen, J. D. (2015). A computational model of control allocation based on the Expected Value of Control. </w:t>
      </w:r>
      <w:r w:rsidRPr="0076374E">
        <w:rPr>
          <w:i/>
          <w:iCs/>
          <w:noProof/>
          <w:szCs w:val="24"/>
        </w:rPr>
        <w:t>Reinforcement Learning and Decision Making Conference</w:t>
      </w:r>
      <w:r w:rsidRPr="0076374E">
        <w:rPr>
          <w:noProof/>
          <w:szCs w:val="24"/>
        </w:rPr>
        <w:t xml:space="preserve">, </w:t>
      </w:r>
      <w:r w:rsidRPr="0076374E">
        <w:rPr>
          <w:i/>
          <w:iCs/>
          <w:noProof/>
          <w:szCs w:val="24"/>
        </w:rPr>
        <w:t>59</w:t>
      </w:r>
      <w:r w:rsidRPr="0076374E">
        <w:rPr>
          <w:noProof/>
          <w:szCs w:val="24"/>
        </w:rPr>
        <w:t>(1978), 2014.</w:t>
      </w:r>
    </w:p>
    <w:p w14:paraId="42B229F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Nalborczyk, L., &amp; Bürkner, P.-C. (2019). An Introduction to Bayesian Multilevel Models Using brms: A Case Study of Gender Effects on Vowel Variability in Standard Indonesian. </w:t>
      </w:r>
      <w:r w:rsidRPr="0076374E">
        <w:rPr>
          <w:i/>
          <w:iCs/>
          <w:noProof/>
          <w:szCs w:val="24"/>
        </w:rPr>
        <w:t>Journal of Speech, Language, and Hearing Research</w:t>
      </w:r>
      <w:r w:rsidRPr="0076374E">
        <w:rPr>
          <w:noProof/>
          <w:szCs w:val="24"/>
        </w:rPr>
        <w:t>.</w:t>
      </w:r>
    </w:p>
    <w:p w14:paraId="47FFE88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Nolan, H., Whelan, R., &amp; Reilly, R. B. (2010). FASTER: Fully Automated Statistical Thresholding for EEG artifact Rejection. </w:t>
      </w:r>
      <w:r w:rsidRPr="0076374E">
        <w:rPr>
          <w:i/>
          <w:iCs/>
          <w:noProof/>
          <w:szCs w:val="24"/>
        </w:rPr>
        <w:t>Journal of Neuroscience Methods</w:t>
      </w:r>
      <w:r w:rsidRPr="0076374E">
        <w:rPr>
          <w:noProof/>
          <w:szCs w:val="24"/>
        </w:rPr>
        <w:t xml:space="preserve">, </w:t>
      </w:r>
      <w:r w:rsidRPr="0076374E">
        <w:rPr>
          <w:i/>
          <w:iCs/>
          <w:noProof/>
          <w:szCs w:val="24"/>
        </w:rPr>
        <w:t>192</w:t>
      </w:r>
      <w:r w:rsidRPr="0076374E">
        <w:rPr>
          <w:noProof/>
          <w:szCs w:val="24"/>
        </w:rPr>
        <w:t>(1), 152–162. https://doi.org/10.1016/j.jneumeth.2010.07.015</w:t>
      </w:r>
    </w:p>
    <w:p w14:paraId="3F88650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admala, S., &amp; Pessoa, L. (2011). Reward reduces conflict by enhancing attentional control and biasing visual cortical processing. </w:t>
      </w:r>
      <w:r w:rsidRPr="0076374E">
        <w:rPr>
          <w:i/>
          <w:iCs/>
          <w:noProof/>
          <w:szCs w:val="24"/>
        </w:rPr>
        <w:t>Journal of Cognitive Neuroscience</w:t>
      </w:r>
      <w:r w:rsidRPr="0076374E">
        <w:rPr>
          <w:noProof/>
          <w:szCs w:val="24"/>
        </w:rPr>
        <w:t xml:space="preserve">, </w:t>
      </w:r>
      <w:r w:rsidRPr="0076374E">
        <w:rPr>
          <w:i/>
          <w:iCs/>
          <w:noProof/>
          <w:szCs w:val="24"/>
        </w:rPr>
        <w:t>23</w:t>
      </w:r>
      <w:r w:rsidRPr="0076374E">
        <w:rPr>
          <w:noProof/>
          <w:szCs w:val="24"/>
        </w:rPr>
        <w:t>(11), 3419–3432. https://doi.org/10.1162/jocn_a_00011</w:t>
      </w:r>
    </w:p>
    <w:p w14:paraId="6E996DA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allier, C. (2002). Computing discriminability and bias with the R software. Retrieved July 25, </w:t>
      </w:r>
      <w:r w:rsidRPr="0076374E">
        <w:rPr>
          <w:noProof/>
          <w:szCs w:val="24"/>
        </w:rPr>
        <w:lastRenderedPageBreak/>
        <w:t>2019, from http://www.pallier.org/pdfs/aprime.pdf</w:t>
      </w:r>
    </w:p>
    <w:p w14:paraId="0F116A68"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errin, F., Pernier, J., Bertrand, O., &amp; Echallier, J. F. (1989). Spherical splines for scalp potential and current density mapping. </w:t>
      </w:r>
      <w:r w:rsidRPr="0076374E">
        <w:rPr>
          <w:i/>
          <w:iCs/>
          <w:noProof/>
          <w:szCs w:val="24"/>
        </w:rPr>
        <w:t>Electroencephalography and Clinical Neurophysiology</w:t>
      </w:r>
      <w:r w:rsidRPr="0076374E">
        <w:rPr>
          <w:noProof/>
          <w:szCs w:val="24"/>
        </w:rPr>
        <w:t xml:space="preserve">, </w:t>
      </w:r>
      <w:r w:rsidRPr="0076374E">
        <w:rPr>
          <w:i/>
          <w:iCs/>
          <w:noProof/>
          <w:szCs w:val="24"/>
        </w:rPr>
        <w:t>72</w:t>
      </w:r>
      <w:r w:rsidRPr="0076374E">
        <w:rPr>
          <w:noProof/>
          <w:szCs w:val="24"/>
        </w:rPr>
        <w:t>(2), 184–187. https://doi.org/10.1016/0013-4694(89)90180-6</w:t>
      </w:r>
    </w:p>
    <w:p w14:paraId="2A2BC244"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essoa, L. (2015). Multiple influences of reward on perception and attention. </w:t>
      </w:r>
      <w:r w:rsidRPr="0076374E">
        <w:rPr>
          <w:i/>
          <w:iCs/>
          <w:noProof/>
          <w:szCs w:val="24"/>
        </w:rPr>
        <w:t>Visual Cognition</w:t>
      </w:r>
      <w:r w:rsidRPr="0076374E">
        <w:rPr>
          <w:noProof/>
          <w:szCs w:val="24"/>
        </w:rPr>
        <w:t xml:space="preserve">, </w:t>
      </w:r>
      <w:r w:rsidRPr="0076374E">
        <w:rPr>
          <w:i/>
          <w:iCs/>
          <w:noProof/>
          <w:szCs w:val="24"/>
        </w:rPr>
        <w:t>23</w:t>
      </w:r>
      <w:r w:rsidRPr="0076374E">
        <w:rPr>
          <w:noProof/>
          <w:szCs w:val="24"/>
        </w:rPr>
        <w:t>(1–2), 272–290. https://doi.org/10.1080/13506285.2014.974729</w:t>
      </w:r>
    </w:p>
    <w:p w14:paraId="6BC8842A"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essoa, L., &amp; Engelmann, J. B. (2010). Embedding reward signals into perception and cognition. </w:t>
      </w:r>
      <w:r w:rsidRPr="0076374E">
        <w:rPr>
          <w:i/>
          <w:iCs/>
          <w:noProof/>
          <w:szCs w:val="24"/>
        </w:rPr>
        <w:t>Frontiers in Neuroscience</w:t>
      </w:r>
      <w:r w:rsidRPr="0076374E">
        <w:rPr>
          <w:noProof/>
          <w:szCs w:val="24"/>
        </w:rPr>
        <w:t xml:space="preserve">, </w:t>
      </w:r>
      <w:r w:rsidRPr="0076374E">
        <w:rPr>
          <w:i/>
          <w:iCs/>
          <w:noProof/>
          <w:szCs w:val="24"/>
        </w:rPr>
        <w:t>4</w:t>
      </w:r>
      <w:r w:rsidRPr="0076374E">
        <w:rPr>
          <w:noProof/>
          <w:szCs w:val="24"/>
        </w:rPr>
        <w:t>(September), 1–8. https://doi.org/10.3389/fnins.2010.00017</w:t>
      </w:r>
    </w:p>
    <w:p w14:paraId="06833AD2"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Phillips, N. (2016). Yarrr: A companion to the e-book YaRrr!: The Pirate’s Guide to R. R package version 0.1.</w:t>
      </w:r>
    </w:p>
    <w:p w14:paraId="73742BA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osner, M. I. (1980). Orienting of attention. </w:t>
      </w:r>
      <w:r w:rsidRPr="0076374E">
        <w:rPr>
          <w:i/>
          <w:iCs/>
          <w:noProof/>
          <w:szCs w:val="24"/>
        </w:rPr>
        <w:t>The Quarterly Journal of Experimental Psychology</w:t>
      </w:r>
      <w:r w:rsidRPr="0076374E">
        <w:rPr>
          <w:noProof/>
          <w:szCs w:val="24"/>
        </w:rPr>
        <w:t xml:space="preserve">, </w:t>
      </w:r>
      <w:r w:rsidRPr="0076374E">
        <w:rPr>
          <w:i/>
          <w:iCs/>
          <w:noProof/>
          <w:szCs w:val="24"/>
        </w:rPr>
        <w:t>32</w:t>
      </w:r>
      <w:r w:rsidRPr="0076374E">
        <w:rPr>
          <w:noProof/>
          <w:szCs w:val="24"/>
        </w:rPr>
        <w:t>(1), 3–25. https://doi.org/10.1080/00335558008248231</w:t>
      </w:r>
    </w:p>
    <w:p w14:paraId="4ABAB92C"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osner, MI I. (1980). Orienting of attention. </w:t>
      </w:r>
      <w:r w:rsidRPr="0076374E">
        <w:rPr>
          <w:i/>
          <w:iCs/>
          <w:noProof/>
          <w:szCs w:val="24"/>
        </w:rPr>
        <w:t>Quarterly Journal of Experimental Psychology</w:t>
      </w:r>
      <w:r w:rsidRPr="0076374E">
        <w:rPr>
          <w:noProof/>
          <w:szCs w:val="24"/>
        </w:rPr>
        <w:t xml:space="preserve">, </w:t>
      </w:r>
      <w:r w:rsidRPr="0076374E">
        <w:rPr>
          <w:i/>
          <w:iCs/>
          <w:noProof/>
          <w:szCs w:val="24"/>
        </w:rPr>
        <w:t>32</w:t>
      </w:r>
      <w:r w:rsidRPr="0076374E">
        <w:rPr>
          <w:noProof/>
          <w:szCs w:val="24"/>
        </w:rPr>
        <w:t>(1), 3–25. https://doi.org/10.1080/00335558008248231</w:t>
      </w:r>
    </w:p>
    <w:p w14:paraId="785EA639"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Qi, S., Zeng, Q., Ding, C., &amp; Li, H. (2013). </w:t>
      </w:r>
      <w:r w:rsidRPr="0076374E">
        <w:rPr>
          <w:noProof/>
          <w:szCs w:val="24"/>
        </w:rPr>
        <w:t xml:space="preserve">Neural correlates of reward-driven attentional capture in visual search. </w:t>
      </w:r>
      <w:r w:rsidRPr="0076374E">
        <w:rPr>
          <w:i/>
          <w:iCs/>
          <w:noProof/>
          <w:szCs w:val="24"/>
        </w:rPr>
        <w:t>Brain Research</w:t>
      </w:r>
      <w:r w:rsidRPr="0076374E">
        <w:rPr>
          <w:noProof/>
          <w:szCs w:val="24"/>
        </w:rPr>
        <w:t xml:space="preserve">, </w:t>
      </w:r>
      <w:r w:rsidRPr="0076374E">
        <w:rPr>
          <w:i/>
          <w:iCs/>
          <w:noProof/>
          <w:szCs w:val="24"/>
        </w:rPr>
        <w:t>1532</w:t>
      </w:r>
      <w:r w:rsidRPr="0076374E">
        <w:rPr>
          <w:noProof/>
          <w:szCs w:val="24"/>
        </w:rPr>
        <w:t>, 32–43. https://doi.org/10.1016/j.brainres.2013.07.044</w:t>
      </w:r>
    </w:p>
    <w:p w14:paraId="621BBF5B"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R Core Team. (2017). R: A Language and Environment for Statistical Computing. R Foundation for Statistical Computing.</w:t>
      </w:r>
    </w:p>
    <w:p w14:paraId="5D89009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Rinker, T., &amp; Kurkiewicz, D. (n.d.). pacman: Package Management for R.</w:t>
      </w:r>
    </w:p>
    <w:p w14:paraId="6BE793D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Roelfsema, P. R., van Ooyen, A., &amp; Watanabe, T. (2010). </w:t>
      </w:r>
      <w:r w:rsidRPr="0076374E">
        <w:rPr>
          <w:noProof/>
          <w:szCs w:val="24"/>
        </w:rPr>
        <w:t xml:space="preserve">Perceptual learning rules based on reinforcers and attention. </w:t>
      </w:r>
      <w:r w:rsidRPr="0076374E">
        <w:rPr>
          <w:i/>
          <w:iCs/>
          <w:noProof/>
          <w:szCs w:val="24"/>
        </w:rPr>
        <w:t>Trends in Cognitive Sciences</w:t>
      </w:r>
      <w:r w:rsidRPr="0076374E">
        <w:rPr>
          <w:noProof/>
          <w:szCs w:val="24"/>
        </w:rPr>
        <w:t xml:space="preserve">, </w:t>
      </w:r>
      <w:r w:rsidRPr="0076374E">
        <w:rPr>
          <w:i/>
          <w:iCs/>
          <w:noProof/>
          <w:szCs w:val="24"/>
        </w:rPr>
        <w:t>14</w:t>
      </w:r>
      <w:r w:rsidRPr="0076374E">
        <w:rPr>
          <w:noProof/>
          <w:szCs w:val="24"/>
        </w:rPr>
        <w:t>(2), 64–71. https://doi.org/10.1016/j.tics.2009.11.005</w:t>
      </w:r>
    </w:p>
    <w:p w14:paraId="2E1F7ECA"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RStudio Team. (2015). Integrated Development for R. RStudio, Inc.</w:t>
      </w:r>
    </w:p>
    <w:p w14:paraId="094FE394"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lastRenderedPageBreak/>
        <w:t xml:space="preserve">Schevernels, H., Krebs, R. M., Santens, P., Woldorff, M. G., &amp; Boehler, C. N. (2014). </w:t>
      </w:r>
      <w:r w:rsidRPr="0076374E">
        <w:rPr>
          <w:noProof/>
          <w:szCs w:val="24"/>
        </w:rPr>
        <w:t xml:space="preserve">Task preparation processes related to reward prediction precede those related to task-difficulty expectation. </w:t>
      </w:r>
      <w:r w:rsidRPr="0076374E">
        <w:rPr>
          <w:i/>
          <w:iCs/>
          <w:noProof/>
          <w:szCs w:val="24"/>
        </w:rPr>
        <w:t>NeuroImage</w:t>
      </w:r>
      <w:r w:rsidRPr="0076374E">
        <w:rPr>
          <w:noProof/>
          <w:szCs w:val="24"/>
        </w:rPr>
        <w:t xml:space="preserve">, </w:t>
      </w:r>
      <w:r w:rsidRPr="0076374E">
        <w:rPr>
          <w:i/>
          <w:iCs/>
          <w:noProof/>
          <w:szCs w:val="24"/>
        </w:rPr>
        <w:t>84</w:t>
      </w:r>
      <w:r w:rsidRPr="0076374E">
        <w:rPr>
          <w:noProof/>
          <w:szCs w:val="24"/>
        </w:rPr>
        <w:t>, 639–647. https://doi.org/10.1016/j.neuroimage.2013.09.039</w:t>
      </w:r>
    </w:p>
    <w:p w14:paraId="58DA5039"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Serences, J. T. (2008). Value-Based Modulations in Human Visual Cortex. </w:t>
      </w:r>
      <w:r w:rsidRPr="0076374E">
        <w:rPr>
          <w:i/>
          <w:iCs/>
          <w:noProof/>
          <w:szCs w:val="24"/>
        </w:rPr>
        <w:t>Neuron</w:t>
      </w:r>
      <w:r w:rsidRPr="0076374E">
        <w:rPr>
          <w:noProof/>
          <w:szCs w:val="24"/>
        </w:rPr>
        <w:t xml:space="preserve">, </w:t>
      </w:r>
      <w:r w:rsidRPr="0076374E">
        <w:rPr>
          <w:i/>
          <w:iCs/>
          <w:noProof/>
          <w:szCs w:val="24"/>
        </w:rPr>
        <w:t>60</w:t>
      </w:r>
      <w:r w:rsidRPr="0076374E">
        <w:rPr>
          <w:noProof/>
          <w:szCs w:val="24"/>
        </w:rPr>
        <w:t>(6), 1169–1181. https://doi.org/10.1016/j.neuron.2008.10.051</w:t>
      </w:r>
    </w:p>
    <w:p w14:paraId="4A448208" w14:textId="77777777" w:rsidR="0076374E" w:rsidRPr="00615651" w:rsidRDefault="0076374E" w:rsidP="0076374E">
      <w:pPr>
        <w:widowControl w:val="0"/>
        <w:autoSpaceDE w:val="0"/>
        <w:autoSpaceDN w:val="0"/>
        <w:adjustRightInd w:val="0"/>
        <w:spacing w:after="0" w:line="480" w:lineRule="auto"/>
        <w:ind w:left="480" w:hanging="480"/>
        <w:rPr>
          <w:noProof/>
          <w:szCs w:val="24"/>
          <w:lang w:val="nl-BE"/>
        </w:rPr>
      </w:pPr>
      <w:r w:rsidRPr="0076374E">
        <w:rPr>
          <w:noProof/>
          <w:szCs w:val="24"/>
        </w:rPr>
        <w:t xml:space="preserve">Shenhav, A., Botvinick, M., &amp; Cohen, J. (2013). The expected value of control: An integrative theory of anterior cingulate cortex function. </w:t>
      </w:r>
      <w:r w:rsidRPr="00615651">
        <w:rPr>
          <w:i/>
          <w:iCs/>
          <w:noProof/>
          <w:szCs w:val="24"/>
          <w:lang w:val="nl-BE"/>
        </w:rPr>
        <w:t>Neuron</w:t>
      </w:r>
      <w:r w:rsidRPr="00615651">
        <w:rPr>
          <w:noProof/>
          <w:szCs w:val="24"/>
          <w:lang w:val="nl-BE"/>
        </w:rPr>
        <w:t xml:space="preserve">, </w:t>
      </w:r>
      <w:r w:rsidRPr="00615651">
        <w:rPr>
          <w:i/>
          <w:iCs/>
          <w:noProof/>
          <w:szCs w:val="24"/>
          <w:lang w:val="nl-BE"/>
        </w:rPr>
        <w:t>79</w:t>
      </w:r>
      <w:r w:rsidRPr="00615651">
        <w:rPr>
          <w:noProof/>
          <w:szCs w:val="24"/>
          <w:lang w:val="nl-BE"/>
        </w:rPr>
        <w:t>(2), 217–240. https://doi.org/10.1016/j.neuron.2013.07.007</w:t>
      </w:r>
    </w:p>
    <w:p w14:paraId="413D594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Steinhauser, M., &amp; Andersen, S. K. (2019). </w:t>
      </w:r>
      <w:r w:rsidRPr="0076374E">
        <w:rPr>
          <w:noProof/>
          <w:szCs w:val="24"/>
        </w:rPr>
        <w:t xml:space="preserve">Rapid adaptive adjustments of selective attention following errors revealed by the time course of steady-state visual evoked potentials. </w:t>
      </w:r>
      <w:r w:rsidRPr="0076374E">
        <w:rPr>
          <w:i/>
          <w:iCs/>
          <w:noProof/>
          <w:szCs w:val="24"/>
        </w:rPr>
        <w:t>NeuroImage</w:t>
      </w:r>
      <w:r w:rsidRPr="0076374E">
        <w:rPr>
          <w:noProof/>
          <w:szCs w:val="24"/>
        </w:rPr>
        <w:t xml:space="preserve">, </w:t>
      </w:r>
      <w:r w:rsidRPr="0076374E">
        <w:rPr>
          <w:i/>
          <w:iCs/>
          <w:noProof/>
          <w:szCs w:val="24"/>
        </w:rPr>
        <w:t>186</w:t>
      </w:r>
      <w:r w:rsidRPr="0076374E">
        <w:rPr>
          <w:noProof/>
          <w:szCs w:val="24"/>
        </w:rPr>
        <w:t>(July 2018), 83–92. https://doi.org/10.1016/j.neuroimage.2018.10.059</w:t>
      </w:r>
    </w:p>
    <w:p w14:paraId="6995DF1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Tankelevitch, L., Spaak, E., Rushworth, M. F. S., &amp; Stokes, M. G. (2019). Previously reward-associated stimuli capture spatial attention in the absence of changes in the corresponding sensory representations as measured with {MEG}. </w:t>
      </w:r>
      <w:r w:rsidRPr="0076374E">
        <w:rPr>
          <w:i/>
          <w:iCs/>
          <w:noProof/>
          <w:szCs w:val="24"/>
        </w:rPr>
        <w:t>BioRxiv</w:t>
      </w:r>
      <w:r w:rsidRPr="0076374E">
        <w:rPr>
          <w:noProof/>
          <w:szCs w:val="24"/>
        </w:rPr>
        <w:t>, 622589. https://doi.org/10.1101/622589</w:t>
      </w:r>
    </w:p>
    <w:p w14:paraId="359D46D5" w14:textId="77777777" w:rsidR="0076374E" w:rsidRPr="00615651" w:rsidRDefault="0076374E" w:rsidP="0076374E">
      <w:pPr>
        <w:widowControl w:val="0"/>
        <w:autoSpaceDE w:val="0"/>
        <w:autoSpaceDN w:val="0"/>
        <w:adjustRightInd w:val="0"/>
        <w:spacing w:after="0" w:line="480" w:lineRule="auto"/>
        <w:ind w:left="480" w:hanging="480"/>
        <w:rPr>
          <w:noProof/>
          <w:szCs w:val="24"/>
          <w:lang w:val="nl-BE"/>
        </w:rPr>
      </w:pPr>
      <w:r w:rsidRPr="0076374E">
        <w:rPr>
          <w:noProof/>
          <w:szCs w:val="24"/>
        </w:rPr>
        <w:t xml:space="preserve">Theeuwes, J. (2010). Top-down and bottom-up control of visual selection. </w:t>
      </w:r>
      <w:r w:rsidRPr="00615651">
        <w:rPr>
          <w:i/>
          <w:iCs/>
          <w:noProof/>
          <w:szCs w:val="24"/>
          <w:lang w:val="nl-BE"/>
        </w:rPr>
        <w:t>Acta Psychologica</w:t>
      </w:r>
      <w:r w:rsidRPr="00615651">
        <w:rPr>
          <w:noProof/>
          <w:szCs w:val="24"/>
          <w:lang w:val="nl-BE"/>
        </w:rPr>
        <w:t xml:space="preserve">, </w:t>
      </w:r>
      <w:r w:rsidRPr="00615651">
        <w:rPr>
          <w:i/>
          <w:iCs/>
          <w:noProof/>
          <w:szCs w:val="24"/>
          <w:lang w:val="nl-BE"/>
        </w:rPr>
        <w:t>135</w:t>
      </w:r>
      <w:r w:rsidRPr="00615651">
        <w:rPr>
          <w:noProof/>
          <w:szCs w:val="24"/>
          <w:lang w:val="nl-BE"/>
        </w:rPr>
        <w:t>(2), 77–99. https://doi.org/10.1016/j.actpsy.2010.02.006</w:t>
      </w:r>
    </w:p>
    <w:p w14:paraId="6DB33769"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Van der Does, A. J. W. (2002). </w:t>
      </w:r>
      <w:r w:rsidRPr="00615651">
        <w:rPr>
          <w:i/>
          <w:iCs/>
          <w:noProof/>
          <w:szCs w:val="24"/>
          <w:lang w:val="nl-BE"/>
        </w:rPr>
        <w:t xml:space="preserve">Handleiding bij de Nederlandse versie van beck depression inventory—second edition (BDI-II-NL). </w:t>
      </w:r>
      <w:r w:rsidRPr="0076374E">
        <w:rPr>
          <w:i/>
          <w:iCs/>
          <w:noProof/>
          <w:szCs w:val="24"/>
        </w:rPr>
        <w:t>[The Dutch version of the Beck depression inventory].</w:t>
      </w:r>
      <w:r w:rsidRPr="0076374E">
        <w:rPr>
          <w:noProof/>
          <w:szCs w:val="24"/>
        </w:rPr>
        <w:t xml:space="preserve"> Amsterdam: Harcourt.</w:t>
      </w:r>
    </w:p>
    <w:p w14:paraId="0F61B5C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Verguts, T., Vassena, E., &amp; Silvetti, M. (2015). Adaptive effort investment in cognitive and physical tasks: a neurocomputational model. </w:t>
      </w:r>
      <w:r w:rsidRPr="0076374E">
        <w:rPr>
          <w:i/>
          <w:iCs/>
          <w:noProof/>
          <w:szCs w:val="24"/>
        </w:rPr>
        <w:t>Frontiers in Behavioral Neuroscience</w:t>
      </w:r>
      <w:r w:rsidRPr="0076374E">
        <w:rPr>
          <w:noProof/>
          <w:szCs w:val="24"/>
        </w:rPr>
        <w:t xml:space="preserve">, </w:t>
      </w:r>
      <w:r w:rsidRPr="0076374E">
        <w:rPr>
          <w:i/>
          <w:iCs/>
          <w:noProof/>
          <w:szCs w:val="24"/>
        </w:rPr>
        <w:t>9</w:t>
      </w:r>
      <w:r w:rsidRPr="0076374E">
        <w:rPr>
          <w:noProof/>
          <w:szCs w:val="24"/>
        </w:rPr>
        <w:t>(March). https://doi.org/10.3389/fnbeh.2015.00057</w:t>
      </w:r>
    </w:p>
    <w:p w14:paraId="328745D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Watanabe, S. (2010). Asymptotic Equivalence of Bayes Cross Validation and Widely Applicable </w:t>
      </w:r>
      <w:r w:rsidRPr="0076374E">
        <w:rPr>
          <w:noProof/>
          <w:szCs w:val="24"/>
        </w:rPr>
        <w:lastRenderedPageBreak/>
        <w:t xml:space="preserve">Information Criterion in Singular Learning Theory, </w:t>
      </w:r>
      <w:r w:rsidRPr="0076374E">
        <w:rPr>
          <w:i/>
          <w:iCs/>
          <w:noProof/>
          <w:szCs w:val="24"/>
        </w:rPr>
        <w:t>11</w:t>
      </w:r>
      <w:r w:rsidRPr="0076374E">
        <w:rPr>
          <w:noProof/>
          <w:szCs w:val="24"/>
        </w:rPr>
        <w:t>, 3571–3594. Retrieved from http://arxiv.org/abs/1004.2316</w:t>
      </w:r>
    </w:p>
    <w:p w14:paraId="0A9046CB"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Wickham, H. (2017). Tidyverse: Easily install and load ’tidyverse’ packages. R package version, 1(1).</w:t>
      </w:r>
    </w:p>
    <w:p w14:paraId="5BF897DC"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Wilke, C. O. (2016). cowplot: streamlined plot theme and plot annotations for ‘ggplot2.’ CRAN Repos.</w:t>
      </w:r>
    </w:p>
    <w:p w14:paraId="6AE6C303"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Wisniewski, D., Reverberi, C., Momennejad, I., Kahnt, T., &amp; Haynes, J.-D. (2015). The Role of the Parietal Cortex in the Representation of Task-Reward Associations. </w:t>
      </w:r>
      <w:r w:rsidRPr="0076374E">
        <w:rPr>
          <w:i/>
          <w:iCs/>
          <w:noProof/>
          <w:szCs w:val="24"/>
        </w:rPr>
        <w:t>Journal of Neuroscience</w:t>
      </w:r>
      <w:r w:rsidRPr="0076374E">
        <w:rPr>
          <w:noProof/>
          <w:szCs w:val="24"/>
        </w:rPr>
        <w:t xml:space="preserve">, </w:t>
      </w:r>
      <w:r w:rsidRPr="0076374E">
        <w:rPr>
          <w:i/>
          <w:iCs/>
          <w:noProof/>
          <w:szCs w:val="24"/>
        </w:rPr>
        <w:t>35</w:t>
      </w:r>
      <w:r w:rsidRPr="0076374E">
        <w:rPr>
          <w:noProof/>
          <w:szCs w:val="24"/>
        </w:rPr>
        <w:t>(36), 12355–12365. https://doi.org/10.1523/jneurosci.4882-14.2015</w:t>
      </w:r>
    </w:p>
    <w:p w14:paraId="31D4401A" w14:textId="77777777" w:rsidR="0076374E" w:rsidRPr="0076374E" w:rsidRDefault="0076374E" w:rsidP="0076374E">
      <w:pPr>
        <w:widowControl w:val="0"/>
        <w:autoSpaceDE w:val="0"/>
        <w:autoSpaceDN w:val="0"/>
        <w:adjustRightInd w:val="0"/>
        <w:spacing w:after="0" w:line="480" w:lineRule="auto"/>
        <w:ind w:left="480" w:hanging="480"/>
        <w:rPr>
          <w:noProof/>
        </w:rPr>
      </w:pPr>
      <w:r w:rsidRPr="0076374E">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3E1EB4">
      <w:headerReference w:type="default" r:id="rId21"/>
      <w:headerReference w:type="first" r:id="rId22"/>
      <w:footerReference w:type="first" r:id="rId23"/>
      <w:pgSz w:w="12240" w:h="15840"/>
      <w:pgMar w:top="1417" w:right="1417" w:bottom="1417" w:left="1417" w:header="708" w:footer="708"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Ivan Grahek" w:date="2019-11-03T11:38:00Z" w:initials="IG">
    <w:p w14:paraId="2F57D1ED" w14:textId="4F271162" w:rsidR="005734BD" w:rsidRDefault="005734BD">
      <w:pPr>
        <w:pStyle w:val="CommentText"/>
      </w:pPr>
      <w:r>
        <w:rPr>
          <w:rStyle w:val="CommentReference"/>
        </w:rPr>
        <w:annotationRef/>
      </w:r>
      <w:r>
        <w:t>Upd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F57D1ED"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7D42DE" w14:textId="77777777" w:rsidR="00687B7C" w:rsidRDefault="00687B7C" w:rsidP="00AD5698">
      <w:pPr>
        <w:spacing w:after="0" w:line="240" w:lineRule="auto"/>
      </w:pPr>
      <w:r>
        <w:separator/>
      </w:r>
    </w:p>
  </w:endnote>
  <w:endnote w:type="continuationSeparator" w:id="0">
    <w:p w14:paraId="522D70A6" w14:textId="77777777" w:rsidR="00687B7C" w:rsidRDefault="00687B7C" w:rsidP="00AD5698">
      <w:pPr>
        <w:spacing w:after="0" w:line="240" w:lineRule="auto"/>
      </w:pPr>
      <w:r>
        <w:continuationSeparator/>
      </w:r>
    </w:p>
  </w:endnote>
  <w:endnote w:type="continuationNotice" w:id="1">
    <w:p w14:paraId="32D6DE14" w14:textId="77777777" w:rsidR="00687B7C" w:rsidRDefault="00687B7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FB505D" w:rsidRDefault="00FB505D"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FB505D" w:rsidRDefault="00FB505D"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D8D028" w14:textId="77777777" w:rsidR="00687B7C" w:rsidRDefault="00687B7C" w:rsidP="00AD5698">
      <w:pPr>
        <w:spacing w:after="0" w:line="240" w:lineRule="auto"/>
      </w:pPr>
      <w:r>
        <w:separator/>
      </w:r>
    </w:p>
  </w:footnote>
  <w:footnote w:type="continuationSeparator" w:id="0">
    <w:p w14:paraId="1FC71020" w14:textId="77777777" w:rsidR="00687B7C" w:rsidRDefault="00687B7C" w:rsidP="00AD5698">
      <w:pPr>
        <w:spacing w:after="0" w:line="240" w:lineRule="auto"/>
      </w:pPr>
      <w:r>
        <w:continuationSeparator/>
      </w:r>
    </w:p>
  </w:footnote>
  <w:footnote w:type="continuationNotice" w:id="1">
    <w:p w14:paraId="6408229D" w14:textId="77777777" w:rsidR="00687B7C" w:rsidRDefault="00687B7C">
      <w:pPr>
        <w:spacing w:after="0" w:line="240" w:lineRule="auto"/>
      </w:pPr>
    </w:p>
  </w:footnote>
  <w:footnote w:id="2">
    <w:p w14:paraId="78B835F3" w14:textId="1C2B3E1D" w:rsidR="00FB505D" w:rsidRDefault="00FB505D" w:rsidP="00E73096">
      <w:pPr>
        <w:pStyle w:val="FootnoteText"/>
      </w:pPr>
      <w:r>
        <w:rPr>
          <w:rStyle w:val="FootnoteReference"/>
        </w:rPr>
        <w:footnoteRef/>
      </w:r>
      <w:r>
        <w:t xml:space="preserve"> Due to the simultaneous estimation of group-level and participant-level parameters, multilevel models display a property called shrinkage. In brief, estimates that strongly deviate from the mean (e.g., a participant performing the task much worse than the average of the total sample) will be pulled toward the group mean </w:t>
      </w:r>
      <w:r>
        <w:fldChar w:fldCharType="begin" w:fldLock="1"/>
      </w:r>
      <w:r>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fldChar w:fldCharType="separate"/>
      </w:r>
      <w:r w:rsidRPr="00E14A1B">
        <w:rPr>
          <w:noProof/>
        </w:rPr>
        <w:t>(McElreath, 2016)</w:t>
      </w:r>
      <w:r>
        <w:fldChar w:fldCharType="end"/>
      </w:r>
      <w:r>
        <w:t>. This advantageous property prevents extreme values from having large effects on the result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777BE681" w:rsidR="00FB505D" w:rsidRPr="002F7D7E" w:rsidRDefault="00FB505D">
    <w:pPr>
      <w:pStyle w:val="Header"/>
    </w:pPr>
    <w:r>
      <w:rPr>
        <w:szCs w:val="24"/>
      </w:rPr>
      <w:t>SELECTIVE</w:t>
    </w:r>
    <w:r w:rsidRPr="002F7D7E">
      <w:rPr>
        <w:szCs w:val="24"/>
      </w:rPr>
      <w:t xml:space="preserve"> ATTENTION AND REWARD</w:t>
    </w:r>
    <w:sdt>
      <w:sdtPr>
        <w:id w:val="-1319488693"/>
        <w:docPartObj>
          <w:docPartGallery w:val="Page Numbers (Top of Page)"/>
          <w:docPartUnique/>
        </w:docPartObj>
      </w:sdtPr>
      <w:sdtEndPr>
        <w:rPr>
          <w:noProof/>
        </w:rPr>
      </w:sdtEndPr>
      <w:sdtContent>
        <w:r w:rsidRPr="002F7D7E">
          <w:tab/>
        </w:r>
        <w:r>
          <w:tab/>
        </w:r>
        <w:r w:rsidRPr="002F7D7E">
          <w:rPr>
            <w:szCs w:val="24"/>
          </w:rPr>
          <w:fldChar w:fldCharType="begin"/>
        </w:r>
        <w:r w:rsidRPr="002F7D7E">
          <w:rPr>
            <w:szCs w:val="24"/>
          </w:rPr>
          <w:instrText xml:space="preserve"> PAGE   \* MERGEFORMAT </w:instrText>
        </w:r>
        <w:r w:rsidRPr="002F7D7E">
          <w:rPr>
            <w:szCs w:val="24"/>
          </w:rPr>
          <w:fldChar w:fldCharType="separate"/>
        </w:r>
        <w:r w:rsidR="00EA04D0">
          <w:rPr>
            <w:noProof/>
            <w:szCs w:val="24"/>
          </w:rPr>
          <w:t>21</w:t>
        </w:r>
        <w:r w:rsidRPr="002F7D7E">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7B98AF1D" w:rsidR="00FB505D" w:rsidRDefault="00FB505D" w:rsidP="0050297E">
    <w:pPr>
      <w:pStyle w:val="Header"/>
      <w:ind w:left="360"/>
    </w:pPr>
    <w:r>
      <w:rPr>
        <w:szCs w:val="24"/>
      </w:rPr>
      <w:t>Running head: SELECTIVE</w:t>
    </w:r>
    <w:r w:rsidRPr="002F7D7E">
      <w:rPr>
        <w:szCs w:val="24"/>
      </w:rPr>
      <w:t xml:space="preserve"> ATTENTION AND REWARD</w:t>
    </w:r>
    <w:r>
      <w:rPr>
        <w:szCs w:val="24"/>
      </w:rP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434910"/>
    <w:multiLevelType w:val="hybridMultilevel"/>
    <w:tmpl w:val="4D1EED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4D405C"/>
    <w:multiLevelType w:val="hybridMultilevel"/>
    <w:tmpl w:val="C1C074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1A934D6"/>
    <w:multiLevelType w:val="hybridMultilevel"/>
    <w:tmpl w:val="B5B8C784"/>
    <w:lvl w:ilvl="0" w:tplc="9B9C487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van Grahek">
    <w15:presenceInfo w15:providerId="AD" w15:userId="S-1-5-21-4030456262-320625612-449655040-202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9E6"/>
    <w:rsid w:val="00000F69"/>
    <w:rsid w:val="00001A87"/>
    <w:rsid w:val="000022BE"/>
    <w:rsid w:val="000033EB"/>
    <w:rsid w:val="00004024"/>
    <w:rsid w:val="00004924"/>
    <w:rsid w:val="00004A4A"/>
    <w:rsid w:val="00004DEF"/>
    <w:rsid w:val="000050EC"/>
    <w:rsid w:val="000055F6"/>
    <w:rsid w:val="00005AC3"/>
    <w:rsid w:val="00006078"/>
    <w:rsid w:val="000063F2"/>
    <w:rsid w:val="000066F8"/>
    <w:rsid w:val="00007414"/>
    <w:rsid w:val="000113FA"/>
    <w:rsid w:val="00011CD6"/>
    <w:rsid w:val="00012A06"/>
    <w:rsid w:val="00013165"/>
    <w:rsid w:val="00013AA2"/>
    <w:rsid w:val="00013BD9"/>
    <w:rsid w:val="00014B1F"/>
    <w:rsid w:val="00016145"/>
    <w:rsid w:val="00016AB4"/>
    <w:rsid w:val="0001711D"/>
    <w:rsid w:val="000202DB"/>
    <w:rsid w:val="000205A6"/>
    <w:rsid w:val="000205D1"/>
    <w:rsid w:val="000208FF"/>
    <w:rsid w:val="00021677"/>
    <w:rsid w:val="00021945"/>
    <w:rsid w:val="00022DFF"/>
    <w:rsid w:val="00024072"/>
    <w:rsid w:val="00024653"/>
    <w:rsid w:val="00025256"/>
    <w:rsid w:val="000252E3"/>
    <w:rsid w:val="000278C3"/>
    <w:rsid w:val="000279E5"/>
    <w:rsid w:val="00031270"/>
    <w:rsid w:val="00031738"/>
    <w:rsid w:val="000317F2"/>
    <w:rsid w:val="000320CE"/>
    <w:rsid w:val="00032483"/>
    <w:rsid w:val="00033739"/>
    <w:rsid w:val="00033749"/>
    <w:rsid w:val="00034038"/>
    <w:rsid w:val="00035288"/>
    <w:rsid w:val="000370C9"/>
    <w:rsid w:val="000374A5"/>
    <w:rsid w:val="000405C7"/>
    <w:rsid w:val="00040E81"/>
    <w:rsid w:val="000421E9"/>
    <w:rsid w:val="00042B55"/>
    <w:rsid w:val="0004428E"/>
    <w:rsid w:val="00044D29"/>
    <w:rsid w:val="00044E78"/>
    <w:rsid w:val="00045572"/>
    <w:rsid w:val="00045E5F"/>
    <w:rsid w:val="00046163"/>
    <w:rsid w:val="00046E8F"/>
    <w:rsid w:val="000474D2"/>
    <w:rsid w:val="00047EBF"/>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4A80"/>
    <w:rsid w:val="00065FE9"/>
    <w:rsid w:val="0006725A"/>
    <w:rsid w:val="0007095C"/>
    <w:rsid w:val="00071506"/>
    <w:rsid w:val="000722C1"/>
    <w:rsid w:val="00073005"/>
    <w:rsid w:val="00073251"/>
    <w:rsid w:val="0007452D"/>
    <w:rsid w:val="00075EC9"/>
    <w:rsid w:val="000771D6"/>
    <w:rsid w:val="00077F5A"/>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925"/>
    <w:rsid w:val="00094ECE"/>
    <w:rsid w:val="000A1C00"/>
    <w:rsid w:val="000A220B"/>
    <w:rsid w:val="000A2810"/>
    <w:rsid w:val="000A292B"/>
    <w:rsid w:val="000A3787"/>
    <w:rsid w:val="000A4D2D"/>
    <w:rsid w:val="000A54DD"/>
    <w:rsid w:val="000A6CFB"/>
    <w:rsid w:val="000A7001"/>
    <w:rsid w:val="000A717E"/>
    <w:rsid w:val="000A7558"/>
    <w:rsid w:val="000A774E"/>
    <w:rsid w:val="000A7C47"/>
    <w:rsid w:val="000B1B34"/>
    <w:rsid w:val="000B20DC"/>
    <w:rsid w:val="000B265F"/>
    <w:rsid w:val="000B39A4"/>
    <w:rsid w:val="000B4D3A"/>
    <w:rsid w:val="000B5DF3"/>
    <w:rsid w:val="000B5F71"/>
    <w:rsid w:val="000B61F5"/>
    <w:rsid w:val="000B69EF"/>
    <w:rsid w:val="000B7FFA"/>
    <w:rsid w:val="000C16EC"/>
    <w:rsid w:val="000C1A99"/>
    <w:rsid w:val="000C2670"/>
    <w:rsid w:val="000C2BBD"/>
    <w:rsid w:val="000C2F17"/>
    <w:rsid w:val="000C2FCF"/>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1E09"/>
    <w:rsid w:val="000E2523"/>
    <w:rsid w:val="000E2D77"/>
    <w:rsid w:val="000E3B9B"/>
    <w:rsid w:val="000E489B"/>
    <w:rsid w:val="000E50F5"/>
    <w:rsid w:val="000E5106"/>
    <w:rsid w:val="000E56BE"/>
    <w:rsid w:val="000E604B"/>
    <w:rsid w:val="000E6795"/>
    <w:rsid w:val="000E6AD1"/>
    <w:rsid w:val="000E798B"/>
    <w:rsid w:val="000F0109"/>
    <w:rsid w:val="000F0B2F"/>
    <w:rsid w:val="000F0D13"/>
    <w:rsid w:val="000F1EDB"/>
    <w:rsid w:val="000F2158"/>
    <w:rsid w:val="000F3011"/>
    <w:rsid w:val="000F3EA3"/>
    <w:rsid w:val="000F51CF"/>
    <w:rsid w:val="000F6067"/>
    <w:rsid w:val="000F7AE3"/>
    <w:rsid w:val="000F7E08"/>
    <w:rsid w:val="000F7E6C"/>
    <w:rsid w:val="001004E2"/>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31A"/>
    <w:rsid w:val="001146F2"/>
    <w:rsid w:val="00115A26"/>
    <w:rsid w:val="00116365"/>
    <w:rsid w:val="001205AE"/>
    <w:rsid w:val="0012155F"/>
    <w:rsid w:val="0012160F"/>
    <w:rsid w:val="0012309A"/>
    <w:rsid w:val="00123737"/>
    <w:rsid w:val="00123D7D"/>
    <w:rsid w:val="00124642"/>
    <w:rsid w:val="001246F8"/>
    <w:rsid w:val="001257BA"/>
    <w:rsid w:val="00125E85"/>
    <w:rsid w:val="00126C2C"/>
    <w:rsid w:val="00126D19"/>
    <w:rsid w:val="001277B0"/>
    <w:rsid w:val="00130340"/>
    <w:rsid w:val="001324C5"/>
    <w:rsid w:val="001324C9"/>
    <w:rsid w:val="001325FC"/>
    <w:rsid w:val="00132ACB"/>
    <w:rsid w:val="001334E3"/>
    <w:rsid w:val="001342DD"/>
    <w:rsid w:val="0013477A"/>
    <w:rsid w:val="0013660A"/>
    <w:rsid w:val="0013661A"/>
    <w:rsid w:val="00136C83"/>
    <w:rsid w:val="00136E70"/>
    <w:rsid w:val="0013735B"/>
    <w:rsid w:val="00137546"/>
    <w:rsid w:val="001402AD"/>
    <w:rsid w:val="00140B5A"/>
    <w:rsid w:val="00140CAF"/>
    <w:rsid w:val="00140EF4"/>
    <w:rsid w:val="00142629"/>
    <w:rsid w:val="001434D3"/>
    <w:rsid w:val="0014390F"/>
    <w:rsid w:val="0014465A"/>
    <w:rsid w:val="00144E52"/>
    <w:rsid w:val="00146284"/>
    <w:rsid w:val="00146705"/>
    <w:rsid w:val="00147487"/>
    <w:rsid w:val="0014780B"/>
    <w:rsid w:val="001512DB"/>
    <w:rsid w:val="00151DDA"/>
    <w:rsid w:val="00152D0A"/>
    <w:rsid w:val="00152F61"/>
    <w:rsid w:val="00153A15"/>
    <w:rsid w:val="00153D0E"/>
    <w:rsid w:val="00153D50"/>
    <w:rsid w:val="00153D62"/>
    <w:rsid w:val="00154CDC"/>
    <w:rsid w:val="001560D7"/>
    <w:rsid w:val="0015680F"/>
    <w:rsid w:val="00160297"/>
    <w:rsid w:val="0016031E"/>
    <w:rsid w:val="00160E25"/>
    <w:rsid w:val="00162EE1"/>
    <w:rsid w:val="00163092"/>
    <w:rsid w:val="00163E50"/>
    <w:rsid w:val="00164A01"/>
    <w:rsid w:val="00165985"/>
    <w:rsid w:val="001667F5"/>
    <w:rsid w:val="00166BBE"/>
    <w:rsid w:val="00166D71"/>
    <w:rsid w:val="00167091"/>
    <w:rsid w:val="00167249"/>
    <w:rsid w:val="00167639"/>
    <w:rsid w:val="00167DB9"/>
    <w:rsid w:val="00167EF1"/>
    <w:rsid w:val="00167FDD"/>
    <w:rsid w:val="00170CA6"/>
    <w:rsid w:val="00170E95"/>
    <w:rsid w:val="001716B6"/>
    <w:rsid w:val="00174055"/>
    <w:rsid w:val="0017433F"/>
    <w:rsid w:val="001743A4"/>
    <w:rsid w:val="00174ADC"/>
    <w:rsid w:val="00174AF8"/>
    <w:rsid w:val="00174C4F"/>
    <w:rsid w:val="00175146"/>
    <w:rsid w:val="00175723"/>
    <w:rsid w:val="00175E5D"/>
    <w:rsid w:val="0017619A"/>
    <w:rsid w:val="00176985"/>
    <w:rsid w:val="00177245"/>
    <w:rsid w:val="0017783D"/>
    <w:rsid w:val="00180A9B"/>
    <w:rsid w:val="001813DE"/>
    <w:rsid w:val="001818F0"/>
    <w:rsid w:val="0018328F"/>
    <w:rsid w:val="001834A1"/>
    <w:rsid w:val="00183903"/>
    <w:rsid w:val="00185165"/>
    <w:rsid w:val="00185208"/>
    <w:rsid w:val="001860F3"/>
    <w:rsid w:val="00186505"/>
    <w:rsid w:val="0018663F"/>
    <w:rsid w:val="00186BF5"/>
    <w:rsid w:val="00187276"/>
    <w:rsid w:val="00187D84"/>
    <w:rsid w:val="001909A1"/>
    <w:rsid w:val="00190F01"/>
    <w:rsid w:val="0019201B"/>
    <w:rsid w:val="00192F53"/>
    <w:rsid w:val="00193EBF"/>
    <w:rsid w:val="00193EF1"/>
    <w:rsid w:val="00194311"/>
    <w:rsid w:val="0019433A"/>
    <w:rsid w:val="001946C3"/>
    <w:rsid w:val="00195AB6"/>
    <w:rsid w:val="001961B3"/>
    <w:rsid w:val="00196796"/>
    <w:rsid w:val="001976A7"/>
    <w:rsid w:val="001A0335"/>
    <w:rsid w:val="001A0B9C"/>
    <w:rsid w:val="001A0E25"/>
    <w:rsid w:val="001A1058"/>
    <w:rsid w:val="001A1241"/>
    <w:rsid w:val="001A1C66"/>
    <w:rsid w:val="001A1EA7"/>
    <w:rsid w:val="001A24B2"/>
    <w:rsid w:val="001A3642"/>
    <w:rsid w:val="001A3BAA"/>
    <w:rsid w:val="001A4142"/>
    <w:rsid w:val="001A4421"/>
    <w:rsid w:val="001A456C"/>
    <w:rsid w:val="001A6403"/>
    <w:rsid w:val="001A770F"/>
    <w:rsid w:val="001A7BD2"/>
    <w:rsid w:val="001B0F55"/>
    <w:rsid w:val="001B1AD1"/>
    <w:rsid w:val="001B286F"/>
    <w:rsid w:val="001B2CE1"/>
    <w:rsid w:val="001B2F73"/>
    <w:rsid w:val="001B37E8"/>
    <w:rsid w:val="001B4210"/>
    <w:rsid w:val="001B4D94"/>
    <w:rsid w:val="001B5099"/>
    <w:rsid w:val="001B5474"/>
    <w:rsid w:val="001B58DC"/>
    <w:rsid w:val="001B5936"/>
    <w:rsid w:val="001B5AC2"/>
    <w:rsid w:val="001B6218"/>
    <w:rsid w:val="001B63D7"/>
    <w:rsid w:val="001B6663"/>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D78FC"/>
    <w:rsid w:val="001E0EA2"/>
    <w:rsid w:val="001E1E80"/>
    <w:rsid w:val="001E24B0"/>
    <w:rsid w:val="001E2D4F"/>
    <w:rsid w:val="001E387B"/>
    <w:rsid w:val="001E3B67"/>
    <w:rsid w:val="001E486B"/>
    <w:rsid w:val="001E492D"/>
    <w:rsid w:val="001E53B5"/>
    <w:rsid w:val="001E542D"/>
    <w:rsid w:val="001E637B"/>
    <w:rsid w:val="001E6683"/>
    <w:rsid w:val="001E67AD"/>
    <w:rsid w:val="001E6AC2"/>
    <w:rsid w:val="001E6F26"/>
    <w:rsid w:val="001E7455"/>
    <w:rsid w:val="001E7EAF"/>
    <w:rsid w:val="001F0FCF"/>
    <w:rsid w:val="001F1813"/>
    <w:rsid w:val="001F181A"/>
    <w:rsid w:val="001F1AF1"/>
    <w:rsid w:val="001F2B18"/>
    <w:rsid w:val="001F3473"/>
    <w:rsid w:val="001F35A2"/>
    <w:rsid w:val="001F3808"/>
    <w:rsid w:val="001F4AFC"/>
    <w:rsid w:val="001F4E7D"/>
    <w:rsid w:val="001F57E0"/>
    <w:rsid w:val="001F590A"/>
    <w:rsid w:val="001F6C38"/>
    <w:rsid w:val="001F7F0E"/>
    <w:rsid w:val="0020050A"/>
    <w:rsid w:val="002006AF"/>
    <w:rsid w:val="00202086"/>
    <w:rsid w:val="0020354F"/>
    <w:rsid w:val="00205C85"/>
    <w:rsid w:val="00205DA6"/>
    <w:rsid w:val="00206E80"/>
    <w:rsid w:val="00206EFB"/>
    <w:rsid w:val="0021016C"/>
    <w:rsid w:val="002112C7"/>
    <w:rsid w:val="0021140C"/>
    <w:rsid w:val="002116B1"/>
    <w:rsid w:val="00212B0D"/>
    <w:rsid w:val="00213459"/>
    <w:rsid w:val="00213EC9"/>
    <w:rsid w:val="00214260"/>
    <w:rsid w:val="002148BD"/>
    <w:rsid w:val="002152D1"/>
    <w:rsid w:val="002170E5"/>
    <w:rsid w:val="002173E4"/>
    <w:rsid w:val="002176BE"/>
    <w:rsid w:val="00220713"/>
    <w:rsid w:val="00222A51"/>
    <w:rsid w:val="00222C54"/>
    <w:rsid w:val="002230C4"/>
    <w:rsid w:val="002234A5"/>
    <w:rsid w:val="0022375B"/>
    <w:rsid w:val="00223EE0"/>
    <w:rsid w:val="002243E1"/>
    <w:rsid w:val="0022579B"/>
    <w:rsid w:val="00226058"/>
    <w:rsid w:val="002261C7"/>
    <w:rsid w:val="00226912"/>
    <w:rsid w:val="00226CBF"/>
    <w:rsid w:val="002270F0"/>
    <w:rsid w:val="002279C6"/>
    <w:rsid w:val="00227C75"/>
    <w:rsid w:val="00227FBE"/>
    <w:rsid w:val="0023054F"/>
    <w:rsid w:val="002308B4"/>
    <w:rsid w:val="00230F67"/>
    <w:rsid w:val="00231978"/>
    <w:rsid w:val="00233A83"/>
    <w:rsid w:val="00234A79"/>
    <w:rsid w:val="00234B2A"/>
    <w:rsid w:val="002353A8"/>
    <w:rsid w:val="002361A7"/>
    <w:rsid w:val="0023718A"/>
    <w:rsid w:val="0023737F"/>
    <w:rsid w:val="002374F2"/>
    <w:rsid w:val="002400B6"/>
    <w:rsid w:val="00240564"/>
    <w:rsid w:val="00240F39"/>
    <w:rsid w:val="0024124B"/>
    <w:rsid w:val="00242BE3"/>
    <w:rsid w:val="00242E48"/>
    <w:rsid w:val="00242EFD"/>
    <w:rsid w:val="0024313E"/>
    <w:rsid w:val="00243DBE"/>
    <w:rsid w:val="002441A7"/>
    <w:rsid w:val="00244291"/>
    <w:rsid w:val="002447E2"/>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66347"/>
    <w:rsid w:val="00271CF9"/>
    <w:rsid w:val="00272C4C"/>
    <w:rsid w:val="0027356B"/>
    <w:rsid w:val="00273815"/>
    <w:rsid w:val="002739E0"/>
    <w:rsid w:val="002741E1"/>
    <w:rsid w:val="002745F6"/>
    <w:rsid w:val="002749BC"/>
    <w:rsid w:val="002749F6"/>
    <w:rsid w:val="00275DF8"/>
    <w:rsid w:val="00275F9B"/>
    <w:rsid w:val="00277716"/>
    <w:rsid w:val="002779F1"/>
    <w:rsid w:val="0028079B"/>
    <w:rsid w:val="002809AF"/>
    <w:rsid w:val="002810FA"/>
    <w:rsid w:val="00282435"/>
    <w:rsid w:val="00282707"/>
    <w:rsid w:val="002840AB"/>
    <w:rsid w:val="002843A1"/>
    <w:rsid w:val="00285E47"/>
    <w:rsid w:val="002864CA"/>
    <w:rsid w:val="00286CE5"/>
    <w:rsid w:val="00290CF8"/>
    <w:rsid w:val="002917A9"/>
    <w:rsid w:val="002917E1"/>
    <w:rsid w:val="00291853"/>
    <w:rsid w:val="0029231D"/>
    <w:rsid w:val="00292F84"/>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2ECD"/>
    <w:rsid w:val="002A41D9"/>
    <w:rsid w:val="002A45C7"/>
    <w:rsid w:val="002A4CC1"/>
    <w:rsid w:val="002A4D00"/>
    <w:rsid w:val="002A5906"/>
    <w:rsid w:val="002A60D1"/>
    <w:rsid w:val="002A61E0"/>
    <w:rsid w:val="002A67C9"/>
    <w:rsid w:val="002A73E7"/>
    <w:rsid w:val="002A79A3"/>
    <w:rsid w:val="002B098E"/>
    <w:rsid w:val="002B0E44"/>
    <w:rsid w:val="002B1222"/>
    <w:rsid w:val="002B20F3"/>
    <w:rsid w:val="002B37C2"/>
    <w:rsid w:val="002B39B3"/>
    <w:rsid w:val="002B3B69"/>
    <w:rsid w:val="002B3D0D"/>
    <w:rsid w:val="002B43E4"/>
    <w:rsid w:val="002B4CE2"/>
    <w:rsid w:val="002B4EEF"/>
    <w:rsid w:val="002B5578"/>
    <w:rsid w:val="002B5B3A"/>
    <w:rsid w:val="002B67F9"/>
    <w:rsid w:val="002B7132"/>
    <w:rsid w:val="002B79C0"/>
    <w:rsid w:val="002B7FB3"/>
    <w:rsid w:val="002B7FDE"/>
    <w:rsid w:val="002C0262"/>
    <w:rsid w:val="002C0400"/>
    <w:rsid w:val="002C06AF"/>
    <w:rsid w:val="002C0954"/>
    <w:rsid w:val="002C0B17"/>
    <w:rsid w:val="002C152B"/>
    <w:rsid w:val="002C17B4"/>
    <w:rsid w:val="002C1C79"/>
    <w:rsid w:val="002C1EF1"/>
    <w:rsid w:val="002C1FD5"/>
    <w:rsid w:val="002C28A4"/>
    <w:rsid w:val="002C2951"/>
    <w:rsid w:val="002C2BC1"/>
    <w:rsid w:val="002C348E"/>
    <w:rsid w:val="002C38E1"/>
    <w:rsid w:val="002C4A6E"/>
    <w:rsid w:val="002C6016"/>
    <w:rsid w:val="002C6AB1"/>
    <w:rsid w:val="002C6B2A"/>
    <w:rsid w:val="002D055B"/>
    <w:rsid w:val="002D133F"/>
    <w:rsid w:val="002D1345"/>
    <w:rsid w:val="002D175F"/>
    <w:rsid w:val="002D1838"/>
    <w:rsid w:val="002D1ADC"/>
    <w:rsid w:val="002D2011"/>
    <w:rsid w:val="002D3F09"/>
    <w:rsid w:val="002D550E"/>
    <w:rsid w:val="002D5696"/>
    <w:rsid w:val="002D66AB"/>
    <w:rsid w:val="002D6AA9"/>
    <w:rsid w:val="002E0839"/>
    <w:rsid w:val="002E084C"/>
    <w:rsid w:val="002E25E4"/>
    <w:rsid w:val="002E3396"/>
    <w:rsid w:val="002E3AE3"/>
    <w:rsid w:val="002E61CC"/>
    <w:rsid w:val="002E682B"/>
    <w:rsid w:val="002E6D56"/>
    <w:rsid w:val="002E70B7"/>
    <w:rsid w:val="002E73CE"/>
    <w:rsid w:val="002F1130"/>
    <w:rsid w:val="002F1342"/>
    <w:rsid w:val="002F2365"/>
    <w:rsid w:val="002F27B1"/>
    <w:rsid w:val="002F27DA"/>
    <w:rsid w:val="002F3051"/>
    <w:rsid w:val="002F3190"/>
    <w:rsid w:val="002F3B06"/>
    <w:rsid w:val="002F4FEB"/>
    <w:rsid w:val="002F5539"/>
    <w:rsid w:val="002F5597"/>
    <w:rsid w:val="002F586C"/>
    <w:rsid w:val="002F5F19"/>
    <w:rsid w:val="002F6002"/>
    <w:rsid w:val="002F6146"/>
    <w:rsid w:val="002F7630"/>
    <w:rsid w:val="002F7B0C"/>
    <w:rsid w:val="002F7D7E"/>
    <w:rsid w:val="003001C1"/>
    <w:rsid w:val="00301109"/>
    <w:rsid w:val="00301B6A"/>
    <w:rsid w:val="003029C1"/>
    <w:rsid w:val="00302B74"/>
    <w:rsid w:val="00302B87"/>
    <w:rsid w:val="003035A6"/>
    <w:rsid w:val="003046D3"/>
    <w:rsid w:val="00305909"/>
    <w:rsid w:val="0030737A"/>
    <w:rsid w:val="00310663"/>
    <w:rsid w:val="003106AE"/>
    <w:rsid w:val="00310A0E"/>
    <w:rsid w:val="00310F25"/>
    <w:rsid w:val="003132CE"/>
    <w:rsid w:val="00313C20"/>
    <w:rsid w:val="00314813"/>
    <w:rsid w:val="00314C98"/>
    <w:rsid w:val="00315D96"/>
    <w:rsid w:val="00317BD8"/>
    <w:rsid w:val="00320071"/>
    <w:rsid w:val="003200F5"/>
    <w:rsid w:val="00320EF4"/>
    <w:rsid w:val="003212CB"/>
    <w:rsid w:val="003213D8"/>
    <w:rsid w:val="00321CA8"/>
    <w:rsid w:val="00321F61"/>
    <w:rsid w:val="0032224B"/>
    <w:rsid w:val="00323182"/>
    <w:rsid w:val="00323581"/>
    <w:rsid w:val="00323659"/>
    <w:rsid w:val="00323A3B"/>
    <w:rsid w:val="00323FBF"/>
    <w:rsid w:val="00324514"/>
    <w:rsid w:val="00324B25"/>
    <w:rsid w:val="00324CEE"/>
    <w:rsid w:val="00325A62"/>
    <w:rsid w:val="003261CB"/>
    <w:rsid w:val="003262D2"/>
    <w:rsid w:val="00326703"/>
    <w:rsid w:val="00326F1C"/>
    <w:rsid w:val="003273E4"/>
    <w:rsid w:val="003276B8"/>
    <w:rsid w:val="0032772E"/>
    <w:rsid w:val="0033196B"/>
    <w:rsid w:val="003319D7"/>
    <w:rsid w:val="00331B9F"/>
    <w:rsid w:val="00331EE4"/>
    <w:rsid w:val="0033206D"/>
    <w:rsid w:val="00332BE8"/>
    <w:rsid w:val="00333D4A"/>
    <w:rsid w:val="003343CE"/>
    <w:rsid w:val="0033469E"/>
    <w:rsid w:val="00335298"/>
    <w:rsid w:val="003352A6"/>
    <w:rsid w:val="00335638"/>
    <w:rsid w:val="00335FC4"/>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5E28"/>
    <w:rsid w:val="003460DC"/>
    <w:rsid w:val="003464B8"/>
    <w:rsid w:val="00346F04"/>
    <w:rsid w:val="003473E1"/>
    <w:rsid w:val="00347C3C"/>
    <w:rsid w:val="003510D3"/>
    <w:rsid w:val="00351459"/>
    <w:rsid w:val="0035290F"/>
    <w:rsid w:val="00352ADB"/>
    <w:rsid w:val="00352BD6"/>
    <w:rsid w:val="00353122"/>
    <w:rsid w:val="003538C4"/>
    <w:rsid w:val="00353B9C"/>
    <w:rsid w:val="00353E6E"/>
    <w:rsid w:val="003541DB"/>
    <w:rsid w:val="00354B26"/>
    <w:rsid w:val="00355BB2"/>
    <w:rsid w:val="00360624"/>
    <w:rsid w:val="0036137F"/>
    <w:rsid w:val="00361683"/>
    <w:rsid w:val="00362AB0"/>
    <w:rsid w:val="003633A7"/>
    <w:rsid w:val="003633DD"/>
    <w:rsid w:val="00364D9D"/>
    <w:rsid w:val="003653E3"/>
    <w:rsid w:val="00365B7B"/>
    <w:rsid w:val="0036607D"/>
    <w:rsid w:val="003661F2"/>
    <w:rsid w:val="00366A11"/>
    <w:rsid w:val="00367AA9"/>
    <w:rsid w:val="00371C2A"/>
    <w:rsid w:val="00371CA5"/>
    <w:rsid w:val="00372072"/>
    <w:rsid w:val="00372189"/>
    <w:rsid w:val="0037225A"/>
    <w:rsid w:val="00372B80"/>
    <w:rsid w:val="00372F22"/>
    <w:rsid w:val="0037352F"/>
    <w:rsid w:val="00373C76"/>
    <w:rsid w:val="00373CA6"/>
    <w:rsid w:val="00374706"/>
    <w:rsid w:val="0037482E"/>
    <w:rsid w:val="00374911"/>
    <w:rsid w:val="0037511E"/>
    <w:rsid w:val="003755CD"/>
    <w:rsid w:val="00377320"/>
    <w:rsid w:val="0037737A"/>
    <w:rsid w:val="003810D7"/>
    <w:rsid w:val="00383374"/>
    <w:rsid w:val="003838F1"/>
    <w:rsid w:val="00383D06"/>
    <w:rsid w:val="00385668"/>
    <w:rsid w:val="00386168"/>
    <w:rsid w:val="00386227"/>
    <w:rsid w:val="0038641A"/>
    <w:rsid w:val="003875A6"/>
    <w:rsid w:val="003903E5"/>
    <w:rsid w:val="00390E84"/>
    <w:rsid w:val="00391195"/>
    <w:rsid w:val="003914E0"/>
    <w:rsid w:val="0039218C"/>
    <w:rsid w:val="0039240D"/>
    <w:rsid w:val="00392429"/>
    <w:rsid w:val="003934E5"/>
    <w:rsid w:val="00395601"/>
    <w:rsid w:val="00395E64"/>
    <w:rsid w:val="00396321"/>
    <w:rsid w:val="00396D2A"/>
    <w:rsid w:val="003A042E"/>
    <w:rsid w:val="003A0966"/>
    <w:rsid w:val="003A0B81"/>
    <w:rsid w:val="003A0C89"/>
    <w:rsid w:val="003A10E8"/>
    <w:rsid w:val="003A1B96"/>
    <w:rsid w:val="003A268B"/>
    <w:rsid w:val="003A2F84"/>
    <w:rsid w:val="003A317E"/>
    <w:rsid w:val="003A3217"/>
    <w:rsid w:val="003A3681"/>
    <w:rsid w:val="003A4034"/>
    <w:rsid w:val="003A49B0"/>
    <w:rsid w:val="003A4EF6"/>
    <w:rsid w:val="003A511E"/>
    <w:rsid w:val="003A52BF"/>
    <w:rsid w:val="003A5736"/>
    <w:rsid w:val="003A573C"/>
    <w:rsid w:val="003A614F"/>
    <w:rsid w:val="003A671D"/>
    <w:rsid w:val="003A67ED"/>
    <w:rsid w:val="003A6914"/>
    <w:rsid w:val="003A6E24"/>
    <w:rsid w:val="003A7163"/>
    <w:rsid w:val="003B0777"/>
    <w:rsid w:val="003B134C"/>
    <w:rsid w:val="003B1D72"/>
    <w:rsid w:val="003B2BD6"/>
    <w:rsid w:val="003B2C48"/>
    <w:rsid w:val="003B2DF8"/>
    <w:rsid w:val="003B33DC"/>
    <w:rsid w:val="003B3FD9"/>
    <w:rsid w:val="003B4094"/>
    <w:rsid w:val="003B42E3"/>
    <w:rsid w:val="003B4CD6"/>
    <w:rsid w:val="003B4EA7"/>
    <w:rsid w:val="003B68D9"/>
    <w:rsid w:val="003B6A13"/>
    <w:rsid w:val="003B6FF6"/>
    <w:rsid w:val="003C0024"/>
    <w:rsid w:val="003C09B8"/>
    <w:rsid w:val="003C0A72"/>
    <w:rsid w:val="003C0BCC"/>
    <w:rsid w:val="003C0F75"/>
    <w:rsid w:val="003C21E7"/>
    <w:rsid w:val="003C3B4E"/>
    <w:rsid w:val="003C3BEF"/>
    <w:rsid w:val="003C4D32"/>
    <w:rsid w:val="003C59CC"/>
    <w:rsid w:val="003C6C5F"/>
    <w:rsid w:val="003C7E50"/>
    <w:rsid w:val="003C7F93"/>
    <w:rsid w:val="003D06CF"/>
    <w:rsid w:val="003D0BFA"/>
    <w:rsid w:val="003D160C"/>
    <w:rsid w:val="003D21B8"/>
    <w:rsid w:val="003D22D9"/>
    <w:rsid w:val="003D2BD8"/>
    <w:rsid w:val="003D3662"/>
    <w:rsid w:val="003D3A93"/>
    <w:rsid w:val="003D3BF5"/>
    <w:rsid w:val="003D3EC2"/>
    <w:rsid w:val="003D4077"/>
    <w:rsid w:val="003D5015"/>
    <w:rsid w:val="003D5C58"/>
    <w:rsid w:val="003D6761"/>
    <w:rsid w:val="003E0825"/>
    <w:rsid w:val="003E09F0"/>
    <w:rsid w:val="003E1103"/>
    <w:rsid w:val="003E157C"/>
    <w:rsid w:val="003E1EB4"/>
    <w:rsid w:val="003E30CF"/>
    <w:rsid w:val="003E3D47"/>
    <w:rsid w:val="003E4097"/>
    <w:rsid w:val="003E5162"/>
    <w:rsid w:val="003E584B"/>
    <w:rsid w:val="003E58A8"/>
    <w:rsid w:val="003E5AB6"/>
    <w:rsid w:val="003E5C1D"/>
    <w:rsid w:val="003E6530"/>
    <w:rsid w:val="003E7279"/>
    <w:rsid w:val="003E7343"/>
    <w:rsid w:val="003E7D07"/>
    <w:rsid w:val="003E7E0F"/>
    <w:rsid w:val="003E7FC7"/>
    <w:rsid w:val="003F0BFB"/>
    <w:rsid w:val="003F0EB9"/>
    <w:rsid w:val="003F4C5C"/>
    <w:rsid w:val="003F5AC4"/>
    <w:rsid w:val="003F5D88"/>
    <w:rsid w:val="003F60C7"/>
    <w:rsid w:val="003F7C84"/>
    <w:rsid w:val="003F7F87"/>
    <w:rsid w:val="00400C04"/>
    <w:rsid w:val="004015B2"/>
    <w:rsid w:val="00401822"/>
    <w:rsid w:val="0040320C"/>
    <w:rsid w:val="0040325A"/>
    <w:rsid w:val="00403D30"/>
    <w:rsid w:val="0040411C"/>
    <w:rsid w:val="004057FB"/>
    <w:rsid w:val="004059A9"/>
    <w:rsid w:val="004063ED"/>
    <w:rsid w:val="00406A00"/>
    <w:rsid w:val="00410220"/>
    <w:rsid w:val="0041074B"/>
    <w:rsid w:val="00410D50"/>
    <w:rsid w:val="00411041"/>
    <w:rsid w:val="0041159C"/>
    <w:rsid w:val="00412DE2"/>
    <w:rsid w:val="0041367D"/>
    <w:rsid w:val="00413DA4"/>
    <w:rsid w:val="004141EF"/>
    <w:rsid w:val="004143A7"/>
    <w:rsid w:val="004146F2"/>
    <w:rsid w:val="004157CB"/>
    <w:rsid w:val="00415F87"/>
    <w:rsid w:val="004160AD"/>
    <w:rsid w:val="004162B2"/>
    <w:rsid w:val="00416E61"/>
    <w:rsid w:val="004174F8"/>
    <w:rsid w:val="00417956"/>
    <w:rsid w:val="0041795F"/>
    <w:rsid w:val="00417CB8"/>
    <w:rsid w:val="00420345"/>
    <w:rsid w:val="00420790"/>
    <w:rsid w:val="00420E11"/>
    <w:rsid w:val="00421575"/>
    <w:rsid w:val="0042233E"/>
    <w:rsid w:val="004228FF"/>
    <w:rsid w:val="00422F09"/>
    <w:rsid w:val="0042302D"/>
    <w:rsid w:val="0042680E"/>
    <w:rsid w:val="004269CE"/>
    <w:rsid w:val="00426BFE"/>
    <w:rsid w:val="00427017"/>
    <w:rsid w:val="00427132"/>
    <w:rsid w:val="00430349"/>
    <w:rsid w:val="004316A4"/>
    <w:rsid w:val="00431DAB"/>
    <w:rsid w:val="0043206E"/>
    <w:rsid w:val="00434591"/>
    <w:rsid w:val="0043559A"/>
    <w:rsid w:val="0043649E"/>
    <w:rsid w:val="004364A1"/>
    <w:rsid w:val="00436A97"/>
    <w:rsid w:val="00436F16"/>
    <w:rsid w:val="00437C28"/>
    <w:rsid w:val="0044078F"/>
    <w:rsid w:val="00441BA8"/>
    <w:rsid w:val="0044246B"/>
    <w:rsid w:val="00443CF7"/>
    <w:rsid w:val="00444509"/>
    <w:rsid w:val="00445BD4"/>
    <w:rsid w:val="0044641E"/>
    <w:rsid w:val="004479F7"/>
    <w:rsid w:val="00450C0F"/>
    <w:rsid w:val="00450F6F"/>
    <w:rsid w:val="004511EE"/>
    <w:rsid w:val="00451739"/>
    <w:rsid w:val="00453414"/>
    <w:rsid w:val="00453ED3"/>
    <w:rsid w:val="00454702"/>
    <w:rsid w:val="004549AF"/>
    <w:rsid w:val="00454C61"/>
    <w:rsid w:val="0045540D"/>
    <w:rsid w:val="00455E60"/>
    <w:rsid w:val="00455E6A"/>
    <w:rsid w:val="0045648B"/>
    <w:rsid w:val="0045649D"/>
    <w:rsid w:val="00456597"/>
    <w:rsid w:val="004565AA"/>
    <w:rsid w:val="0045673F"/>
    <w:rsid w:val="00456A14"/>
    <w:rsid w:val="00456AD5"/>
    <w:rsid w:val="00456AFA"/>
    <w:rsid w:val="004570B2"/>
    <w:rsid w:val="00460BC9"/>
    <w:rsid w:val="0046106E"/>
    <w:rsid w:val="00462131"/>
    <w:rsid w:val="00462A22"/>
    <w:rsid w:val="00462C5A"/>
    <w:rsid w:val="004633F4"/>
    <w:rsid w:val="00463635"/>
    <w:rsid w:val="0046376A"/>
    <w:rsid w:val="004644D0"/>
    <w:rsid w:val="00464912"/>
    <w:rsid w:val="004653A8"/>
    <w:rsid w:val="00466CE7"/>
    <w:rsid w:val="00466F15"/>
    <w:rsid w:val="0046723F"/>
    <w:rsid w:val="00467A60"/>
    <w:rsid w:val="00467B10"/>
    <w:rsid w:val="0047066B"/>
    <w:rsid w:val="004709CD"/>
    <w:rsid w:val="0047108B"/>
    <w:rsid w:val="0047115E"/>
    <w:rsid w:val="004722C7"/>
    <w:rsid w:val="0047282E"/>
    <w:rsid w:val="00473096"/>
    <w:rsid w:val="004756E9"/>
    <w:rsid w:val="00476E4F"/>
    <w:rsid w:val="00476F36"/>
    <w:rsid w:val="00476F4A"/>
    <w:rsid w:val="004775BC"/>
    <w:rsid w:val="00477AFD"/>
    <w:rsid w:val="00477F4D"/>
    <w:rsid w:val="00480603"/>
    <w:rsid w:val="00480904"/>
    <w:rsid w:val="00480E74"/>
    <w:rsid w:val="00481E57"/>
    <w:rsid w:val="004822D0"/>
    <w:rsid w:val="0048296E"/>
    <w:rsid w:val="00483B22"/>
    <w:rsid w:val="0048466A"/>
    <w:rsid w:val="004847BA"/>
    <w:rsid w:val="004864F0"/>
    <w:rsid w:val="00486D34"/>
    <w:rsid w:val="00487328"/>
    <w:rsid w:val="004873A1"/>
    <w:rsid w:val="0048753F"/>
    <w:rsid w:val="00490598"/>
    <w:rsid w:val="00491D76"/>
    <w:rsid w:val="0049204F"/>
    <w:rsid w:val="0049205D"/>
    <w:rsid w:val="00492A4A"/>
    <w:rsid w:val="00492DA6"/>
    <w:rsid w:val="00492E72"/>
    <w:rsid w:val="00492EA8"/>
    <w:rsid w:val="00493706"/>
    <w:rsid w:val="00493C9B"/>
    <w:rsid w:val="00493F25"/>
    <w:rsid w:val="0049494E"/>
    <w:rsid w:val="00495147"/>
    <w:rsid w:val="004952C5"/>
    <w:rsid w:val="0049608C"/>
    <w:rsid w:val="00496E3E"/>
    <w:rsid w:val="004971EE"/>
    <w:rsid w:val="00497667"/>
    <w:rsid w:val="00497FB5"/>
    <w:rsid w:val="004A0A81"/>
    <w:rsid w:val="004A10BF"/>
    <w:rsid w:val="004A1221"/>
    <w:rsid w:val="004A1971"/>
    <w:rsid w:val="004A249E"/>
    <w:rsid w:val="004A2602"/>
    <w:rsid w:val="004A2650"/>
    <w:rsid w:val="004A31AE"/>
    <w:rsid w:val="004A375D"/>
    <w:rsid w:val="004A3E2D"/>
    <w:rsid w:val="004A49F2"/>
    <w:rsid w:val="004A4C96"/>
    <w:rsid w:val="004A52CD"/>
    <w:rsid w:val="004A59C8"/>
    <w:rsid w:val="004A65EE"/>
    <w:rsid w:val="004B00C0"/>
    <w:rsid w:val="004B0207"/>
    <w:rsid w:val="004B04C5"/>
    <w:rsid w:val="004B1193"/>
    <w:rsid w:val="004B130F"/>
    <w:rsid w:val="004B1315"/>
    <w:rsid w:val="004B138E"/>
    <w:rsid w:val="004B1B92"/>
    <w:rsid w:val="004B2000"/>
    <w:rsid w:val="004B2C35"/>
    <w:rsid w:val="004B2E30"/>
    <w:rsid w:val="004B34F5"/>
    <w:rsid w:val="004B4C5C"/>
    <w:rsid w:val="004B6177"/>
    <w:rsid w:val="004B63CB"/>
    <w:rsid w:val="004B6439"/>
    <w:rsid w:val="004B6B88"/>
    <w:rsid w:val="004B6FE1"/>
    <w:rsid w:val="004C0292"/>
    <w:rsid w:val="004C1D6D"/>
    <w:rsid w:val="004C2332"/>
    <w:rsid w:val="004C2BB1"/>
    <w:rsid w:val="004C2D9A"/>
    <w:rsid w:val="004C2EDF"/>
    <w:rsid w:val="004C379C"/>
    <w:rsid w:val="004C37AE"/>
    <w:rsid w:val="004C541F"/>
    <w:rsid w:val="004C6E54"/>
    <w:rsid w:val="004C70FB"/>
    <w:rsid w:val="004D04DA"/>
    <w:rsid w:val="004D060C"/>
    <w:rsid w:val="004D0ADE"/>
    <w:rsid w:val="004D0C13"/>
    <w:rsid w:val="004D11C0"/>
    <w:rsid w:val="004D1A58"/>
    <w:rsid w:val="004D255F"/>
    <w:rsid w:val="004D2F2E"/>
    <w:rsid w:val="004D32F3"/>
    <w:rsid w:val="004D3AB3"/>
    <w:rsid w:val="004D3CB4"/>
    <w:rsid w:val="004D489D"/>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189"/>
    <w:rsid w:val="004F1233"/>
    <w:rsid w:val="004F2264"/>
    <w:rsid w:val="004F22DB"/>
    <w:rsid w:val="004F2429"/>
    <w:rsid w:val="004F24BD"/>
    <w:rsid w:val="004F2B99"/>
    <w:rsid w:val="004F2CCF"/>
    <w:rsid w:val="004F46C3"/>
    <w:rsid w:val="004F46FB"/>
    <w:rsid w:val="004F47E2"/>
    <w:rsid w:val="004F571C"/>
    <w:rsid w:val="004F57DA"/>
    <w:rsid w:val="004F5C25"/>
    <w:rsid w:val="004F6933"/>
    <w:rsid w:val="004F6ED4"/>
    <w:rsid w:val="004F6F4C"/>
    <w:rsid w:val="004F717C"/>
    <w:rsid w:val="004F7D43"/>
    <w:rsid w:val="00500850"/>
    <w:rsid w:val="005014EA"/>
    <w:rsid w:val="00502151"/>
    <w:rsid w:val="005021D4"/>
    <w:rsid w:val="0050297E"/>
    <w:rsid w:val="0050408F"/>
    <w:rsid w:val="005046C2"/>
    <w:rsid w:val="00504702"/>
    <w:rsid w:val="00504886"/>
    <w:rsid w:val="0050499F"/>
    <w:rsid w:val="00504DED"/>
    <w:rsid w:val="00505359"/>
    <w:rsid w:val="00506144"/>
    <w:rsid w:val="005069C8"/>
    <w:rsid w:val="00510DA0"/>
    <w:rsid w:val="00511B15"/>
    <w:rsid w:val="00512B3F"/>
    <w:rsid w:val="0051327B"/>
    <w:rsid w:val="00513F16"/>
    <w:rsid w:val="00515B4E"/>
    <w:rsid w:val="00515EFA"/>
    <w:rsid w:val="00516422"/>
    <w:rsid w:val="00516875"/>
    <w:rsid w:val="00516D7E"/>
    <w:rsid w:val="00517170"/>
    <w:rsid w:val="0051718B"/>
    <w:rsid w:val="00517ADE"/>
    <w:rsid w:val="0052008C"/>
    <w:rsid w:val="005205F7"/>
    <w:rsid w:val="00520D06"/>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2E0C"/>
    <w:rsid w:val="0053346D"/>
    <w:rsid w:val="00534F07"/>
    <w:rsid w:val="0053562F"/>
    <w:rsid w:val="00535AF7"/>
    <w:rsid w:val="0053658B"/>
    <w:rsid w:val="0053671B"/>
    <w:rsid w:val="005375AF"/>
    <w:rsid w:val="00540089"/>
    <w:rsid w:val="005403D8"/>
    <w:rsid w:val="0054123F"/>
    <w:rsid w:val="00541EE3"/>
    <w:rsid w:val="0054295E"/>
    <w:rsid w:val="00544354"/>
    <w:rsid w:val="00544BF2"/>
    <w:rsid w:val="00544E3B"/>
    <w:rsid w:val="00545C94"/>
    <w:rsid w:val="00545CC7"/>
    <w:rsid w:val="00546CB9"/>
    <w:rsid w:val="00546EF5"/>
    <w:rsid w:val="005479A5"/>
    <w:rsid w:val="005509AF"/>
    <w:rsid w:val="005509D4"/>
    <w:rsid w:val="0055266E"/>
    <w:rsid w:val="00553066"/>
    <w:rsid w:val="005530E3"/>
    <w:rsid w:val="005548A9"/>
    <w:rsid w:val="00555151"/>
    <w:rsid w:val="00555B1B"/>
    <w:rsid w:val="005561D5"/>
    <w:rsid w:val="00556CA7"/>
    <w:rsid w:val="00557230"/>
    <w:rsid w:val="00560057"/>
    <w:rsid w:val="005606CB"/>
    <w:rsid w:val="00561252"/>
    <w:rsid w:val="0056132B"/>
    <w:rsid w:val="005614C4"/>
    <w:rsid w:val="0056187B"/>
    <w:rsid w:val="00561A36"/>
    <w:rsid w:val="00561F46"/>
    <w:rsid w:val="005627CC"/>
    <w:rsid w:val="00562D7F"/>
    <w:rsid w:val="00563137"/>
    <w:rsid w:val="005634F5"/>
    <w:rsid w:val="005635D7"/>
    <w:rsid w:val="00563B0E"/>
    <w:rsid w:val="00563DC4"/>
    <w:rsid w:val="005648AB"/>
    <w:rsid w:val="00564D47"/>
    <w:rsid w:val="00565524"/>
    <w:rsid w:val="00566A39"/>
    <w:rsid w:val="00566F1F"/>
    <w:rsid w:val="00570619"/>
    <w:rsid w:val="00571A0C"/>
    <w:rsid w:val="00572E0F"/>
    <w:rsid w:val="005734BD"/>
    <w:rsid w:val="00573906"/>
    <w:rsid w:val="0057431C"/>
    <w:rsid w:val="00574D4C"/>
    <w:rsid w:val="005751CB"/>
    <w:rsid w:val="00575829"/>
    <w:rsid w:val="0057658E"/>
    <w:rsid w:val="005774DA"/>
    <w:rsid w:val="0057751F"/>
    <w:rsid w:val="005779C0"/>
    <w:rsid w:val="00577FD1"/>
    <w:rsid w:val="005839D2"/>
    <w:rsid w:val="00584547"/>
    <w:rsid w:val="00584552"/>
    <w:rsid w:val="005847E9"/>
    <w:rsid w:val="005865BB"/>
    <w:rsid w:val="00587C68"/>
    <w:rsid w:val="0059007C"/>
    <w:rsid w:val="00590D31"/>
    <w:rsid w:val="005910EC"/>
    <w:rsid w:val="00591141"/>
    <w:rsid w:val="00592409"/>
    <w:rsid w:val="00592D73"/>
    <w:rsid w:val="00592F04"/>
    <w:rsid w:val="00592F8A"/>
    <w:rsid w:val="00593D6B"/>
    <w:rsid w:val="0059410C"/>
    <w:rsid w:val="00595414"/>
    <w:rsid w:val="00595B7D"/>
    <w:rsid w:val="005975D1"/>
    <w:rsid w:val="005976B3"/>
    <w:rsid w:val="005A0323"/>
    <w:rsid w:val="005A0A1F"/>
    <w:rsid w:val="005A1715"/>
    <w:rsid w:val="005A2D92"/>
    <w:rsid w:val="005A3F41"/>
    <w:rsid w:val="005A5F70"/>
    <w:rsid w:val="005A7752"/>
    <w:rsid w:val="005A7C07"/>
    <w:rsid w:val="005B2FAA"/>
    <w:rsid w:val="005B31EB"/>
    <w:rsid w:val="005B3781"/>
    <w:rsid w:val="005B39DD"/>
    <w:rsid w:val="005B3B63"/>
    <w:rsid w:val="005B3E7B"/>
    <w:rsid w:val="005B3F3A"/>
    <w:rsid w:val="005B5860"/>
    <w:rsid w:val="005B64AE"/>
    <w:rsid w:val="005B6B9E"/>
    <w:rsid w:val="005B79D8"/>
    <w:rsid w:val="005B7AC5"/>
    <w:rsid w:val="005B7BA6"/>
    <w:rsid w:val="005C027B"/>
    <w:rsid w:val="005C0B45"/>
    <w:rsid w:val="005C0BB0"/>
    <w:rsid w:val="005C11D6"/>
    <w:rsid w:val="005C16B0"/>
    <w:rsid w:val="005C2128"/>
    <w:rsid w:val="005C2A16"/>
    <w:rsid w:val="005C2EED"/>
    <w:rsid w:val="005C4136"/>
    <w:rsid w:val="005C4A57"/>
    <w:rsid w:val="005C4E93"/>
    <w:rsid w:val="005C507F"/>
    <w:rsid w:val="005C5289"/>
    <w:rsid w:val="005C60F0"/>
    <w:rsid w:val="005D0085"/>
    <w:rsid w:val="005D09C8"/>
    <w:rsid w:val="005D19A7"/>
    <w:rsid w:val="005D1A60"/>
    <w:rsid w:val="005D20AE"/>
    <w:rsid w:val="005D2B2E"/>
    <w:rsid w:val="005D31B1"/>
    <w:rsid w:val="005D3264"/>
    <w:rsid w:val="005D34FC"/>
    <w:rsid w:val="005D38DF"/>
    <w:rsid w:val="005D4203"/>
    <w:rsid w:val="005D5080"/>
    <w:rsid w:val="005D6072"/>
    <w:rsid w:val="005D695E"/>
    <w:rsid w:val="005D6B0D"/>
    <w:rsid w:val="005D72C4"/>
    <w:rsid w:val="005E0446"/>
    <w:rsid w:val="005E0AAC"/>
    <w:rsid w:val="005E0EA0"/>
    <w:rsid w:val="005E100F"/>
    <w:rsid w:val="005E11A3"/>
    <w:rsid w:val="005E1672"/>
    <w:rsid w:val="005E297B"/>
    <w:rsid w:val="005E2D84"/>
    <w:rsid w:val="005E4121"/>
    <w:rsid w:val="005E4FAC"/>
    <w:rsid w:val="005E6E16"/>
    <w:rsid w:val="005E7360"/>
    <w:rsid w:val="005E77EC"/>
    <w:rsid w:val="005E792C"/>
    <w:rsid w:val="005E7991"/>
    <w:rsid w:val="005E7EE5"/>
    <w:rsid w:val="005F0259"/>
    <w:rsid w:val="005F02E2"/>
    <w:rsid w:val="005F23C1"/>
    <w:rsid w:val="005F2655"/>
    <w:rsid w:val="005F28B9"/>
    <w:rsid w:val="005F3ABC"/>
    <w:rsid w:val="005F3CF6"/>
    <w:rsid w:val="005F3FB5"/>
    <w:rsid w:val="005F47E8"/>
    <w:rsid w:val="005F4804"/>
    <w:rsid w:val="005F4EC7"/>
    <w:rsid w:val="005F5949"/>
    <w:rsid w:val="005F595A"/>
    <w:rsid w:val="005F59DC"/>
    <w:rsid w:val="005F607D"/>
    <w:rsid w:val="005F653D"/>
    <w:rsid w:val="005F6845"/>
    <w:rsid w:val="005F6E22"/>
    <w:rsid w:val="005F6FA3"/>
    <w:rsid w:val="006012E6"/>
    <w:rsid w:val="0060195E"/>
    <w:rsid w:val="00601F4E"/>
    <w:rsid w:val="006020A0"/>
    <w:rsid w:val="00602B38"/>
    <w:rsid w:val="0060344A"/>
    <w:rsid w:val="0060375D"/>
    <w:rsid w:val="00603A1F"/>
    <w:rsid w:val="00604718"/>
    <w:rsid w:val="00604A31"/>
    <w:rsid w:val="00604DEE"/>
    <w:rsid w:val="00604F11"/>
    <w:rsid w:val="00605391"/>
    <w:rsid w:val="00605897"/>
    <w:rsid w:val="006063D1"/>
    <w:rsid w:val="00606EEF"/>
    <w:rsid w:val="00607258"/>
    <w:rsid w:val="00607C26"/>
    <w:rsid w:val="00607E9B"/>
    <w:rsid w:val="00610295"/>
    <w:rsid w:val="00610AD0"/>
    <w:rsid w:val="00610E5E"/>
    <w:rsid w:val="00611D52"/>
    <w:rsid w:val="006120C4"/>
    <w:rsid w:val="006130FB"/>
    <w:rsid w:val="006133F7"/>
    <w:rsid w:val="00613851"/>
    <w:rsid w:val="00613D9B"/>
    <w:rsid w:val="00613EFE"/>
    <w:rsid w:val="00615651"/>
    <w:rsid w:val="006158A2"/>
    <w:rsid w:val="0061690C"/>
    <w:rsid w:val="0061700C"/>
    <w:rsid w:val="0061755A"/>
    <w:rsid w:val="00617A55"/>
    <w:rsid w:val="006205ED"/>
    <w:rsid w:val="00621943"/>
    <w:rsid w:val="00622A20"/>
    <w:rsid w:val="006233D5"/>
    <w:rsid w:val="00623698"/>
    <w:rsid w:val="00623747"/>
    <w:rsid w:val="006240D4"/>
    <w:rsid w:val="00624C76"/>
    <w:rsid w:val="00624DF9"/>
    <w:rsid w:val="00625094"/>
    <w:rsid w:val="00625A55"/>
    <w:rsid w:val="006277A7"/>
    <w:rsid w:val="0063050C"/>
    <w:rsid w:val="006309E9"/>
    <w:rsid w:val="00631896"/>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0344"/>
    <w:rsid w:val="0065052D"/>
    <w:rsid w:val="006510C2"/>
    <w:rsid w:val="00651165"/>
    <w:rsid w:val="006514CC"/>
    <w:rsid w:val="00651687"/>
    <w:rsid w:val="00652779"/>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36DE"/>
    <w:rsid w:val="00663DF9"/>
    <w:rsid w:val="00664652"/>
    <w:rsid w:val="006649D9"/>
    <w:rsid w:val="00666A72"/>
    <w:rsid w:val="00670101"/>
    <w:rsid w:val="006702FE"/>
    <w:rsid w:val="006713AB"/>
    <w:rsid w:val="00671569"/>
    <w:rsid w:val="00672325"/>
    <w:rsid w:val="00672370"/>
    <w:rsid w:val="00672825"/>
    <w:rsid w:val="00672A58"/>
    <w:rsid w:val="00672DE8"/>
    <w:rsid w:val="00673154"/>
    <w:rsid w:val="006734B2"/>
    <w:rsid w:val="006737F8"/>
    <w:rsid w:val="00675162"/>
    <w:rsid w:val="00675E0F"/>
    <w:rsid w:val="0067643F"/>
    <w:rsid w:val="00676451"/>
    <w:rsid w:val="006766C6"/>
    <w:rsid w:val="006766E6"/>
    <w:rsid w:val="00676E2A"/>
    <w:rsid w:val="006771CE"/>
    <w:rsid w:val="00677298"/>
    <w:rsid w:val="006772E6"/>
    <w:rsid w:val="0067757F"/>
    <w:rsid w:val="00677B04"/>
    <w:rsid w:val="00677E55"/>
    <w:rsid w:val="00680C7E"/>
    <w:rsid w:val="00680DDB"/>
    <w:rsid w:val="00681072"/>
    <w:rsid w:val="0068121A"/>
    <w:rsid w:val="00681A24"/>
    <w:rsid w:val="00681D72"/>
    <w:rsid w:val="00682181"/>
    <w:rsid w:val="00682DAC"/>
    <w:rsid w:val="00683829"/>
    <w:rsid w:val="0068411B"/>
    <w:rsid w:val="0068480E"/>
    <w:rsid w:val="00684920"/>
    <w:rsid w:val="006857CB"/>
    <w:rsid w:val="0068586F"/>
    <w:rsid w:val="006879F9"/>
    <w:rsid w:val="00687AB6"/>
    <w:rsid w:val="00687B7C"/>
    <w:rsid w:val="00691516"/>
    <w:rsid w:val="00691A91"/>
    <w:rsid w:val="00691FE2"/>
    <w:rsid w:val="006939B2"/>
    <w:rsid w:val="00694F13"/>
    <w:rsid w:val="00695342"/>
    <w:rsid w:val="00695F22"/>
    <w:rsid w:val="006A1622"/>
    <w:rsid w:val="006A2EC1"/>
    <w:rsid w:val="006A314C"/>
    <w:rsid w:val="006A3198"/>
    <w:rsid w:val="006A3422"/>
    <w:rsid w:val="006A342F"/>
    <w:rsid w:val="006A38BB"/>
    <w:rsid w:val="006A42B8"/>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3C6A"/>
    <w:rsid w:val="006C4F1A"/>
    <w:rsid w:val="006C5179"/>
    <w:rsid w:val="006C5325"/>
    <w:rsid w:val="006C58D6"/>
    <w:rsid w:val="006C644D"/>
    <w:rsid w:val="006C73F2"/>
    <w:rsid w:val="006D0089"/>
    <w:rsid w:val="006D09B9"/>
    <w:rsid w:val="006D0A2B"/>
    <w:rsid w:val="006D0AFA"/>
    <w:rsid w:val="006D126F"/>
    <w:rsid w:val="006D139F"/>
    <w:rsid w:val="006D1AE4"/>
    <w:rsid w:val="006D1B1B"/>
    <w:rsid w:val="006D20B9"/>
    <w:rsid w:val="006D2420"/>
    <w:rsid w:val="006D2608"/>
    <w:rsid w:val="006D2C21"/>
    <w:rsid w:val="006D3350"/>
    <w:rsid w:val="006D368E"/>
    <w:rsid w:val="006D3F18"/>
    <w:rsid w:val="006D4521"/>
    <w:rsid w:val="006D5E0D"/>
    <w:rsid w:val="006D6207"/>
    <w:rsid w:val="006D7264"/>
    <w:rsid w:val="006E0DCE"/>
    <w:rsid w:val="006E0E26"/>
    <w:rsid w:val="006E0ED5"/>
    <w:rsid w:val="006E109B"/>
    <w:rsid w:val="006E1360"/>
    <w:rsid w:val="006E13BE"/>
    <w:rsid w:val="006E2ACD"/>
    <w:rsid w:val="006E3239"/>
    <w:rsid w:val="006E3FAB"/>
    <w:rsid w:val="006E41D1"/>
    <w:rsid w:val="006E574B"/>
    <w:rsid w:val="006E5873"/>
    <w:rsid w:val="006E5A27"/>
    <w:rsid w:val="006E5ABE"/>
    <w:rsid w:val="006E644F"/>
    <w:rsid w:val="006E6530"/>
    <w:rsid w:val="006E7BBD"/>
    <w:rsid w:val="006E7D6B"/>
    <w:rsid w:val="006F0B93"/>
    <w:rsid w:val="006F1F4E"/>
    <w:rsid w:val="006F257E"/>
    <w:rsid w:val="006F29FB"/>
    <w:rsid w:val="006F2A37"/>
    <w:rsid w:val="006F37A2"/>
    <w:rsid w:val="006F3879"/>
    <w:rsid w:val="006F4B6E"/>
    <w:rsid w:val="006F6090"/>
    <w:rsid w:val="006F62F4"/>
    <w:rsid w:val="006F6D5A"/>
    <w:rsid w:val="007000F4"/>
    <w:rsid w:val="00700592"/>
    <w:rsid w:val="00700CEE"/>
    <w:rsid w:val="00700D33"/>
    <w:rsid w:val="0070154C"/>
    <w:rsid w:val="00702AB0"/>
    <w:rsid w:val="00702F44"/>
    <w:rsid w:val="00702FE1"/>
    <w:rsid w:val="007035FC"/>
    <w:rsid w:val="00703657"/>
    <w:rsid w:val="00703CFE"/>
    <w:rsid w:val="00703DB2"/>
    <w:rsid w:val="00704050"/>
    <w:rsid w:val="007041F2"/>
    <w:rsid w:val="007045E3"/>
    <w:rsid w:val="00704E9A"/>
    <w:rsid w:val="00705453"/>
    <w:rsid w:val="00705B4E"/>
    <w:rsid w:val="00705D83"/>
    <w:rsid w:val="007063D5"/>
    <w:rsid w:val="007067DE"/>
    <w:rsid w:val="0071062A"/>
    <w:rsid w:val="00710B31"/>
    <w:rsid w:val="007118AB"/>
    <w:rsid w:val="007120E5"/>
    <w:rsid w:val="00712DBF"/>
    <w:rsid w:val="007134F0"/>
    <w:rsid w:val="00716C5B"/>
    <w:rsid w:val="00716DF0"/>
    <w:rsid w:val="0071742E"/>
    <w:rsid w:val="0072056C"/>
    <w:rsid w:val="00720800"/>
    <w:rsid w:val="00721D4C"/>
    <w:rsid w:val="00722C05"/>
    <w:rsid w:val="00722D0B"/>
    <w:rsid w:val="007239B4"/>
    <w:rsid w:val="00724550"/>
    <w:rsid w:val="0072510D"/>
    <w:rsid w:val="0072541B"/>
    <w:rsid w:val="00726859"/>
    <w:rsid w:val="00726ABD"/>
    <w:rsid w:val="00726DE5"/>
    <w:rsid w:val="007273FC"/>
    <w:rsid w:val="007275A7"/>
    <w:rsid w:val="007278CE"/>
    <w:rsid w:val="0073244A"/>
    <w:rsid w:val="00732772"/>
    <w:rsid w:val="007329B0"/>
    <w:rsid w:val="00732F88"/>
    <w:rsid w:val="00733744"/>
    <w:rsid w:val="007340FE"/>
    <w:rsid w:val="007343C6"/>
    <w:rsid w:val="007349DA"/>
    <w:rsid w:val="00734FAF"/>
    <w:rsid w:val="00735AA9"/>
    <w:rsid w:val="007361D7"/>
    <w:rsid w:val="00737541"/>
    <w:rsid w:val="00740F7E"/>
    <w:rsid w:val="00740FCE"/>
    <w:rsid w:val="00741108"/>
    <w:rsid w:val="00741B75"/>
    <w:rsid w:val="007427B7"/>
    <w:rsid w:val="007428CB"/>
    <w:rsid w:val="00743237"/>
    <w:rsid w:val="007432E4"/>
    <w:rsid w:val="007437A9"/>
    <w:rsid w:val="00744D7E"/>
    <w:rsid w:val="00744DD3"/>
    <w:rsid w:val="00746C80"/>
    <w:rsid w:val="00747A36"/>
    <w:rsid w:val="00747ED5"/>
    <w:rsid w:val="00750379"/>
    <w:rsid w:val="007507CE"/>
    <w:rsid w:val="00750818"/>
    <w:rsid w:val="00750978"/>
    <w:rsid w:val="00752BBC"/>
    <w:rsid w:val="00754C0F"/>
    <w:rsid w:val="0075529F"/>
    <w:rsid w:val="00755367"/>
    <w:rsid w:val="007559FA"/>
    <w:rsid w:val="00756EBB"/>
    <w:rsid w:val="00757A59"/>
    <w:rsid w:val="00760D5D"/>
    <w:rsid w:val="00761B0C"/>
    <w:rsid w:val="00761C9D"/>
    <w:rsid w:val="007624F1"/>
    <w:rsid w:val="00762700"/>
    <w:rsid w:val="00762A26"/>
    <w:rsid w:val="00762EB5"/>
    <w:rsid w:val="00763151"/>
    <w:rsid w:val="0076374E"/>
    <w:rsid w:val="00763929"/>
    <w:rsid w:val="007641B0"/>
    <w:rsid w:val="007647C4"/>
    <w:rsid w:val="007657DC"/>
    <w:rsid w:val="00765B6B"/>
    <w:rsid w:val="007662C9"/>
    <w:rsid w:val="007665E4"/>
    <w:rsid w:val="00766617"/>
    <w:rsid w:val="00767A32"/>
    <w:rsid w:val="007709FE"/>
    <w:rsid w:val="00771373"/>
    <w:rsid w:val="0077141E"/>
    <w:rsid w:val="00771755"/>
    <w:rsid w:val="007720EA"/>
    <w:rsid w:val="00772361"/>
    <w:rsid w:val="00772FCE"/>
    <w:rsid w:val="00773463"/>
    <w:rsid w:val="00773716"/>
    <w:rsid w:val="00774087"/>
    <w:rsid w:val="007740B3"/>
    <w:rsid w:val="00774AA5"/>
    <w:rsid w:val="00777547"/>
    <w:rsid w:val="00777CF9"/>
    <w:rsid w:val="00777EAE"/>
    <w:rsid w:val="00780408"/>
    <w:rsid w:val="00780C7E"/>
    <w:rsid w:val="00781FC8"/>
    <w:rsid w:val="007825F7"/>
    <w:rsid w:val="00783063"/>
    <w:rsid w:val="007837B9"/>
    <w:rsid w:val="007849E7"/>
    <w:rsid w:val="00784FAF"/>
    <w:rsid w:val="0078557A"/>
    <w:rsid w:val="007857DF"/>
    <w:rsid w:val="007872FC"/>
    <w:rsid w:val="007876D8"/>
    <w:rsid w:val="00787961"/>
    <w:rsid w:val="00787A31"/>
    <w:rsid w:val="00790508"/>
    <w:rsid w:val="00790837"/>
    <w:rsid w:val="00790B24"/>
    <w:rsid w:val="00791E0B"/>
    <w:rsid w:val="0079229A"/>
    <w:rsid w:val="00792843"/>
    <w:rsid w:val="00792E3F"/>
    <w:rsid w:val="007930D0"/>
    <w:rsid w:val="007946E2"/>
    <w:rsid w:val="00794A66"/>
    <w:rsid w:val="00794D95"/>
    <w:rsid w:val="007952A1"/>
    <w:rsid w:val="007955C1"/>
    <w:rsid w:val="007967FA"/>
    <w:rsid w:val="00796C11"/>
    <w:rsid w:val="00796DEC"/>
    <w:rsid w:val="00796EA3"/>
    <w:rsid w:val="00797033"/>
    <w:rsid w:val="007978AC"/>
    <w:rsid w:val="00797DA5"/>
    <w:rsid w:val="007A19B2"/>
    <w:rsid w:val="007A1BD6"/>
    <w:rsid w:val="007A2CB6"/>
    <w:rsid w:val="007A2D89"/>
    <w:rsid w:val="007A2DB8"/>
    <w:rsid w:val="007A2DF9"/>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24C"/>
    <w:rsid w:val="007B463E"/>
    <w:rsid w:val="007B4D6B"/>
    <w:rsid w:val="007B57E4"/>
    <w:rsid w:val="007B6298"/>
    <w:rsid w:val="007B6646"/>
    <w:rsid w:val="007B79CD"/>
    <w:rsid w:val="007C00BD"/>
    <w:rsid w:val="007C02B8"/>
    <w:rsid w:val="007C04DC"/>
    <w:rsid w:val="007C0656"/>
    <w:rsid w:val="007C099C"/>
    <w:rsid w:val="007C0DE4"/>
    <w:rsid w:val="007C18E7"/>
    <w:rsid w:val="007C2479"/>
    <w:rsid w:val="007C26FF"/>
    <w:rsid w:val="007C2F8F"/>
    <w:rsid w:val="007C38CC"/>
    <w:rsid w:val="007C3B94"/>
    <w:rsid w:val="007C3C22"/>
    <w:rsid w:val="007C47F9"/>
    <w:rsid w:val="007C4BFF"/>
    <w:rsid w:val="007C58AD"/>
    <w:rsid w:val="007C5EA5"/>
    <w:rsid w:val="007C6779"/>
    <w:rsid w:val="007C6845"/>
    <w:rsid w:val="007C7AF0"/>
    <w:rsid w:val="007D02F6"/>
    <w:rsid w:val="007D1ED5"/>
    <w:rsid w:val="007D2506"/>
    <w:rsid w:val="007D27A2"/>
    <w:rsid w:val="007D4DD1"/>
    <w:rsid w:val="007D5A1E"/>
    <w:rsid w:val="007D5FCE"/>
    <w:rsid w:val="007D6479"/>
    <w:rsid w:val="007E04F9"/>
    <w:rsid w:val="007E068D"/>
    <w:rsid w:val="007E09BA"/>
    <w:rsid w:val="007E0E4D"/>
    <w:rsid w:val="007E1B38"/>
    <w:rsid w:val="007E2FCA"/>
    <w:rsid w:val="007E31E7"/>
    <w:rsid w:val="007E3EC7"/>
    <w:rsid w:val="007E410D"/>
    <w:rsid w:val="007E4A22"/>
    <w:rsid w:val="007E5558"/>
    <w:rsid w:val="007E6138"/>
    <w:rsid w:val="007E7285"/>
    <w:rsid w:val="007E786F"/>
    <w:rsid w:val="007F1991"/>
    <w:rsid w:val="007F1D89"/>
    <w:rsid w:val="007F24E7"/>
    <w:rsid w:val="007F2910"/>
    <w:rsid w:val="007F3853"/>
    <w:rsid w:val="007F55D4"/>
    <w:rsid w:val="007F5D31"/>
    <w:rsid w:val="007F65AA"/>
    <w:rsid w:val="007F6AA7"/>
    <w:rsid w:val="007F7081"/>
    <w:rsid w:val="007F74CD"/>
    <w:rsid w:val="007F7776"/>
    <w:rsid w:val="008008DD"/>
    <w:rsid w:val="00800C0A"/>
    <w:rsid w:val="0080102E"/>
    <w:rsid w:val="0080165C"/>
    <w:rsid w:val="00802118"/>
    <w:rsid w:val="00802575"/>
    <w:rsid w:val="008028F7"/>
    <w:rsid w:val="00802A84"/>
    <w:rsid w:val="00803045"/>
    <w:rsid w:val="00803542"/>
    <w:rsid w:val="008038B4"/>
    <w:rsid w:val="00803AA2"/>
    <w:rsid w:val="0080433A"/>
    <w:rsid w:val="008048C6"/>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28CC"/>
    <w:rsid w:val="00824203"/>
    <w:rsid w:val="0082431E"/>
    <w:rsid w:val="00825530"/>
    <w:rsid w:val="008258E2"/>
    <w:rsid w:val="00825ECE"/>
    <w:rsid w:val="0082617B"/>
    <w:rsid w:val="00826535"/>
    <w:rsid w:val="00826D7A"/>
    <w:rsid w:val="00827815"/>
    <w:rsid w:val="00830173"/>
    <w:rsid w:val="008304F1"/>
    <w:rsid w:val="00830B50"/>
    <w:rsid w:val="008312CF"/>
    <w:rsid w:val="00832287"/>
    <w:rsid w:val="00832444"/>
    <w:rsid w:val="00834044"/>
    <w:rsid w:val="0083578A"/>
    <w:rsid w:val="008357B4"/>
    <w:rsid w:val="00835B52"/>
    <w:rsid w:val="00836119"/>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47A08"/>
    <w:rsid w:val="00850013"/>
    <w:rsid w:val="00850446"/>
    <w:rsid w:val="00850A1F"/>
    <w:rsid w:val="008516E9"/>
    <w:rsid w:val="00851CEF"/>
    <w:rsid w:val="00851D07"/>
    <w:rsid w:val="0085279D"/>
    <w:rsid w:val="008532B9"/>
    <w:rsid w:val="00855C3A"/>
    <w:rsid w:val="00855D2C"/>
    <w:rsid w:val="0085682D"/>
    <w:rsid w:val="00857516"/>
    <w:rsid w:val="0085780C"/>
    <w:rsid w:val="00857B9D"/>
    <w:rsid w:val="00860BCD"/>
    <w:rsid w:val="0086108A"/>
    <w:rsid w:val="00861A7F"/>
    <w:rsid w:val="00863294"/>
    <w:rsid w:val="008652B6"/>
    <w:rsid w:val="0086688A"/>
    <w:rsid w:val="00866E25"/>
    <w:rsid w:val="008675EE"/>
    <w:rsid w:val="00867878"/>
    <w:rsid w:val="008679C1"/>
    <w:rsid w:val="0087103D"/>
    <w:rsid w:val="00873BC0"/>
    <w:rsid w:val="00873E86"/>
    <w:rsid w:val="00874A2A"/>
    <w:rsid w:val="0087583D"/>
    <w:rsid w:val="0087663C"/>
    <w:rsid w:val="00876BCA"/>
    <w:rsid w:val="008775D5"/>
    <w:rsid w:val="00877DC8"/>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0E39"/>
    <w:rsid w:val="008926F5"/>
    <w:rsid w:val="0089417F"/>
    <w:rsid w:val="008942A0"/>
    <w:rsid w:val="00894633"/>
    <w:rsid w:val="008956DA"/>
    <w:rsid w:val="00895EC6"/>
    <w:rsid w:val="00896812"/>
    <w:rsid w:val="008972C7"/>
    <w:rsid w:val="008A07E1"/>
    <w:rsid w:val="008A0B4A"/>
    <w:rsid w:val="008A23A3"/>
    <w:rsid w:val="008A2FA5"/>
    <w:rsid w:val="008A37A1"/>
    <w:rsid w:val="008A3C86"/>
    <w:rsid w:val="008A3E47"/>
    <w:rsid w:val="008A42B8"/>
    <w:rsid w:val="008A585F"/>
    <w:rsid w:val="008A5A56"/>
    <w:rsid w:val="008B0811"/>
    <w:rsid w:val="008B0E9C"/>
    <w:rsid w:val="008B12B9"/>
    <w:rsid w:val="008B211D"/>
    <w:rsid w:val="008B216C"/>
    <w:rsid w:val="008B2A84"/>
    <w:rsid w:val="008B2CA2"/>
    <w:rsid w:val="008B3849"/>
    <w:rsid w:val="008B6376"/>
    <w:rsid w:val="008B71B4"/>
    <w:rsid w:val="008B7FBF"/>
    <w:rsid w:val="008C029E"/>
    <w:rsid w:val="008C0D88"/>
    <w:rsid w:val="008C133C"/>
    <w:rsid w:val="008C1362"/>
    <w:rsid w:val="008C17C2"/>
    <w:rsid w:val="008C257C"/>
    <w:rsid w:val="008C3042"/>
    <w:rsid w:val="008C3227"/>
    <w:rsid w:val="008C39A8"/>
    <w:rsid w:val="008C3F8C"/>
    <w:rsid w:val="008C41DD"/>
    <w:rsid w:val="008C445F"/>
    <w:rsid w:val="008C49F8"/>
    <w:rsid w:val="008C4B5F"/>
    <w:rsid w:val="008C4C67"/>
    <w:rsid w:val="008C571D"/>
    <w:rsid w:val="008C5BEF"/>
    <w:rsid w:val="008C6462"/>
    <w:rsid w:val="008C707C"/>
    <w:rsid w:val="008D04CE"/>
    <w:rsid w:val="008D0D4D"/>
    <w:rsid w:val="008D0FFD"/>
    <w:rsid w:val="008D11B2"/>
    <w:rsid w:val="008D1548"/>
    <w:rsid w:val="008D1833"/>
    <w:rsid w:val="008D2436"/>
    <w:rsid w:val="008D2531"/>
    <w:rsid w:val="008D3217"/>
    <w:rsid w:val="008D3E39"/>
    <w:rsid w:val="008D495B"/>
    <w:rsid w:val="008D4AB1"/>
    <w:rsid w:val="008D6BE0"/>
    <w:rsid w:val="008D6F6F"/>
    <w:rsid w:val="008D7ACA"/>
    <w:rsid w:val="008D7BB9"/>
    <w:rsid w:val="008D7BCF"/>
    <w:rsid w:val="008D7D97"/>
    <w:rsid w:val="008E021D"/>
    <w:rsid w:val="008E10E5"/>
    <w:rsid w:val="008E129E"/>
    <w:rsid w:val="008E26EF"/>
    <w:rsid w:val="008E2963"/>
    <w:rsid w:val="008E2979"/>
    <w:rsid w:val="008E2BAB"/>
    <w:rsid w:val="008E2D11"/>
    <w:rsid w:val="008E3A82"/>
    <w:rsid w:val="008E3B55"/>
    <w:rsid w:val="008E5598"/>
    <w:rsid w:val="008E666C"/>
    <w:rsid w:val="008E7728"/>
    <w:rsid w:val="008E781A"/>
    <w:rsid w:val="008F05A1"/>
    <w:rsid w:val="008F1C9C"/>
    <w:rsid w:val="008F2629"/>
    <w:rsid w:val="008F35AA"/>
    <w:rsid w:val="008F3B42"/>
    <w:rsid w:val="008F4360"/>
    <w:rsid w:val="008F47B5"/>
    <w:rsid w:val="008F5B4D"/>
    <w:rsid w:val="008F7666"/>
    <w:rsid w:val="00900AE5"/>
    <w:rsid w:val="00900F46"/>
    <w:rsid w:val="00900F7E"/>
    <w:rsid w:val="00901CEF"/>
    <w:rsid w:val="00901F8E"/>
    <w:rsid w:val="009021F8"/>
    <w:rsid w:val="0090292B"/>
    <w:rsid w:val="009029B4"/>
    <w:rsid w:val="00902FF5"/>
    <w:rsid w:val="0090389E"/>
    <w:rsid w:val="00904C7D"/>
    <w:rsid w:val="009056B2"/>
    <w:rsid w:val="0090622D"/>
    <w:rsid w:val="0090725B"/>
    <w:rsid w:val="00907C18"/>
    <w:rsid w:val="009108BC"/>
    <w:rsid w:val="00910E87"/>
    <w:rsid w:val="0091266C"/>
    <w:rsid w:val="009130E1"/>
    <w:rsid w:val="00913862"/>
    <w:rsid w:val="00913967"/>
    <w:rsid w:val="009147A1"/>
    <w:rsid w:val="00914B69"/>
    <w:rsid w:val="00914C08"/>
    <w:rsid w:val="00915766"/>
    <w:rsid w:val="00915AF8"/>
    <w:rsid w:val="0091756E"/>
    <w:rsid w:val="00917742"/>
    <w:rsid w:val="00917D03"/>
    <w:rsid w:val="00917E2D"/>
    <w:rsid w:val="009214B6"/>
    <w:rsid w:val="009215B9"/>
    <w:rsid w:val="009215D2"/>
    <w:rsid w:val="00922A46"/>
    <w:rsid w:val="00923A1D"/>
    <w:rsid w:val="00923E38"/>
    <w:rsid w:val="00924925"/>
    <w:rsid w:val="00925459"/>
    <w:rsid w:val="0092579B"/>
    <w:rsid w:val="00925F32"/>
    <w:rsid w:val="009305E8"/>
    <w:rsid w:val="00930A88"/>
    <w:rsid w:val="00930B9E"/>
    <w:rsid w:val="00931CAE"/>
    <w:rsid w:val="00931E2D"/>
    <w:rsid w:val="0093339D"/>
    <w:rsid w:val="009334AA"/>
    <w:rsid w:val="00933CC4"/>
    <w:rsid w:val="009344D3"/>
    <w:rsid w:val="00934A08"/>
    <w:rsid w:val="00934F2D"/>
    <w:rsid w:val="00935DD8"/>
    <w:rsid w:val="00936183"/>
    <w:rsid w:val="00936271"/>
    <w:rsid w:val="00936E1C"/>
    <w:rsid w:val="00937329"/>
    <w:rsid w:val="009374FA"/>
    <w:rsid w:val="00937B7E"/>
    <w:rsid w:val="00937DEE"/>
    <w:rsid w:val="00937F21"/>
    <w:rsid w:val="00940AA3"/>
    <w:rsid w:val="00941A3D"/>
    <w:rsid w:val="00941A4A"/>
    <w:rsid w:val="00941D55"/>
    <w:rsid w:val="00941EED"/>
    <w:rsid w:val="00942233"/>
    <w:rsid w:val="00943090"/>
    <w:rsid w:val="00943564"/>
    <w:rsid w:val="009447C0"/>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5E58"/>
    <w:rsid w:val="009562DE"/>
    <w:rsid w:val="0095647D"/>
    <w:rsid w:val="00956B72"/>
    <w:rsid w:val="00957008"/>
    <w:rsid w:val="00957972"/>
    <w:rsid w:val="009603A2"/>
    <w:rsid w:val="009608E4"/>
    <w:rsid w:val="009609D6"/>
    <w:rsid w:val="00961272"/>
    <w:rsid w:val="00962FAF"/>
    <w:rsid w:val="009649EF"/>
    <w:rsid w:val="00965200"/>
    <w:rsid w:val="009660BF"/>
    <w:rsid w:val="00967186"/>
    <w:rsid w:val="009672EE"/>
    <w:rsid w:val="00967E03"/>
    <w:rsid w:val="009700B3"/>
    <w:rsid w:val="00970F6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6657"/>
    <w:rsid w:val="00987474"/>
    <w:rsid w:val="00987EEB"/>
    <w:rsid w:val="00990174"/>
    <w:rsid w:val="00990631"/>
    <w:rsid w:val="00990774"/>
    <w:rsid w:val="00991070"/>
    <w:rsid w:val="00991D79"/>
    <w:rsid w:val="009922FF"/>
    <w:rsid w:val="009926FA"/>
    <w:rsid w:val="00992E4A"/>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22B"/>
    <w:rsid w:val="009A24D2"/>
    <w:rsid w:val="009A2DC2"/>
    <w:rsid w:val="009A443D"/>
    <w:rsid w:val="009A5E38"/>
    <w:rsid w:val="009A5E5C"/>
    <w:rsid w:val="009A6F98"/>
    <w:rsid w:val="009A7905"/>
    <w:rsid w:val="009B094D"/>
    <w:rsid w:val="009B09C5"/>
    <w:rsid w:val="009B0A5D"/>
    <w:rsid w:val="009B0CCB"/>
    <w:rsid w:val="009B109F"/>
    <w:rsid w:val="009B120B"/>
    <w:rsid w:val="009B145F"/>
    <w:rsid w:val="009B14C1"/>
    <w:rsid w:val="009B17A6"/>
    <w:rsid w:val="009B1F05"/>
    <w:rsid w:val="009B2947"/>
    <w:rsid w:val="009B301C"/>
    <w:rsid w:val="009B4493"/>
    <w:rsid w:val="009B49A9"/>
    <w:rsid w:val="009B4B36"/>
    <w:rsid w:val="009B4EDE"/>
    <w:rsid w:val="009B4EF7"/>
    <w:rsid w:val="009B5C92"/>
    <w:rsid w:val="009B5F34"/>
    <w:rsid w:val="009B640E"/>
    <w:rsid w:val="009B7F28"/>
    <w:rsid w:val="009C1769"/>
    <w:rsid w:val="009C1D26"/>
    <w:rsid w:val="009C2230"/>
    <w:rsid w:val="009C374F"/>
    <w:rsid w:val="009C3BFA"/>
    <w:rsid w:val="009C3E89"/>
    <w:rsid w:val="009C3F1C"/>
    <w:rsid w:val="009C431F"/>
    <w:rsid w:val="009C48A9"/>
    <w:rsid w:val="009C4EE8"/>
    <w:rsid w:val="009C5E12"/>
    <w:rsid w:val="009C6654"/>
    <w:rsid w:val="009C6B54"/>
    <w:rsid w:val="009C6BDB"/>
    <w:rsid w:val="009D025D"/>
    <w:rsid w:val="009D0D9E"/>
    <w:rsid w:val="009D190A"/>
    <w:rsid w:val="009D1A8B"/>
    <w:rsid w:val="009D2102"/>
    <w:rsid w:val="009D2327"/>
    <w:rsid w:val="009D36CD"/>
    <w:rsid w:val="009D3AA6"/>
    <w:rsid w:val="009D3D50"/>
    <w:rsid w:val="009D3E3F"/>
    <w:rsid w:val="009D43F8"/>
    <w:rsid w:val="009D644F"/>
    <w:rsid w:val="009D7E3E"/>
    <w:rsid w:val="009D7E52"/>
    <w:rsid w:val="009D7ED0"/>
    <w:rsid w:val="009E0496"/>
    <w:rsid w:val="009E0580"/>
    <w:rsid w:val="009E0736"/>
    <w:rsid w:val="009E0846"/>
    <w:rsid w:val="009E0B63"/>
    <w:rsid w:val="009E178D"/>
    <w:rsid w:val="009E19DD"/>
    <w:rsid w:val="009E1DE8"/>
    <w:rsid w:val="009E54E5"/>
    <w:rsid w:val="009E5757"/>
    <w:rsid w:val="009E5E65"/>
    <w:rsid w:val="009E5EBD"/>
    <w:rsid w:val="009E5F8B"/>
    <w:rsid w:val="009E6FB5"/>
    <w:rsid w:val="009F0693"/>
    <w:rsid w:val="009F0D61"/>
    <w:rsid w:val="009F1C3D"/>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1E4F"/>
    <w:rsid w:val="00A0214C"/>
    <w:rsid w:val="00A02266"/>
    <w:rsid w:val="00A02780"/>
    <w:rsid w:val="00A0346C"/>
    <w:rsid w:val="00A03E7B"/>
    <w:rsid w:val="00A03FDB"/>
    <w:rsid w:val="00A06093"/>
    <w:rsid w:val="00A065A0"/>
    <w:rsid w:val="00A06F26"/>
    <w:rsid w:val="00A10533"/>
    <w:rsid w:val="00A10931"/>
    <w:rsid w:val="00A11155"/>
    <w:rsid w:val="00A14F18"/>
    <w:rsid w:val="00A1583D"/>
    <w:rsid w:val="00A16695"/>
    <w:rsid w:val="00A16775"/>
    <w:rsid w:val="00A16807"/>
    <w:rsid w:val="00A177E1"/>
    <w:rsid w:val="00A179BC"/>
    <w:rsid w:val="00A17A71"/>
    <w:rsid w:val="00A20091"/>
    <w:rsid w:val="00A20E47"/>
    <w:rsid w:val="00A232CC"/>
    <w:rsid w:val="00A2375F"/>
    <w:rsid w:val="00A2381B"/>
    <w:rsid w:val="00A23CFE"/>
    <w:rsid w:val="00A260B3"/>
    <w:rsid w:val="00A262B5"/>
    <w:rsid w:val="00A2692B"/>
    <w:rsid w:val="00A26AA2"/>
    <w:rsid w:val="00A30A2F"/>
    <w:rsid w:val="00A30D90"/>
    <w:rsid w:val="00A314A6"/>
    <w:rsid w:val="00A31512"/>
    <w:rsid w:val="00A33A4D"/>
    <w:rsid w:val="00A3478C"/>
    <w:rsid w:val="00A34915"/>
    <w:rsid w:val="00A35216"/>
    <w:rsid w:val="00A3537F"/>
    <w:rsid w:val="00A35ABE"/>
    <w:rsid w:val="00A36725"/>
    <w:rsid w:val="00A36DE4"/>
    <w:rsid w:val="00A37165"/>
    <w:rsid w:val="00A37BC1"/>
    <w:rsid w:val="00A401F6"/>
    <w:rsid w:val="00A42630"/>
    <w:rsid w:val="00A4286D"/>
    <w:rsid w:val="00A44140"/>
    <w:rsid w:val="00A44306"/>
    <w:rsid w:val="00A44BB3"/>
    <w:rsid w:val="00A44D68"/>
    <w:rsid w:val="00A46080"/>
    <w:rsid w:val="00A465E2"/>
    <w:rsid w:val="00A46BC1"/>
    <w:rsid w:val="00A46E96"/>
    <w:rsid w:val="00A4736E"/>
    <w:rsid w:val="00A474A9"/>
    <w:rsid w:val="00A50EF1"/>
    <w:rsid w:val="00A52141"/>
    <w:rsid w:val="00A5247C"/>
    <w:rsid w:val="00A53081"/>
    <w:rsid w:val="00A531E5"/>
    <w:rsid w:val="00A537FA"/>
    <w:rsid w:val="00A53C77"/>
    <w:rsid w:val="00A54616"/>
    <w:rsid w:val="00A553A5"/>
    <w:rsid w:val="00A55975"/>
    <w:rsid w:val="00A55E81"/>
    <w:rsid w:val="00A5637B"/>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281D"/>
    <w:rsid w:val="00A733BB"/>
    <w:rsid w:val="00A73461"/>
    <w:rsid w:val="00A74C39"/>
    <w:rsid w:val="00A74EFB"/>
    <w:rsid w:val="00A77B74"/>
    <w:rsid w:val="00A808E9"/>
    <w:rsid w:val="00A80922"/>
    <w:rsid w:val="00A81B34"/>
    <w:rsid w:val="00A81FA5"/>
    <w:rsid w:val="00A8233A"/>
    <w:rsid w:val="00A82927"/>
    <w:rsid w:val="00A82B54"/>
    <w:rsid w:val="00A82B7C"/>
    <w:rsid w:val="00A82E60"/>
    <w:rsid w:val="00A83029"/>
    <w:rsid w:val="00A8422C"/>
    <w:rsid w:val="00A846DD"/>
    <w:rsid w:val="00A8474A"/>
    <w:rsid w:val="00A866A6"/>
    <w:rsid w:val="00A87CCF"/>
    <w:rsid w:val="00A902AD"/>
    <w:rsid w:val="00A908B1"/>
    <w:rsid w:val="00A90A06"/>
    <w:rsid w:val="00A91667"/>
    <w:rsid w:val="00A916E8"/>
    <w:rsid w:val="00A91FCB"/>
    <w:rsid w:val="00A9219A"/>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A6D1F"/>
    <w:rsid w:val="00AB0233"/>
    <w:rsid w:val="00AB084A"/>
    <w:rsid w:val="00AB1146"/>
    <w:rsid w:val="00AB164C"/>
    <w:rsid w:val="00AB1D52"/>
    <w:rsid w:val="00AB235C"/>
    <w:rsid w:val="00AB2CE7"/>
    <w:rsid w:val="00AB3FFC"/>
    <w:rsid w:val="00AB4B02"/>
    <w:rsid w:val="00AB4F3E"/>
    <w:rsid w:val="00AB568A"/>
    <w:rsid w:val="00AB5907"/>
    <w:rsid w:val="00AB599F"/>
    <w:rsid w:val="00AB66B5"/>
    <w:rsid w:val="00AB69AC"/>
    <w:rsid w:val="00AB7334"/>
    <w:rsid w:val="00AB7969"/>
    <w:rsid w:val="00AB7F45"/>
    <w:rsid w:val="00AB7FA2"/>
    <w:rsid w:val="00AC026A"/>
    <w:rsid w:val="00AC12B7"/>
    <w:rsid w:val="00AC245C"/>
    <w:rsid w:val="00AC2B51"/>
    <w:rsid w:val="00AC456C"/>
    <w:rsid w:val="00AC5A13"/>
    <w:rsid w:val="00AC5E50"/>
    <w:rsid w:val="00AC77C7"/>
    <w:rsid w:val="00AC7EBD"/>
    <w:rsid w:val="00AD0557"/>
    <w:rsid w:val="00AD09C4"/>
    <w:rsid w:val="00AD0E10"/>
    <w:rsid w:val="00AD11F2"/>
    <w:rsid w:val="00AD2BF3"/>
    <w:rsid w:val="00AD3D4F"/>
    <w:rsid w:val="00AD42C5"/>
    <w:rsid w:val="00AD48D9"/>
    <w:rsid w:val="00AD5008"/>
    <w:rsid w:val="00AD55AD"/>
    <w:rsid w:val="00AD5698"/>
    <w:rsid w:val="00AD58C0"/>
    <w:rsid w:val="00AD6315"/>
    <w:rsid w:val="00AD6B6A"/>
    <w:rsid w:val="00AD7285"/>
    <w:rsid w:val="00AD75CF"/>
    <w:rsid w:val="00AD7A50"/>
    <w:rsid w:val="00AD7B6B"/>
    <w:rsid w:val="00AE04D5"/>
    <w:rsid w:val="00AE2222"/>
    <w:rsid w:val="00AE2387"/>
    <w:rsid w:val="00AE2584"/>
    <w:rsid w:val="00AE47B0"/>
    <w:rsid w:val="00AE495E"/>
    <w:rsid w:val="00AE55F5"/>
    <w:rsid w:val="00AE5A81"/>
    <w:rsid w:val="00AE5E44"/>
    <w:rsid w:val="00AE6061"/>
    <w:rsid w:val="00AE6730"/>
    <w:rsid w:val="00AE7ACE"/>
    <w:rsid w:val="00AF0485"/>
    <w:rsid w:val="00AF064C"/>
    <w:rsid w:val="00AF1296"/>
    <w:rsid w:val="00AF1D01"/>
    <w:rsid w:val="00AF28EA"/>
    <w:rsid w:val="00AF403A"/>
    <w:rsid w:val="00AF557E"/>
    <w:rsid w:val="00AF5F0D"/>
    <w:rsid w:val="00AF6156"/>
    <w:rsid w:val="00AF7DAC"/>
    <w:rsid w:val="00B0134C"/>
    <w:rsid w:val="00B01907"/>
    <w:rsid w:val="00B0238E"/>
    <w:rsid w:val="00B035F3"/>
    <w:rsid w:val="00B03B07"/>
    <w:rsid w:val="00B03DF8"/>
    <w:rsid w:val="00B05421"/>
    <w:rsid w:val="00B05CD3"/>
    <w:rsid w:val="00B06769"/>
    <w:rsid w:val="00B06880"/>
    <w:rsid w:val="00B06B61"/>
    <w:rsid w:val="00B0703A"/>
    <w:rsid w:val="00B075E2"/>
    <w:rsid w:val="00B07BE8"/>
    <w:rsid w:val="00B07CA1"/>
    <w:rsid w:val="00B100A4"/>
    <w:rsid w:val="00B1021D"/>
    <w:rsid w:val="00B105DC"/>
    <w:rsid w:val="00B105F5"/>
    <w:rsid w:val="00B117DE"/>
    <w:rsid w:val="00B11A18"/>
    <w:rsid w:val="00B11CC0"/>
    <w:rsid w:val="00B13CE3"/>
    <w:rsid w:val="00B14918"/>
    <w:rsid w:val="00B15074"/>
    <w:rsid w:val="00B15867"/>
    <w:rsid w:val="00B16065"/>
    <w:rsid w:val="00B161C9"/>
    <w:rsid w:val="00B16292"/>
    <w:rsid w:val="00B1722F"/>
    <w:rsid w:val="00B177D4"/>
    <w:rsid w:val="00B207E5"/>
    <w:rsid w:val="00B20C8F"/>
    <w:rsid w:val="00B2104F"/>
    <w:rsid w:val="00B21791"/>
    <w:rsid w:val="00B218F4"/>
    <w:rsid w:val="00B23096"/>
    <w:rsid w:val="00B24C73"/>
    <w:rsid w:val="00B252B7"/>
    <w:rsid w:val="00B2585D"/>
    <w:rsid w:val="00B26CB8"/>
    <w:rsid w:val="00B302C7"/>
    <w:rsid w:val="00B30A8A"/>
    <w:rsid w:val="00B31DE5"/>
    <w:rsid w:val="00B32A04"/>
    <w:rsid w:val="00B32C31"/>
    <w:rsid w:val="00B32CD5"/>
    <w:rsid w:val="00B336F9"/>
    <w:rsid w:val="00B3479D"/>
    <w:rsid w:val="00B34CF3"/>
    <w:rsid w:val="00B34D24"/>
    <w:rsid w:val="00B3552B"/>
    <w:rsid w:val="00B35C25"/>
    <w:rsid w:val="00B3644F"/>
    <w:rsid w:val="00B36DC4"/>
    <w:rsid w:val="00B3714A"/>
    <w:rsid w:val="00B37401"/>
    <w:rsid w:val="00B37ADD"/>
    <w:rsid w:val="00B37B7D"/>
    <w:rsid w:val="00B40546"/>
    <w:rsid w:val="00B40E1A"/>
    <w:rsid w:val="00B411B7"/>
    <w:rsid w:val="00B4212D"/>
    <w:rsid w:val="00B42378"/>
    <w:rsid w:val="00B42BE5"/>
    <w:rsid w:val="00B43674"/>
    <w:rsid w:val="00B44B7C"/>
    <w:rsid w:val="00B44C34"/>
    <w:rsid w:val="00B44C35"/>
    <w:rsid w:val="00B44EE3"/>
    <w:rsid w:val="00B46A1B"/>
    <w:rsid w:val="00B46B6C"/>
    <w:rsid w:val="00B46E08"/>
    <w:rsid w:val="00B47F53"/>
    <w:rsid w:val="00B5085F"/>
    <w:rsid w:val="00B5232F"/>
    <w:rsid w:val="00B5294B"/>
    <w:rsid w:val="00B539A2"/>
    <w:rsid w:val="00B54BC4"/>
    <w:rsid w:val="00B56E64"/>
    <w:rsid w:val="00B57238"/>
    <w:rsid w:val="00B57635"/>
    <w:rsid w:val="00B57645"/>
    <w:rsid w:val="00B576A9"/>
    <w:rsid w:val="00B57ED3"/>
    <w:rsid w:val="00B57F33"/>
    <w:rsid w:val="00B60818"/>
    <w:rsid w:val="00B608F3"/>
    <w:rsid w:val="00B6117F"/>
    <w:rsid w:val="00B617FE"/>
    <w:rsid w:val="00B61FF7"/>
    <w:rsid w:val="00B62381"/>
    <w:rsid w:val="00B63768"/>
    <w:rsid w:val="00B63B4D"/>
    <w:rsid w:val="00B64725"/>
    <w:rsid w:val="00B6523F"/>
    <w:rsid w:val="00B65381"/>
    <w:rsid w:val="00B65A0E"/>
    <w:rsid w:val="00B65C73"/>
    <w:rsid w:val="00B6639E"/>
    <w:rsid w:val="00B666F3"/>
    <w:rsid w:val="00B668C1"/>
    <w:rsid w:val="00B67DA0"/>
    <w:rsid w:val="00B70234"/>
    <w:rsid w:val="00B70479"/>
    <w:rsid w:val="00B7072D"/>
    <w:rsid w:val="00B70F7E"/>
    <w:rsid w:val="00B7109B"/>
    <w:rsid w:val="00B71FD2"/>
    <w:rsid w:val="00B72322"/>
    <w:rsid w:val="00B72801"/>
    <w:rsid w:val="00B72AAA"/>
    <w:rsid w:val="00B74EDE"/>
    <w:rsid w:val="00B754E8"/>
    <w:rsid w:val="00B760B0"/>
    <w:rsid w:val="00B762D6"/>
    <w:rsid w:val="00B76B7D"/>
    <w:rsid w:val="00B77B92"/>
    <w:rsid w:val="00B81505"/>
    <w:rsid w:val="00B82C1E"/>
    <w:rsid w:val="00B8312C"/>
    <w:rsid w:val="00B833B6"/>
    <w:rsid w:val="00B83E74"/>
    <w:rsid w:val="00B83EC6"/>
    <w:rsid w:val="00B84D87"/>
    <w:rsid w:val="00B856AD"/>
    <w:rsid w:val="00B85F94"/>
    <w:rsid w:val="00B8727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23F7"/>
    <w:rsid w:val="00BA326A"/>
    <w:rsid w:val="00BA32E5"/>
    <w:rsid w:val="00BA3411"/>
    <w:rsid w:val="00BA3727"/>
    <w:rsid w:val="00BA4C0A"/>
    <w:rsid w:val="00BA5161"/>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B7F05"/>
    <w:rsid w:val="00BC0020"/>
    <w:rsid w:val="00BC0BED"/>
    <w:rsid w:val="00BC0E30"/>
    <w:rsid w:val="00BC1BFC"/>
    <w:rsid w:val="00BC2ED2"/>
    <w:rsid w:val="00BC30B7"/>
    <w:rsid w:val="00BC3939"/>
    <w:rsid w:val="00BC3F8D"/>
    <w:rsid w:val="00BC3FB6"/>
    <w:rsid w:val="00BC4522"/>
    <w:rsid w:val="00BC5BE1"/>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158"/>
    <w:rsid w:val="00BE7436"/>
    <w:rsid w:val="00BE7E2C"/>
    <w:rsid w:val="00BE7E40"/>
    <w:rsid w:val="00BF28DE"/>
    <w:rsid w:val="00BF4D0C"/>
    <w:rsid w:val="00BF4EA7"/>
    <w:rsid w:val="00BF5370"/>
    <w:rsid w:val="00BF580F"/>
    <w:rsid w:val="00BF605E"/>
    <w:rsid w:val="00BF64F7"/>
    <w:rsid w:val="00BF6CA0"/>
    <w:rsid w:val="00BF7883"/>
    <w:rsid w:val="00BF7E7D"/>
    <w:rsid w:val="00C01C2B"/>
    <w:rsid w:val="00C01EBD"/>
    <w:rsid w:val="00C03E65"/>
    <w:rsid w:val="00C04A3E"/>
    <w:rsid w:val="00C04CD9"/>
    <w:rsid w:val="00C054D7"/>
    <w:rsid w:val="00C05A74"/>
    <w:rsid w:val="00C076B1"/>
    <w:rsid w:val="00C07867"/>
    <w:rsid w:val="00C079EA"/>
    <w:rsid w:val="00C100CF"/>
    <w:rsid w:val="00C10206"/>
    <w:rsid w:val="00C113A9"/>
    <w:rsid w:val="00C11764"/>
    <w:rsid w:val="00C11E13"/>
    <w:rsid w:val="00C136F2"/>
    <w:rsid w:val="00C13BB5"/>
    <w:rsid w:val="00C13F49"/>
    <w:rsid w:val="00C140B1"/>
    <w:rsid w:val="00C14105"/>
    <w:rsid w:val="00C1424A"/>
    <w:rsid w:val="00C1424D"/>
    <w:rsid w:val="00C1517F"/>
    <w:rsid w:val="00C153CF"/>
    <w:rsid w:val="00C153E4"/>
    <w:rsid w:val="00C15661"/>
    <w:rsid w:val="00C175C9"/>
    <w:rsid w:val="00C202A7"/>
    <w:rsid w:val="00C21D51"/>
    <w:rsid w:val="00C22F04"/>
    <w:rsid w:val="00C22F37"/>
    <w:rsid w:val="00C2316F"/>
    <w:rsid w:val="00C23BE1"/>
    <w:rsid w:val="00C24263"/>
    <w:rsid w:val="00C242C1"/>
    <w:rsid w:val="00C24C1C"/>
    <w:rsid w:val="00C25DA5"/>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1F2"/>
    <w:rsid w:val="00C36A08"/>
    <w:rsid w:val="00C36CD9"/>
    <w:rsid w:val="00C36D72"/>
    <w:rsid w:val="00C3706F"/>
    <w:rsid w:val="00C373B4"/>
    <w:rsid w:val="00C40CD8"/>
    <w:rsid w:val="00C40D45"/>
    <w:rsid w:val="00C41AA9"/>
    <w:rsid w:val="00C4343E"/>
    <w:rsid w:val="00C43549"/>
    <w:rsid w:val="00C43E98"/>
    <w:rsid w:val="00C4414F"/>
    <w:rsid w:val="00C44B2C"/>
    <w:rsid w:val="00C44C72"/>
    <w:rsid w:val="00C44F9A"/>
    <w:rsid w:val="00C45789"/>
    <w:rsid w:val="00C4636E"/>
    <w:rsid w:val="00C46610"/>
    <w:rsid w:val="00C46808"/>
    <w:rsid w:val="00C469EB"/>
    <w:rsid w:val="00C5075F"/>
    <w:rsid w:val="00C5145F"/>
    <w:rsid w:val="00C51800"/>
    <w:rsid w:val="00C51842"/>
    <w:rsid w:val="00C52328"/>
    <w:rsid w:val="00C528A0"/>
    <w:rsid w:val="00C53B00"/>
    <w:rsid w:val="00C553DB"/>
    <w:rsid w:val="00C55613"/>
    <w:rsid w:val="00C557A3"/>
    <w:rsid w:val="00C55862"/>
    <w:rsid w:val="00C55D1B"/>
    <w:rsid w:val="00C563E5"/>
    <w:rsid w:val="00C56434"/>
    <w:rsid w:val="00C56491"/>
    <w:rsid w:val="00C56961"/>
    <w:rsid w:val="00C57677"/>
    <w:rsid w:val="00C6061B"/>
    <w:rsid w:val="00C60871"/>
    <w:rsid w:val="00C611AE"/>
    <w:rsid w:val="00C61328"/>
    <w:rsid w:val="00C61A09"/>
    <w:rsid w:val="00C6479B"/>
    <w:rsid w:val="00C654A6"/>
    <w:rsid w:val="00C65B12"/>
    <w:rsid w:val="00C65B71"/>
    <w:rsid w:val="00C660C4"/>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440"/>
    <w:rsid w:val="00C75D0A"/>
    <w:rsid w:val="00C76847"/>
    <w:rsid w:val="00C77C3B"/>
    <w:rsid w:val="00C8239E"/>
    <w:rsid w:val="00C82B9F"/>
    <w:rsid w:val="00C82DD9"/>
    <w:rsid w:val="00C83C70"/>
    <w:rsid w:val="00C864A9"/>
    <w:rsid w:val="00C875DC"/>
    <w:rsid w:val="00C8783F"/>
    <w:rsid w:val="00C87C37"/>
    <w:rsid w:val="00C90E3C"/>
    <w:rsid w:val="00C9228E"/>
    <w:rsid w:val="00C92C46"/>
    <w:rsid w:val="00C92F85"/>
    <w:rsid w:val="00C93BE1"/>
    <w:rsid w:val="00C94902"/>
    <w:rsid w:val="00C94B53"/>
    <w:rsid w:val="00C952C1"/>
    <w:rsid w:val="00C97110"/>
    <w:rsid w:val="00C971FE"/>
    <w:rsid w:val="00CA0030"/>
    <w:rsid w:val="00CA119C"/>
    <w:rsid w:val="00CA205B"/>
    <w:rsid w:val="00CA272A"/>
    <w:rsid w:val="00CA2807"/>
    <w:rsid w:val="00CA2B5F"/>
    <w:rsid w:val="00CA446B"/>
    <w:rsid w:val="00CA5037"/>
    <w:rsid w:val="00CB0EEB"/>
    <w:rsid w:val="00CB155A"/>
    <w:rsid w:val="00CB1560"/>
    <w:rsid w:val="00CB1AF8"/>
    <w:rsid w:val="00CB29B7"/>
    <w:rsid w:val="00CB2F4F"/>
    <w:rsid w:val="00CB339F"/>
    <w:rsid w:val="00CB3BE2"/>
    <w:rsid w:val="00CB3CBE"/>
    <w:rsid w:val="00CB4CA8"/>
    <w:rsid w:val="00CB7832"/>
    <w:rsid w:val="00CB7AAA"/>
    <w:rsid w:val="00CB7E8A"/>
    <w:rsid w:val="00CC0973"/>
    <w:rsid w:val="00CC23DD"/>
    <w:rsid w:val="00CC2633"/>
    <w:rsid w:val="00CC3B75"/>
    <w:rsid w:val="00CC4019"/>
    <w:rsid w:val="00CC4035"/>
    <w:rsid w:val="00CC44A2"/>
    <w:rsid w:val="00CC4539"/>
    <w:rsid w:val="00CC580C"/>
    <w:rsid w:val="00CC6527"/>
    <w:rsid w:val="00CC6C47"/>
    <w:rsid w:val="00CD07CA"/>
    <w:rsid w:val="00CD0C45"/>
    <w:rsid w:val="00CD0EB7"/>
    <w:rsid w:val="00CD191D"/>
    <w:rsid w:val="00CD275E"/>
    <w:rsid w:val="00CD2D94"/>
    <w:rsid w:val="00CD3332"/>
    <w:rsid w:val="00CD3D93"/>
    <w:rsid w:val="00CD4E74"/>
    <w:rsid w:val="00CD55EC"/>
    <w:rsid w:val="00CD6293"/>
    <w:rsid w:val="00CD6325"/>
    <w:rsid w:val="00CD75CA"/>
    <w:rsid w:val="00CD7867"/>
    <w:rsid w:val="00CE14DA"/>
    <w:rsid w:val="00CE286D"/>
    <w:rsid w:val="00CE2AC6"/>
    <w:rsid w:val="00CE2CBE"/>
    <w:rsid w:val="00CE45DE"/>
    <w:rsid w:val="00CE494D"/>
    <w:rsid w:val="00CE4C59"/>
    <w:rsid w:val="00CE4FFB"/>
    <w:rsid w:val="00CE5155"/>
    <w:rsid w:val="00CE524F"/>
    <w:rsid w:val="00CE6454"/>
    <w:rsid w:val="00CE6B8F"/>
    <w:rsid w:val="00CE7396"/>
    <w:rsid w:val="00CE7814"/>
    <w:rsid w:val="00CF18AA"/>
    <w:rsid w:val="00CF1E39"/>
    <w:rsid w:val="00CF39AE"/>
    <w:rsid w:val="00CF4012"/>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3E4"/>
    <w:rsid w:val="00D0687C"/>
    <w:rsid w:val="00D074A5"/>
    <w:rsid w:val="00D12C85"/>
    <w:rsid w:val="00D14292"/>
    <w:rsid w:val="00D1439D"/>
    <w:rsid w:val="00D14CE6"/>
    <w:rsid w:val="00D160E6"/>
    <w:rsid w:val="00D16111"/>
    <w:rsid w:val="00D204BA"/>
    <w:rsid w:val="00D204E5"/>
    <w:rsid w:val="00D208A7"/>
    <w:rsid w:val="00D20B67"/>
    <w:rsid w:val="00D228B8"/>
    <w:rsid w:val="00D229B8"/>
    <w:rsid w:val="00D241B4"/>
    <w:rsid w:val="00D2502E"/>
    <w:rsid w:val="00D260B8"/>
    <w:rsid w:val="00D26617"/>
    <w:rsid w:val="00D27687"/>
    <w:rsid w:val="00D300F9"/>
    <w:rsid w:val="00D30BFC"/>
    <w:rsid w:val="00D31004"/>
    <w:rsid w:val="00D32473"/>
    <w:rsid w:val="00D32641"/>
    <w:rsid w:val="00D32A67"/>
    <w:rsid w:val="00D32E97"/>
    <w:rsid w:val="00D336A5"/>
    <w:rsid w:val="00D338C6"/>
    <w:rsid w:val="00D33924"/>
    <w:rsid w:val="00D33AD5"/>
    <w:rsid w:val="00D35B61"/>
    <w:rsid w:val="00D362BA"/>
    <w:rsid w:val="00D36AFD"/>
    <w:rsid w:val="00D370D7"/>
    <w:rsid w:val="00D37D62"/>
    <w:rsid w:val="00D37D8C"/>
    <w:rsid w:val="00D4139C"/>
    <w:rsid w:val="00D41D6B"/>
    <w:rsid w:val="00D4279C"/>
    <w:rsid w:val="00D433CD"/>
    <w:rsid w:val="00D4352E"/>
    <w:rsid w:val="00D43FD5"/>
    <w:rsid w:val="00D44155"/>
    <w:rsid w:val="00D4484E"/>
    <w:rsid w:val="00D44E02"/>
    <w:rsid w:val="00D45D96"/>
    <w:rsid w:val="00D4650B"/>
    <w:rsid w:val="00D46DE5"/>
    <w:rsid w:val="00D47271"/>
    <w:rsid w:val="00D4775F"/>
    <w:rsid w:val="00D47CB1"/>
    <w:rsid w:val="00D50AC4"/>
    <w:rsid w:val="00D50CAA"/>
    <w:rsid w:val="00D51295"/>
    <w:rsid w:val="00D5161E"/>
    <w:rsid w:val="00D51B17"/>
    <w:rsid w:val="00D5289A"/>
    <w:rsid w:val="00D53A4A"/>
    <w:rsid w:val="00D544FF"/>
    <w:rsid w:val="00D549BD"/>
    <w:rsid w:val="00D554B6"/>
    <w:rsid w:val="00D55AB3"/>
    <w:rsid w:val="00D5629F"/>
    <w:rsid w:val="00D566F5"/>
    <w:rsid w:val="00D60BD4"/>
    <w:rsid w:val="00D612EE"/>
    <w:rsid w:val="00D62A21"/>
    <w:rsid w:val="00D63926"/>
    <w:rsid w:val="00D64A15"/>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7A1"/>
    <w:rsid w:val="00D7797D"/>
    <w:rsid w:val="00D779B2"/>
    <w:rsid w:val="00D77D30"/>
    <w:rsid w:val="00D80773"/>
    <w:rsid w:val="00D80D45"/>
    <w:rsid w:val="00D80F8A"/>
    <w:rsid w:val="00D815F7"/>
    <w:rsid w:val="00D81985"/>
    <w:rsid w:val="00D826FD"/>
    <w:rsid w:val="00D8304B"/>
    <w:rsid w:val="00D830AC"/>
    <w:rsid w:val="00D83543"/>
    <w:rsid w:val="00D840E9"/>
    <w:rsid w:val="00D85870"/>
    <w:rsid w:val="00D85DC4"/>
    <w:rsid w:val="00D86728"/>
    <w:rsid w:val="00D868E4"/>
    <w:rsid w:val="00D86F4B"/>
    <w:rsid w:val="00D871CA"/>
    <w:rsid w:val="00D87400"/>
    <w:rsid w:val="00D9055B"/>
    <w:rsid w:val="00D91023"/>
    <w:rsid w:val="00D926EC"/>
    <w:rsid w:val="00D930EE"/>
    <w:rsid w:val="00D94628"/>
    <w:rsid w:val="00D95200"/>
    <w:rsid w:val="00D95647"/>
    <w:rsid w:val="00D956AE"/>
    <w:rsid w:val="00D95B55"/>
    <w:rsid w:val="00D95D95"/>
    <w:rsid w:val="00D971C8"/>
    <w:rsid w:val="00D97613"/>
    <w:rsid w:val="00D97B83"/>
    <w:rsid w:val="00DA02BD"/>
    <w:rsid w:val="00DA10A6"/>
    <w:rsid w:val="00DA158E"/>
    <w:rsid w:val="00DA18F2"/>
    <w:rsid w:val="00DA238A"/>
    <w:rsid w:val="00DA2AFF"/>
    <w:rsid w:val="00DA36B4"/>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C6B"/>
    <w:rsid w:val="00DC1DF3"/>
    <w:rsid w:val="00DC2998"/>
    <w:rsid w:val="00DC301E"/>
    <w:rsid w:val="00DC3180"/>
    <w:rsid w:val="00DC3B16"/>
    <w:rsid w:val="00DC3D93"/>
    <w:rsid w:val="00DC4304"/>
    <w:rsid w:val="00DC4726"/>
    <w:rsid w:val="00DC49EF"/>
    <w:rsid w:val="00DC4BFF"/>
    <w:rsid w:val="00DC5383"/>
    <w:rsid w:val="00DC57E0"/>
    <w:rsid w:val="00DC5A8B"/>
    <w:rsid w:val="00DC5C08"/>
    <w:rsid w:val="00DC5D4A"/>
    <w:rsid w:val="00DC6B43"/>
    <w:rsid w:val="00DC6F05"/>
    <w:rsid w:val="00DC7549"/>
    <w:rsid w:val="00DD009D"/>
    <w:rsid w:val="00DD0532"/>
    <w:rsid w:val="00DD0AB8"/>
    <w:rsid w:val="00DD3A35"/>
    <w:rsid w:val="00DD4566"/>
    <w:rsid w:val="00DD47B6"/>
    <w:rsid w:val="00DD5180"/>
    <w:rsid w:val="00DD60DF"/>
    <w:rsid w:val="00DD6490"/>
    <w:rsid w:val="00DD6DBE"/>
    <w:rsid w:val="00DD6EB2"/>
    <w:rsid w:val="00DD792F"/>
    <w:rsid w:val="00DE0115"/>
    <w:rsid w:val="00DE096E"/>
    <w:rsid w:val="00DE253E"/>
    <w:rsid w:val="00DE2D24"/>
    <w:rsid w:val="00DE3052"/>
    <w:rsid w:val="00DE3582"/>
    <w:rsid w:val="00DE3C7B"/>
    <w:rsid w:val="00DE4336"/>
    <w:rsid w:val="00DE4379"/>
    <w:rsid w:val="00DE45E8"/>
    <w:rsid w:val="00DE5308"/>
    <w:rsid w:val="00DE56DA"/>
    <w:rsid w:val="00DE5B9D"/>
    <w:rsid w:val="00DE5BC3"/>
    <w:rsid w:val="00DE7446"/>
    <w:rsid w:val="00DE7BB3"/>
    <w:rsid w:val="00DE7DDB"/>
    <w:rsid w:val="00DE7F51"/>
    <w:rsid w:val="00DF0A3A"/>
    <w:rsid w:val="00DF1378"/>
    <w:rsid w:val="00DF1782"/>
    <w:rsid w:val="00DF2B26"/>
    <w:rsid w:val="00DF2D98"/>
    <w:rsid w:val="00DF3459"/>
    <w:rsid w:val="00DF3565"/>
    <w:rsid w:val="00DF373D"/>
    <w:rsid w:val="00DF3CBB"/>
    <w:rsid w:val="00DF44CB"/>
    <w:rsid w:val="00DF50EC"/>
    <w:rsid w:val="00DF5175"/>
    <w:rsid w:val="00DF5EDD"/>
    <w:rsid w:val="00DF784C"/>
    <w:rsid w:val="00DF7B16"/>
    <w:rsid w:val="00DF7C84"/>
    <w:rsid w:val="00E0001D"/>
    <w:rsid w:val="00E0155E"/>
    <w:rsid w:val="00E02A17"/>
    <w:rsid w:val="00E02FBC"/>
    <w:rsid w:val="00E037D6"/>
    <w:rsid w:val="00E05554"/>
    <w:rsid w:val="00E05766"/>
    <w:rsid w:val="00E05F2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17E5D"/>
    <w:rsid w:val="00E203D5"/>
    <w:rsid w:val="00E2065B"/>
    <w:rsid w:val="00E21032"/>
    <w:rsid w:val="00E21DF7"/>
    <w:rsid w:val="00E22DAA"/>
    <w:rsid w:val="00E23355"/>
    <w:rsid w:val="00E24901"/>
    <w:rsid w:val="00E24F7F"/>
    <w:rsid w:val="00E25BC1"/>
    <w:rsid w:val="00E25E71"/>
    <w:rsid w:val="00E260CB"/>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5CC"/>
    <w:rsid w:val="00E43CBB"/>
    <w:rsid w:val="00E43E82"/>
    <w:rsid w:val="00E44D5B"/>
    <w:rsid w:val="00E450F2"/>
    <w:rsid w:val="00E45671"/>
    <w:rsid w:val="00E45F82"/>
    <w:rsid w:val="00E463D3"/>
    <w:rsid w:val="00E46957"/>
    <w:rsid w:val="00E4709B"/>
    <w:rsid w:val="00E47826"/>
    <w:rsid w:val="00E47B77"/>
    <w:rsid w:val="00E502B8"/>
    <w:rsid w:val="00E506D3"/>
    <w:rsid w:val="00E50EC7"/>
    <w:rsid w:val="00E5205D"/>
    <w:rsid w:val="00E5209B"/>
    <w:rsid w:val="00E53996"/>
    <w:rsid w:val="00E55482"/>
    <w:rsid w:val="00E55867"/>
    <w:rsid w:val="00E5587F"/>
    <w:rsid w:val="00E55A61"/>
    <w:rsid w:val="00E55B1D"/>
    <w:rsid w:val="00E56B11"/>
    <w:rsid w:val="00E57988"/>
    <w:rsid w:val="00E57A04"/>
    <w:rsid w:val="00E57A91"/>
    <w:rsid w:val="00E60091"/>
    <w:rsid w:val="00E60584"/>
    <w:rsid w:val="00E61131"/>
    <w:rsid w:val="00E62BBE"/>
    <w:rsid w:val="00E62D8B"/>
    <w:rsid w:val="00E63D13"/>
    <w:rsid w:val="00E6483F"/>
    <w:rsid w:val="00E6485C"/>
    <w:rsid w:val="00E649EF"/>
    <w:rsid w:val="00E64D32"/>
    <w:rsid w:val="00E65342"/>
    <w:rsid w:val="00E65728"/>
    <w:rsid w:val="00E659A8"/>
    <w:rsid w:val="00E663B9"/>
    <w:rsid w:val="00E66917"/>
    <w:rsid w:val="00E66F5B"/>
    <w:rsid w:val="00E67C73"/>
    <w:rsid w:val="00E70DD7"/>
    <w:rsid w:val="00E7263B"/>
    <w:rsid w:val="00E73096"/>
    <w:rsid w:val="00E732ED"/>
    <w:rsid w:val="00E74171"/>
    <w:rsid w:val="00E74810"/>
    <w:rsid w:val="00E74E29"/>
    <w:rsid w:val="00E74EF2"/>
    <w:rsid w:val="00E766FB"/>
    <w:rsid w:val="00E76923"/>
    <w:rsid w:val="00E76990"/>
    <w:rsid w:val="00E77F93"/>
    <w:rsid w:val="00E81D87"/>
    <w:rsid w:val="00E830D3"/>
    <w:rsid w:val="00E83647"/>
    <w:rsid w:val="00E85CA7"/>
    <w:rsid w:val="00E86E86"/>
    <w:rsid w:val="00E870E2"/>
    <w:rsid w:val="00E90FC8"/>
    <w:rsid w:val="00E910B8"/>
    <w:rsid w:val="00E913F0"/>
    <w:rsid w:val="00E91E39"/>
    <w:rsid w:val="00E922F9"/>
    <w:rsid w:val="00E9392C"/>
    <w:rsid w:val="00E93F09"/>
    <w:rsid w:val="00E9418F"/>
    <w:rsid w:val="00E947D8"/>
    <w:rsid w:val="00E96B72"/>
    <w:rsid w:val="00E97261"/>
    <w:rsid w:val="00E97800"/>
    <w:rsid w:val="00E97BE9"/>
    <w:rsid w:val="00EA04D0"/>
    <w:rsid w:val="00EA0838"/>
    <w:rsid w:val="00EA2B77"/>
    <w:rsid w:val="00EA2C1B"/>
    <w:rsid w:val="00EA31DD"/>
    <w:rsid w:val="00EA3448"/>
    <w:rsid w:val="00EA38C2"/>
    <w:rsid w:val="00EA44D9"/>
    <w:rsid w:val="00EA583E"/>
    <w:rsid w:val="00EA5E9E"/>
    <w:rsid w:val="00EA6799"/>
    <w:rsid w:val="00EA769E"/>
    <w:rsid w:val="00EA7924"/>
    <w:rsid w:val="00EB170F"/>
    <w:rsid w:val="00EB186C"/>
    <w:rsid w:val="00EB28D8"/>
    <w:rsid w:val="00EB58FA"/>
    <w:rsid w:val="00EB760C"/>
    <w:rsid w:val="00EC00BB"/>
    <w:rsid w:val="00EC01A6"/>
    <w:rsid w:val="00EC1A12"/>
    <w:rsid w:val="00EC3983"/>
    <w:rsid w:val="00EC3BDB"/>
    <w:rsid w:val="00EC3BFD"/>
    <w:rsid w:val="00EC44C8"/>
    <w:rsid w:val="00EC4518"/>
    <w:rsid w:val="00EC47D6"/>
    <w:rsid w:val="00EC55FB"/>
    <w:rsid w:val="00EC59E6"/>
    <w:rsid w:val="00EC666A"/>
    <w:rsid w:val="00EC672C"/>
    <w:rsid w:val="00EC7DE0"/>
    <w:rsid w:val="00ED0939"/>
    <w:rsid w:val="00ED0B89"/>
    <w:rsid w:val="00ED1620"/>
    <w:rsid w:val="00ED2F10"/>
    <w:rsid w:val="00ED3546"/>
    <w:rsid w:val="00ED406E"/>
    <w:rsid w:val="00ED51FD"/>
    <w:rsid w:val="00ED739D"/>
    <w:rsid w:val="00ED76F0"/>
    <w:rsid w:val="00ED7E00"/>
    <w:rsid w:val="00EE00D3"/>
    <w:rsid w:val="00EE0D3A"/>
    <w:rsid w:val="00EE0EEC"/>
    <w:rsid w:val="00EE0F2A"/>
    <w:rsid w:val="00EE104F"/>
    <w:rsid w:val="00EE1BB4"/>
    <w:rsid w:val="00EE20A8"/>
    <w:rsid w:val="00EE31D1"/>
    <w:rsid w:val="00EE367E"/>
    <w:rsid w:val="00EE37BE"/>
    <w:rsid w:val="00EE3CDC"/>
    <w:rsid w:val="00EE47BF"/>
    <w:rsid w:val="00EE4C98"/>
    <w:rsid w:val="00EE5948"/>
    <w:rsid w:val="00EE5959"/>
    <w:rsid w:val="00EE5F56"/>
    <w:rsid w:val="00EE6492"/>
    <w:rsid w:val="00EE781F"/>
    <w:rsid w:val="00EF05A4"/>
    <w:rsid w:val="00EF0D46"/>
    <w:rsid w:val="00EF0F5E"/>
    <w:rsid w:val="00EF1257"/>
    <w:rsid w:val="00EF140D"/>
    <w:rsid w:val="00EF1739"/>
    <w:rsid w:val="00EF1791"/>
    <w:rsid w:val="00EF222F"/>
    <w:rsid w:val="00EF3BAD"/>
    <w:rsid w:val="00EF3DCB"/>
    <w:rsid w:val="00EF4A2E"/>
    <w:rsid w:val="00EF6605"/>
    <w:rsid w:val="00EF6641"/>
    <w:rsid w:val="00EF6902"/>
    <w:rsid w:val="00EF6A91"/>
    <w:rsid w:val="00EF6B66"/>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319E"/>
    <w:rsid w:val="00F13A14"/>
    <w:rsid w:val="00F1508B"/>
    <w:rsid w:val="00F1517A"/>
    <w:rsid w:val="00F15228"/>
    <w:rsid w:val="00F15A8E"/>
    <w:rsid w:val="00F17633"/>
    <w:rsid w:val="00F17649"/>
    <w:rsid w:val="00F21275"/>
    <w:rsid w:val="00F21309"/>
    <w:rsid w:val="00F21900"/>
    <w:rsid w:val="00F219CA"/>
    <w:rsid w:val="00F21B1B"/>
    <w:rsid w:val="00F229C2"/>
    <w:rsid w:val="00F22EB2"/>
    <w:rsid w:val="00F26D00"/>
    <w:rsid w:val="00F26DBB"/>
    <w:rsid w:val="00F27168"/>
    <w:rsid w:val="00F27863"/>
    <w:rsid w:val="00F27B13"/>
    <w:rsid w:val="00F31C07"/>
    <w:rsid w:val="00F31E40"/>
    <w:rsid w:val="00F321BF"/>
    <w:rsid w:val="00F33DCC"/>
    <w:rsid w:val="00F3553A"/>
    <w:rsid w:val="00F35FBF"/>
    <w:rsid w:val="00F3603D"/>
    <w:rsid w:val="00F36156"/>
    <w:rsid w:val="00F36223"/>
    <w:rsid w:val="00F36DE7"/>
    <w:rsid w:val="00F378F7"/>
    <w:rsid w:val="00F400E7"/>
    <w:rsid w:val="00F418CE"/>
    <w:rsid w:val="00F41EBD"/>
    <w:rsid w:val="00F42339"/>
    <w:rsid w:val="00F42EBE"/>
    <w:rsid w:val="00F44032"/>
    <w:rsid w:val="00F4458A"/>
    <w:rsid w:val="00F44775"/>
    <w:rsid w:val="00F44A0B"/>
    <w:rsid w:val="00F45013"/>
    <w:rsid w:val="00F4779F"/>
    <w:rsid w:val="00F47CC7"/>
    <w:rsid w:val="00F47FD3"/>
    <w:rsid w:val="00F50040"/>
    <w:rsid w:val="00F507DB"/>
    <w:rsid w:val="00F50A4B"/>
    <w:rsid w:val="00F50FF2"/>
    <w:rsid w:val="00F514A9"/>
    <w:rsid w:val="00F518C2"/>
    <w:rsid w:val="00F5226D"/>
    <w:rsid w:val="00F52AD2"/>
    <w:rsid w:val="00F53F0F"/>
    <w:rsid w:val="00F54250"/>
    <w:rsid w:val="00F56AF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6CD"/>
    <w:rsid w:val="00F66EA4"/>
    <w:rsid w:val="00F676A9"/>
    <w:rsid w:val="00F67D21"/>
    <w:rsid w:val="00F70E44"/>
    <w:rsid w:val="00F71481"/>
    <w:rsid w:val="00F722BC"/>
    <w:rsid w:val="00F728DD"/>
    <w:rsid w:val="00F72CF3"/>
    <w:rsid w:val="00F73130"/>
    <w:rsid w:val="00F73A09"/>
    <w:rsid w:val="00F73BBF"/>
    <w:rsid w:val="00F73FAB"/>
    <w:rsid w:val="00F7400F"/>
    <w:rsid w:val="00F742BF"/>
    <w:rsid w:val="00F74566"/>
    <w:rsid w:val="00F7524A"/>
    <w:rsid w:val="00F75449"/>
    <w:rsid w:val="00F76966"/>
    <w:rsid w:val="00F772DC"/>
    <w:rsid w:val="00F77726"/>
    <w:rsid w:val="00F77B51"/>
    <w:rsid w:val="00F80EA7"/>
    <w:rsid w:val="00F81DDE"/>
    <w:rsid w:val="00F81F96"/>
    <w:rsid w:val="00F821A8"/>
    <w:rsid w:val="00F8349F"/>
    <w:rsid w:val="00F8481D"/>
    <w:rsid w:val="00F84CA2"/>
    <w:rsid w:val="00F85013"/>
    <w:rsid w:val="00F852CE"/>
    <w:rsid w:val="00F8535F"/>
    <w:rsid w:val="00F85CE0"/>
    <w:rsid w:val="00F86582"/>
    <w:rsid w:val="00F8784F"/>
    <w:rsid w:val="00F87EBF"/>
    <w:rsid w:val="00F9066F"/>
    <w:rsid w:val="00F90D23"/>
    <w:rsid w:val="00F910DD"/>
    <w:rsid w:val="00F91131"/>
    <w:rsid w:val="00F9181C"/>
    <w:rsid w:val="00F92658"/>
    <w:rsid w:val="00F926C7"/>
    <w:rsid w:val="00F93CEE"/>
    <w:rsid w:val="00F93E1B"/>
    <w:rsid w:val="00F945FB"/>
    <w:rsid w:val="00F94A0F"/>
    <w:rsid w:val="00F95DB9"/>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21A"/>
    <w:rsid w:val="00FB3DC5"/>
    <w:rsid w:val="00FB4E3A"/>
    <w:rsid w:val="00FB4E7B"/>
    <w:rsid w:val="00FB4EBE"/>
    <w:rsid w:val="00FB505D"/>
    <w:rsid w:val="00FB5F13"/>
    <w:rsid w:val="00FB62B3"/>
    <w:rsid w:val="00FB6916"/>
    <w:rsid w:val="00FB785C"/>
    <w:rsid w:val="00FB7918"/>
    <w:rsid w:val="00FC111E"/>
    <w:rsid w:val="00FC2C3B"/>
    <w:rsid w:val="00FC3F13"/>
    <w:rsid w:val="00FC461E"/>
    <w:rsid w:val="00FC4750"/>
    <w:rsid w:val="00FC484E"/>
    <w:rsid w:val="00FC4AC1"/>
    <w:rsid w:val="00FC4DAE"/>
    <w:rsid w:val="00FC6654"/>
    <w:rsid w:val="00FC6C77"/>
    <w:rsid w:val="00FC7FB1"/>
    <w:rsid w:val="00FD01BB"/>
    <w:rsid w:val="00FD1185"/>
    <w:rsid w:val="00FD19AC"/>
    <w:rsid w:val="00FD25AD"/>
    <w:rsid w:val="00FD2B0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752"/>
    <w:rsid w:val="00FE683F"/>
    <w:rsid w:val="00FE68A7"/>
    <w:rsid w:val="00FE7078"/>
    <w:rsid w:val="00FE728F"/>
    <w:rsid w:val="00FE7621"/>
    <w:rsid w:val="00FE7B61"/>
    <w:rsid w:val="00FF0209"/>
    <w:rsid w:val="00FF09EA"/>
    <w:rsid w:val="00FF0BB7"/>
    <w:rsid w:val="00FF1479"/>
    <w:rsid w:val="00FF153B"/>
    <w:rsid w:val="00FF1D6E"/>
    <w:rsid w:val="00FF25C8"/>
    <w:rsid w:val="00FF3491"/>
    <w:rsid w:val="00FF3617"/>
    <w:rsid w:val="00FF42A7"/>
    <w:rsid w:val="00FF4565"/>
    <w:rsid w:val="00FF474F"/>
    <w:rsid w:val="00FF554D"/>
    <w:rsid w:val="00FF5564"/>
    <w:rsid w:val="00FF5E8B"/>
    <w:rsid w:val="00FF60EF"/>
    <w:rsid w:val="00FF672F"/>
    <w:rsid w:val="00FF6BAD"/>
    <w:rsid w:val="00FF6D4B"/>
    <w:rsid w:val="00FF793F"/>
    <w:rsid w:val="00FF7D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25C5C537-8EA3-4E25-B8E9-0977C42DF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81FC8"/>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781FC8"/>
    <w:rPr>
      <w:rFonts w:asciiTheme="majorHAnsi" w:eastAsiaTheme="majorEastAsia" w:hAnsiTheme="majorHAnsi" w:cstheme="majorBidi"/>
      <w:color w:val="1F4D78" w:themeColor="accent1" w:themeShade="7F"/>
      <w:szCs w:val="24"/>
    </w:rPr>
  </w:style>
  <w:style w:type="character" w:styleId="LineNumber">
    <w:name w:val="line number"/>
    <w:basedOn w:val="DefaultParagraphFont"/>
    <w:uiPriority w:val="99"/>
    <w:semiHidden/>
    <w:unhideWhenUsed/>
    <w:rsid w:val="00F321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22638644">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190998827">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227113008">
      <w:bodyDiv w:val="1"/>
      <w:marLeft w:val="0"/>
      <w:marRight w:val="0"/>
      <w:marTop w:val="0"/>
      <w:marBottom w:val="0"/>
      <w:divBdr>
        <w:top w:val="none" w:sz="0" w:space="0" w:color="auto"/>
        <w:left w:val="none" w:sz="0" w:space="0" w:color="auto"/>
        <w:bottom w:val="none" w:sz="0" w:space="0" w:color="auto"/>
        <w:right w:val="none" w:sz="0" w:space="0" w:color="auto"/>
      </w:divBdr>
    </w:div>
    <w:div w:id="255671133">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396631819">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1650744607">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58385737">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237910213">
              <w:marLeft w:val="0"/>
              <w:marRight w:val="0"/>
              <w:marTop w:val="0"/>
              <w:marBottom w:val="0"/>
              <w:divBdr>
                <w:top w:val="none" w:sz="0" w:space="0" w:color="auto"/>
                <w:left w:val="none" w:sz="0" w:space="0" w:color="auto"/>
                <w:bottom w:val="none" w:sz="0" w:space="0" w:color="auto"/>
                <w:right w:val="none" w:sz="0" w:space="0" w:color="auto"/>
              </w:divBdr>
              <w:divsChild>
                <w:div w:id="236599814">
                  <w:marLeft w:val="0"/>
                  <w:marRight w:val="0"/>
                  <w:marTop w:val="0"/>
                  <w:marBottom w:val="0"/>
                  <w:divBdr>
                    <w:top w:val="none" w:sz="0" w:space="0" w:color="auto"/>
                    <w:left w:val="none" w:sz="0" w:space="0" w:color="auto"/>
                    <w:bottom w:val="none" w:sz="0" w:space="0" w:color="auto"/>
                    <w:right w:val="none" w:sz="0" w:space="0" w:color="auto"/>
                  </w:divBdr>
                </w:div>
                <w:div w:id="1222060108">
                  <w:marLeft w:val="0"/>
                  <w:marRight w:val="0"/>
                  <w:marTop w:val="0"/>
                  <w:marBottom w:val="0"/>
                  <w:divBdr>
                    <w:top w:val="none" w:sz="0" w:space="0" w:color="auto"/>
                    <w:left w:val="none" w:sz="0" w:space="0" w:color="auto"/>
                    <w:bottom w:val="none" w:sz="0" w:space="0" w:color="auto"/>
                    <w:right w:val="none" w:sz="0" w:space="0" w:color="auto"/>
                  </w:divBdr>
                </w:div>
              </w:divsChild>
            </w:div>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272587244">
                  <w:marLeft w:val="0"/>
                  <w:marRight w:val="0"/>
                  <w:marTop w:val="0"/>
                  <w:marBottom w:val="0"/>
                  <w:divBdr>
                    <w:top w:val="none" w:sz="0" w:space="0" w:color="auto"/>
                    <w:left w:val="none" w:sz="0" w:space="0" w:color="auto"/>
                    <w:bottom w:val="none" w:sz="0" w:space="0" w:color="auto"/>
                    <w:right w:val="none" w:sz="0" w:space="0" w:color="auto"/>
                  </w:divBdr>
                </w:div>
                <w:div w:id="1972437798">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92462">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sChild>
    </w:div>
    <w:div w:id="835535823">
      <w:bodyDiv w:val="1"/>
      <w:marLeft w:val="0"/>
      <w:marRight w:val="0"/>
      <w:marTop w:val="0"/>
      <w:marBottom w:val="0"/>
      <w:divBdr>
        <w:top w:val="none" w:sz="0" w:space="0" w:color="auto"/>
        <w:left w:val="none" w:sz="0" w:space="0" w:color="auto"/>
        <w:bottom w:val="none" w:sz="0" w:space="0" w:color="auto"/>
        <w:right w:val="none" w:sz="0" w:space="0" w:color="auto"/>
      </w:divBdr>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955603907">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12090960">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06989636">
      <w:bodyDiv w:val="1"/>
      <w:marLeft w:val="0"/>
      <w:marRight w:val="0"/>
      <w:marTop w:val="0"/>
      <w:marBottom w:val="0"/>
      <w:divBdr>
        <w:top w:val="none" w:sz="0" w:space="0" w:color="auto"/>
        <w:left w:val="none" w:sz="0" w:space="0" w:color="auto"/>
        <w:bottom w:val="none" w:sz="0" w:space="0" w:color="auto"/>
        <w:right w:val="none" w:sz="0" w:space="0" w:color="auto"/>
      </w:divBdr>
    </w:div>
    <w:div w:id="1220945908">
      <w:bodyDiv w:val="1"/>
      <w:marLeft w:val="0"/>
      <w:marRight w:val="0"/>
      <w:marTop w:val="0"/>
      <w:marBottom w:val="0"/>
      <w:divBdr>
        <w:top w:val="none" w:sz="0" w:space="0" w:color="auto"/>
        <w:left w:val="none" w:sz="0" w:space="0" w:color="auto"/>
        <w:bottom w:val="none" w:sz="0" w:space="0" w:color="auto"/>
        <w:right w:val="none" w:sz="0" w:space="0" w:color="auto"/>
      </w:divBdr>
    </w:div>
    <w:div w:id="1223566559">
      <w:bodyDiv w:val="1"/>
      <w:marLeft w:val="0"/>
      <w:marRight w:val="0"/>
      <w:marTop w:val="0"/>
      <w:marBottom w:val="0"/>
      <w:divBdr>
        <w:top w:val="none" w:sz="0" w:space="0" w:color="auto"/>
        <w:left w:val="none" w:sz="0" w:space="0" w:color="auto"/>
        <w:bottom w:val="none" w:sz="0" w:space="0" w:color="auto"/>
        <w:right w:val="none" w:sz="0" w:space="0" w:color="auto"/>
      </w:divBdr>
    </w:div>
    <w:div w:id="1228762965">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71029578">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12455877">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71118224">
      <w:bodyDiv w:val="1"/>
      <w:marLeft w:val="0"/>
      <w:marRight w:val="0"/>
      <w:marTop w:val="0"/>
      <w:marBottom w:val="0"/>
      <w:divBdr>
        <w:top w:val="none" w:sz="0" w:space="0" w:color="auto"/>
        <w:left w:val="none" w:sz="0" w:space="0" w:color="auto"/>
        <w:bottom w:val="none" w:sz="0" w:space="0" w:color="auto"/>
        <w:right w:val="none" w:sz="0" w:space="0" w:color="auto"/>
      </w:divBdr>
      <w:divsChild>
        <w:div w:id="561910593">
          <w:marLeft w:val="0"/>
          <w:marRight w:val="0"/>
          <w:marTop w:val="0"/>
          <w:marBottom w:val="0"/>
          <w:divBdr>
            <w:top w:val="none" w:sz="0" w:space="0" w:color="auto"/>
            <w:left w:val="none" w:sz="0" w:space="0" w:color="auto"/>
            <w:bottom w:val="none" w:sz="0" w:space="0" w:color="auto"/>
            <w:right w:val="none" w:sz="0" w:space="0" w:color="auto"/>
          </w:divBdr>
          <w:divsChild>
            <w:div w:id="744376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1998802361">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 w:id="2074040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5.png"/><Relationship Id="rId18" Type="http://schemas.openxmlformats.org/officeDocument/2006/relationships/hyperlink" Target="https://www.casrai.org/credit.html"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10.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tiff"/><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eg"/><Relationship Id="rId22"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FE8876-801E-4E04-ADC7-2BC755E483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1</TotalTime>
  <Pages>43</Pages>
  <Words>47786</Words>
  <Characters>272383</Characters>
  <Application>Microsoft Office Word</Application>
  <DocSecurity>0</DocSecurity>
  <Lines>2269</Lines>
  <Paragraphs>63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319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26</cp:revision>
  <cp:lastPrinted>2019-07-31T08:27:00Z</cp:lastPrinted>
  <dcterms:created xsi:type="dcterms:W3CDTF">2019-09-23T13:47:00Z</dcterms:created>
  <dcterms:modified xsi:type="dcterms:W3CDTF">2019-11-04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